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ECD7DA" w14:textId="3347FFFE" w:rsidR="00700C35" w:rsidRPr="00416325" w:rsidRDefault="006D0549" w:rsidP="001D1AFE">
      <w:pPr>
        <w:pStyle w:val="BodyText"/>
        <w:spacing w:before="5" w:line="228" w:lineRule="auto"/>
        <w:ind w:left="0"/>
        <w:jc w:val="center"/>
        <w:rPr>
          <w:b/>
          <w:bCs/>
          <w:sz w:val="30"/>
          <w:szCs w:val="30"/>
          <w:lang w:val="id-ID"/>
        </w:rPr>
      </w:pPr>
      <w:r w:rsidRPr="00416325">
        <w:rPr>
          <w:b/>
          <w:bCs/>
          <w:sz w:val="30"/>
          <w:szCs w:val="30"/>
        </w:rPr>
        <w:t xml:space="preserve">Eksplorasi </w:t>
      </w:r>
      <w:r w:rsidR="001D1AFE" w:rsidRPr="00416325">
        <w:rPr>
          <w:b/>
          <w:bCs/>
          <w:sz w:val="30"/>
          <w:szCs w:val="30"/>
        </w:rPr>
        <w:t xml:space="preserve">model kewirausahaan berkelanjutan </w:t>
      </w:r>
      <w:r w:rsidRPr="00416325">
        <w:rPr>
          <w:b/>
          <w:bCs/>
          <w:sz w:val="30"/>
          <w:szCs w:val="30"/>
        </w:rPr>
        <w:t xml:space="preserve">UMKM </w:t>
      </w:r>
      <w:r w:rsidR="001D1AFE" w:rsidRPr="00416325">
        <w:rPr>
          <w:b/>
          <w:bCs/>
          <w:sz w:val="30"/>
          <w:szCs w:val="30"/>
        </w:rPr>
        <w:t>melalui peran gender dalam meningkatkan ketahanan pangan</w:t>
      </w:r>
    </w:p>
    <w:p w14:paraId="61978DCF" w14:textId="77777777" w:rsidR="00E0402D" w:rsidRPr="001D1AFE" w:rsidRDefault="00E0402D" w:rsidP="001D1AFE">
      <w:pPr>
        <w:pStyle w:val="BodyText"/>
        <w:spacing w:before="5" w:line="228" w:lineRule="auto"/>
        <w:ind w:left="0"/>
        <w:jc w:val="center"/>
        <w:rPr>
          <w:b/>
          <w:color w:val="000000" w:themeColor="text1"/>
          <w:szCs w:val="22"/>
          <w:lang w:val="en-US"/>
        </w:rPr>
      </w:pPr>
    </w:p>
    <w:p w14:paraId="7F95D782" w14:textId="35B72FAE" w:rsidR="00BC6DC8" w:rsidRPr="00C26663" w:rsidRDefault="00DE396C" w:rsidP="001D1AFE">
      <w:pPr>
        <w:pStyle w:val="BodyText"/>
        <w:spacing w:before="9" w:line="228" w:lineRule="auto"/>
        <w:ind w:left="0"/>
        <w:jc w:val="center"/>
        <w:rPr>
          <w:b/>
          <w:spacing w:val="-1"/>
          <w:sz w:val="28"/>
          <w:szCs w:val="22"/>
          <w:lang w:val="id-ID"/>
        </w:rPr>
      </w:pPr>
      <w:r w:rsidRPr="00D31CC3">
        <w:rPr>
          <w:b/>
          <w:spacing w:val="-1"/>
          <w:sz w:val="28"/>
          <w:szCs w:val="22"/>
          <w:lang w:val="en-US"/>
        </w:rPr>
        <w:t>Sri Indah*</w:t>
      </w:r>
      <w:r w:rsidR="001A1D2E" w:rsidRPr="00D31CC3">
        <w:rPr>
          <w:b/>
          <w:spacing w:val="-1"/>
          <w:sz w:val="28"/>
          <w:szCs w:val="22"/>
          <w:lang w:val="en-US"/>
        </w:rPr>
        <w:t>;</w:t>
      </w:r>
      <w:r w:rsidRPr="00D31CC3">
        <w:rPr>
          <w:b/>
          <w:spacing w:val="-1"/>
          <w:sz w:val="28"/>
          <w:szCs w:val="22"/>
          <w:lang w:val="en-US"/>
        </w:rPr>
        <w:t xml:space="preserve"> </w:t>
      </w:r>
      <w:r w:rsidR="009B0AFB" w:rsidRPr="00D31CC3">
        <w:rPr>
          <w:b/>
          <w:spacing w:val="-1"/>
          <w:sz w:val="28"/>
          <w:szCs w:val="22"/>
          <w:lang w:val="en-US"/>
        </w:rPr>
        <w:t>Yayuk Sulistyowati</w:t>
      </w:r>
    </w:p>
    <w:p w14:paraId="32798C51" w14:textId="77777777" w:rsidR="001A1D2E" w:rsidRPr="00416325" w:rsidRDefault="001A1D2E" w:rsidP="001D1AFE">
      <w:pPr>
        <w:pStyle w:val="BodyText"/>
        <w:spacing w:before="9" w:line="228" w:lineRule="auto"/>
        <w:ind w:left="0"/>
        <w:jc w:val="center"/>
        <w:rPr>
          <w:b/>
          <w:sz w:val="25"/>
        </w:rPr>
      </w:pPr>
    </w:p>
    <w:p w14:paraId="7C08BD17" w14:textId="41B0EECC" w:rsidR="00BC6DC8" w:rsidRPr="00416325" w:rsidRDefault="00475EC1" w:rsidP="001D1AFE">
      <w:pPr>
        <w:pStyle w:val="BodyText"/>
        <w:spacing w:line="228" w:lineRule="auto"/>
        <w:ind w:left="0" w:right="2"/>
        <w:jc w:val="center"/>
        <w:rPr>
          <w:lang w:val="en-US"/>
        </w:rPr>
      </w:pPr>
      <w:r w:rsidRPr="00416325">
        <w:t>Prodi</w:t>
      </w:r>
      <w:r w:rsidRPr="00416325">
        <w:rPr>
          <w:spacing w:val="-3"/>
        </w:rPr>
        <w:t xml:space="preserve"> </w:t>
      </w:r>
      <w:r w:rsidRPr="00416325">
        <w:t>Akuntansi,</w:t>
      </w:r>
      <w:r w:rsidRPr="00416325">
        <w:rPr>
          <w:spacing w:val="-3"/>
        </w:rPr>
        <w:t xml:space="preserve"> </w:t>
      </w:r>
      <w:r w:rsidR="00F31CBA" w:rsidRPr="00416325">
        <w:rPr>
          <w:lang w:val="en-US"/>
        </w:rPr>
        <w:t>Universitas Tribhuwana Tunggadewi, Jawa</w:t>
      </w:r>
      <w:r w:rsidR="001D1AFE">
        <w:rPr>
          <w:lang w:val="en-US"/>
        </w:rPr>
        <w:t xml:space="preserve"> </w:t>
      </w:r>
      <w:r w:rsidR="00F31CBA" w:rsidRPr="00416325">
        <w:rPr>
          <w:lang w:val="en-US"/>
        </w:rPr>
        <w:t>Timur</w:t>
      </w:r>
    </w:p>
    <w:p w14:paraId="764B0800" w14:textId="77777777" w:rsidR="00BC6DC8" w:rsidRPr="00416325" w:rsidRDefault="00BC6DC8" w:rsidP="001D1AFE">
      <w:pPr>
        <w:pStyle w:val="BodyText"/>
        <w:spacing w:before="7" w:line="228" w:lineRule="auto"/>
        <w:ind w:left="0"/>
        <w:jc w:val="center"/>
        <w:rPr>
          <w:sz w:val="21"/>
        </w:rPr>
      </w:pPr>
    </w:p>
    <w:p w14:paraId="377ED087" w14:textId="6C347F19" w:rsidR="00BC6DC8" w:rsidRPr="004853AB" w:rsidRDefault="00475EC1" w:rsidP="001D1AFE">
      <w:pPr>
        <w:spacing w:line="228" w:lineRule="auto"/>
        <w:ind w:left="1016" w:right="1189"/>
        <w:jc w:val="center"/>
        <w:rPr>
          <w:i/>
          <w:sz w:val="24"/>
          <w:lang w:val="id-ID"/>
        </w:rPr>
      </w:pPr>
      <w:r w:rsidRPr="00D31CC3">
        <w:rPr>
          <w:i/>
          <w:sz w:val="24"/>
        </w:rPr>
        <w:t>*E-mail</w:t>
      </w:r>
      <w:r w:rsidRPr="00D31CC3">
        <w:rPr>
          <w:i/>
          <w:spacing w:val="-5"/>
          <w:sz w:val="24"/>
        </w:rPr>
        <w:t xml:space="preserve"> </w:t>
      </w:r>
      <w:r w:rsidRPr="00D31CC3">
        <w:rPr>
          <w:i/>
          <w:sz w:val="24"/>
        </w:rPr>
        <w:t>korespodensi:</w:t>
      </w:r>
      <w:r w:rsidRPr="00D31CC3">
        <w:rPr>
          <w:i/>
          <w:spacing w:val="-4"/>
          <w:sz w:val="24"/>
        </w:rPr>
        <w:t xml:space="preserve"> </w:t>
      </w:r>
      <w:hyperlink r:id="rId8" w:history="1">
        <w:r w:rsidR="00E828F2" w:rsidRPr="00D31CC3">
          <w:rPr>
            <w:rStyle w:val="Hyperlink"/>
            <w:i/>
            <w:color w:val="auto"/>
            <w:u w:val="none"/>
          </w:rPr>
          <w:t>indahsri729@gmail.com</w:t>
        </w:r>
      </w:hyperlink>
    </w:p>
    <w:p w14:paraId="17128D82" w14:textId="77777777" w:rsidR="00BC6DC8" w:rsidRPr="00416325" w:rsidRDefault="00BC6DC8" w:rsidP="001D1AFE">
      <w:pPr>
        <w:pStyle w:val="BodyText"/>
        <w:spacing w:before="8" w:line="228" w:lineRule="auto"/>
        <w:ind w:left="0"/>
        <w:jc w:val="left"/>
        <w:rPr>
          <w:i/>
          <w:sz w:val="13"/>
        </w:rPr>
      </w:pPr>
    </w:p>
    <w:p w14:paraId="3DCB6C20" w14:textId="77777777" w:rsidR="00BC6DC8" w:rsidRPr="00416325" w:rsidRDefault="00475EC1" w:rsidP="001D1AFE">
      <w:pPr>
        <w:spacing w:before="90" w:line="228" w:lineRule="auto"/>
        <w:rPr>
          <w:b/>
          <w:i/>
          <w:sz w:val="24"/>
        </w:rPr>
      </w:pPr>
      <w:r w:rsidRPr="00416325">
        <w:rPr>
          <w:b/>
          <w:i/>
          <w:sz w:val="24"/>
        </w:rPr>
        <w:t>Abstract</w:t>
      </w:r>
    </w:p>
    <w:p w14:paraId="6F58E6F9" w14:textId="6DCB951B" w:rsidR="0007585D" w:rsidRPr="007A4459" w:rsidRDefault="007A4459" w:rsidP="001D1AFE">
      <w:pPr>
        <w:spacing w:before="6" w:line="228" w:lineRule="auto"/>
        <w:ind w:right="76"/>
        <w:jc w:val="both"/>
        <w:rPr>
          <w:i/>
          <w:sz w:val="24"/>
          <w:lang w:val="id-ID"/>
        </w:rPr>
      </w:pPr>
      <w:r w:rsidRPr="007A4459">
        <w:rPr>
          <w:i/>
          <w:sz w:val="24"/>
        </w:rPr>
        <w:t>The purpose of this research is to explore sustainable entrepreneurship models in the food MSME sector by highlighting the role of women. The main focus of this research is to identify the obstacles and supporting factors in the development of gender-based food MSMEs and to analyse women's contribution to food security in the Greater Malang area. Additionally, this research aims to examine empowerment strategies for women that can enhance business sustainability and provide policy recommendations to support more inclusive economic growth. The research methodology employs a mixed-method approach to achieve a more in-depth analysis. Qualitative data was collected through in-depth interviews with food SME stakeholders, while quantitative data was obtained through surveys to assess factors influencing business sustainability and food security. The research findings indicate that the role of gender in food SME entrepreneurship has a significant positive impact on local food security.</w:t>
      </w:r>
      <w:r>
        <w:rPr>
          <w:i/>
          <w:sz w:val="24"/>
          <w:lang w:val="id-ID"/>
        </w:rPr>
        <w:t xml:space="preserve"> </w:t>
      </w:r>
      <w:r w:rsidR="0010130E" w:rsidRPr="0010130E">
        <w:rPr>
          <w:i/>
          <w:sz w:val="24"/>
          <w:lang w:val="id-ID"/>
        </w:rPr>
        <w:t>Gender roles in food SME entrepreneurship influence local food security through women's empowerment strategies. Women's empowerment strategies act as mediating variables that strengthen the relationship between gender roles and food security. The more effectively women's empowerment strategies are implemented, the greater the positive influence of gender-based entrepreneurship on local food security.</w:t>
      </w:r>
    </w:p>
    <w:p w14:paraId="539F44C0" w14:textId="2B096AC4" w:rsidR="008D1BF2" w:rsidRPr="001D1AFE" w:rsidRDefault="008D1BF2" w:rsidP="001D1AFE">
      <w:pPr>
        <w:pBdr>
          <w:bottom w:val="single" w:sz="4" w:space="1" w:color="auto"/>
        </w:pBdr>
        <w:spacing w:before="6" w:line="228" w:lineRule="auto"/>
        <w:ind w:right="470"/>
        <w:jc w:val="both"/>
        <w:rPr>
          <w:i/>
          <w:sz w:val="10"/>
          <w:szCs w:val="10"/>
        </w:rPr>
      </w:pPr>
    </w:p>
    <w:p w14:paraId="201D5E15" w14:textId="419DA70A" w:rsidR="00BC6DC8" w:rsidRPr="00416325" w:rsidRDefault="00475EC1" w:rsidP="001D1AFE">
      <w:pPr>
        <w:spacing w:line="228" w:lineRule="auto"/>
        <w:jc w:val="both"/>
        <w:rPr>
          <w:i/>
          <w:sz w:val="24"/>
          <w:lang w:val="id-ID"/>
        </w:rPr>
      </w:pPr>
      <w:r w:rsidRPr="00416325">
        <w:rPr>
          <w:b/>
          <w:i/>
          <w:sz w:val="24"/>
        </w:rPr>
        <w:t>Keywords</w:t>
      </w:r>
      <w:r w:rsidRPr="00416325">
        <w:rPr>
          <w:i/>
          <w:sz w:val="24"/>
        </w:rPr>
        <w:t>:</w:t>
      </w:r>
      <w:r w:rsidRPr="00416325">
        <w:rPr>
          <w:i/>
          <w:spacing w:val="-2"/>
          <w:sz w:val="24"/>
        </w:rPr>
        <w:t xml:space="preserve"> </w:t>
      </w:r>
      <w:r w:rsidR="001D1AFE" w:rsidRPr="006559E9">
        <w:rPr>
          <w:i/>
          <w:spacing w:val="-2"/>
          <w:sz w:val="24"/>
          <w:lang w:val="id-ID"/>
        </w:rPr>
        <w:t>entrepreneurship model, sustainability</w:t>
      </w:r>
      <w:r w:rsidR="006559E9" w:rsidRPr="006559E9">
        <w:rPr>
          <w:i/>
          <w:spacing w:val="-2"/>
          <w:sz w:val="24"/>
          <w:lang w:val="id-ID"/>
        </w:rPr>
        <w:t xml:space="preserve">, MSMEs, </w:t>
      </w:r>
      <w:r w:rsidR="001D1AFE" w:rsidRPr="006559E9">
        <w:rPr>
          <w:i/>
          <w:spacing w:val="-2"/>
          <w:sz w:val="24"/>
          <w:lang w:val="id-ID"/>
        </w:rPr>
        <w:t>gender, food security</w:t>
      </w:r>
      <w:r w:rsidR="001D1AFE">
        <w:rPr>
          <w:i/>
          <w:spacing w:val="-2"/>
          <w:sz w:val="24"/>
          <w:lang w:val="id-ID"/>
        </w:rPr>
        <w:t xml:space="preserve"> </w:t>
      </w:r>
    </w:p>
    <w:p w14:paraId="21AF076D" w14:textId="77777777" w:rsidR="00BC6DC8" w:rsidRPr="00416325" w:rsidRDefault="00475EC1" w:rsidP="001D1AFE">
      <w:pPr>
        <w:pStyle w:val="Heading1"/>
        <w:spacing w:before="120" w:line="228" w:lineRule="auto"/>
        <w:ind w:left="0"/>
      </w:pPr>
      <w:r w:rsidRPr="00416325">
        <w:t>Abstrak</w:t>
      </w:r>
    </w:p>
    <w:p w14:paraId="44A4D46E" w14:textId="33B181B3" w:rsidR="003E53C5" w:rsidRPr="001D0A4A" w:rsidRDefault="007E723C" w:rsidP="001D1AFE">
      <w:pPr>
        <w:pStyle w:val="BodyText"/>
        <w:spacing w:before="5" w:line="228" w:lineRule="auto"/>
        <w:ind w:left="0" w:right="76"/>
        <w:rPr>
          <w:lang w:val="id-ID"/>
        </w:rPr>
      </w:pPr>
      <w:r w:rsidRPr="00416325">
        <w:t>Tujuan Penelitian untuk mengeksplorasi model kewirausahaan berkelanjutan di sektor UMKM pangan dengan menyoroti peran perempuan. Fokus utama penelitian ini adalah mengidentifikasi faktor penghambat dan pendukung dalam pengembangan UMKM pangan berbasis gender serta menganalisis kontribusi perempuan terhadap ketahanan pangan di Malang Raya. Selain itu, penelitian ini juga bertujuan untuk mengkaji strategi pemberdayaan perempuan yang dapat meningkatkan keberlanjutan usaha dan memberikan rekomendasi kebijakan yang mendukung pertumbuhan ekonomi yang lebih inklusif. Metode penelitian menggunakan pendekatan metode campuran (mixed-method) digunakan dalam penelitian ini guna memperoleh analisis yang lebih mendalam. Data kualitatif dikumpulkan melalui wawancara mendalam dengan pemangku kepentingan UMKM pangan, sementara data kuantitatif diperoleh melalui survei untuk menilai faktor-faktor yang mem</w:t>
      </w:r>
      <w:r w:rsidR="001D0A4A">
        <w:rPr>
          <w:lang w:val="id-ID"/>
        </w:rPr>
        <w:t>p</w:t>
      </w:r>
      <w:r w:rsidRPr="00416325">
        <w:t>engaruhi keberlanjutan bisnis dan ketahanan pangan</w:t>
      </w:r>
      <w:r w:rsidR="001D0A4A">
        <w:rPr>
          <w:lang w:val="id-ID"/>
        </w:rPr>
        <w:t xml:space="preserve">. </w:t>
      </w:r>
      <w:r w:rsidR="000C3089">
        <w:rPr>
          <w:lang w:val="id-ID"/>
        </w:rPr>
        <w:t xml:space="preserve">Hasil penelitian adalah </w:t>
      </w:r>
      <w:r w:rsidR="000C3089" w:rsidRPr="000C3089">
        <w:rPr>
          <w:lang w:val="id-ID"/>
        </w:rPr>
        <w:t>Peran Gender dalam Kewirausahaan UMKM Pangan berpengaruh positif yang signifikan terhadap Ketahanan Pangan Lokal. Strategi Pemberdayaan Perempuan berpengaruh positif yang signifikan terhadap Ketahanan Pangan Lokal. Peran Gender dalam Kewirausahaan UMKM Pangan berpengaruh terhadap Ketahanan Pangan Lokal melalui Strategi Pemberdayaan Perempuan. Strategi pemberdayaan perempuan berperan sebagai variabel mediasi yang memperkuat hubungan antara peran gender dan ketahanan pangan. semakin efektif strategi pemberdayaan perempuan diterapkan, maka semakin besar pengaruh positif kewirausahaan berbasis gender terhadap ketahanan pangan lokal.</w:t>
      </w:r>
    </w:p>
    <w:p w14:paraId="273EB1F0" w14:textId="581DF4F6" w:rsidR="00BC6DC8" w:rsidRPr="001D1AFE" w:rsidRDefault="00BC6DC8" w:rsidP="001D1AFE">
      <w:pPr>
        <w:pStyle w:val="BodyText"/>
        <w:pBdr>
          <w:bottom w:val="single" w:sz="4" w:space="1" w:color="auto"/>
        </w:pBdr>
        <w:spacing w:before="5" w:line="228" w:lineRule="auto"/>
        <w:ind w:left="0" w:right="475"/>
        <w:rPr>
          <w:sz w:val="10"/>
          <w:szCs w:val="10"/>
        </w:rPr>
      </w:pPr>
    </w:p>
    <w:p w14:paraId="2B3D15A3" w14:textId="1B090972" w:rsidR="00BC6DC8" w:rsidRPr="00416325" w:rsidRDefault="00475EC1" w:rsidP="001D1AFE">
      <w:pPr>
        <w:spacing w:line="228" w:lineRule="auto"/>
        <w:jc w:val="both"/>
        <w:rPr>
          <w:i/>
          <w:sz w:val="24"/>
          <w:lang w:val="id-ID"/>
        </w:rPr>
      </w:pPr>
      <w:r w:rsidRPr="00416325">
        <w:rPr>
          <w:b/>
          <w:sz w:val="24"/>
        </w:rPr>
        <w:t>Kata</w:t>
      </w:r>
      <w:r w:rsidRPr="00416325">
        <w:rPr>
          <w:b/>
          <w:spacing w:val="-3"/>
          <w:sz w:val="24"/>
        </w:rPr>
        <w:t xml:space="preserve"> </w:t>
      </w:r>
      <w:r w:rsidRPr="00416325">
        <w:rPr>
          <w:b/>
          <w:sz w:val="24"/>
        </w:rPr>
        <w:t>kunci:</w:t>
      </w:r>
      <w:r w:rsidR="00B62077" w:rsidRPr="00416325">
        <w:rPr>
          <w:b/>
          <w:spacing w:val="-2"/>
          <w:sz w:val="24"/>
          <w:lang w:val="id-ID"/>
        </w:rPr>
        <w:t xml:space="preserve"> </w:t>
      </w:r>
      <w:r w:rsidR="008E5A44" w:rsidRPr="00416325">
        <w:rPr>
          <w:spacing w:val="-2"/>
          <w:sz w:val="24"/>
          <w:lang w:val="id-ID"/>
        </w:rPr>
        <w:t xml:space="preserve">model kewirausahaan, berkelanjutan, </w:t>
      </w:r>
      <w:r w:rsidR="00B62077" w:rsidRPr="00416325">
        <w:rPr>
          <w:spacing w:val="-2"/>
          <w:sz w:val="24"/>
          <w:lang w:val="id-ID"/>
        </w:rPr>
        <w:t xml:space="preserve">UMKM, </w:t>
      </w:r>
      <w:r w:rsidR="008E5A44" w:rsidRPr="00416325">
        <w:rPr>
          <w:spacing w:val="-2"/>
          <w:sz w:val="24"/>
          <w:lang w:val="id-ID"/>
        </w:rPr>
        <w:t>gender, ketahanan pangan</w:t>
      </w:r>
    </w:p>
    <w:p w14:paraId="3366F79E" w14:textId="77777777" w:rsidR="00D30E1E" w:rsidRPr="00416325" w:rsidRDefault="00475EC1" w:rsidP="001D1AFE">
      <w:pPr>
        <w:pStyle w:val="Heading1"/>
        <w:spacing w:line="252" w:lineRule="auto"/>
        <w:ind w:left="0"/>
      </w:pPr>
      <w:r w:rsidRPr="00416325">
        <w:lastRenderedPageBreak/>
        <w:t>PENDAHULUAN</w:t>
      </w:r>
    </w:p>
    <w:p w14:paraId="26499554" w14:textId="3C46D0E6" w:rsidR="003C2180" w:rsidRDefault="003A5D83" w:rsidP="001D1AFE">
      <w:pPr>
        <w:pStyle w:val="Heading1"/>
        <w:spacing w:line="252" w:lineRule="auto"/>
        <w:ind w:left="0" w:firstLine="720"/>
        <w:jc w:val="both"/>
        <w:rPr>
          <w:b w:val="0"/>
          <w:bCs w:val="0"/>
          <w:kern w:val="2"/>
          <w:lang w:val="en-ID" w:eastAsia="en-ID"/>
        </w:rPr>
      </w:pPr>
      <w:r w:rsidRPr="00416325">
        <w:rPr>
          <w:b w:val="0"/>
          <w:bCs w:val="0"/>
          <w:kern w:val="2"/>
          <w:lang w:val="en-US" w:eastAsia="en-ID"/>
        </w:rPr>
        <w:t xml:space="preserve">Perempuan memiliki peran yang krusial dalam sektor UMKM pangan, baik sebagai penggerak ekonomi lokal maupun sebagai penjaga ketahanan pangan. </w:t>
      </w:r>
      <w:r w:rsidRPr="00416325">
        <w:rPr>
          <w:b w:val="0"/>
          <w:bCs w:val="0"/>
          <w:kern w:val="2"/>
          <w:lang w:val="id-ID" w:eastAsia="en-ID"/>
        </w:rPr>
        <w:t>L</w:t>
      </w:r>
      <w:r w:rsidRPr="00416325">
        <w:rPr>
          <w:b w:val="0"/>
          <w:bCs w:val="0"/>
          <w:kern w:val="2"/>
          <w:lang w:val="en-US" w:eastAsia="en-ID"/>
        </w:rPr>
        <w:t>ebi</w:t>
      </w:r>
      <w:r w:rsidRPr="00416325">
        <w:rPr>
          <w:b w:val="0"/>
          <w:bCs w:val="0"/>
          <w:kern w:val="2"/>
          <w:lang w:val="id-ID" w:eastAsia="en-ID"/>
        </w:rPr>
        <w:t xml:space="preserve">h </w:t>
      </w:r>
      <w:r w:rsidRPr="00416325">
        <w:rPr>
          <w:b w:val="0"/>
          <w:bCs w:val="0"/>
          <w:kern w:val="2"/>
          <w:lang w:val="en-US" w:eastAsia="en-ID"/>
        </w:rPr>
        <w:t>dari separuh UMKM pangan di Indonesia dikelola oleh perempuan</w:t>
      </w:r>
      <w:r w:rsidRPr="00416325">
        <w:rPr>
          <w:b w:val="0"/>
          <w:bCs w:val="0"/>
          <w:kern w:val="2"/>
          <w:lang w:val="en-US" w:eastAsia="en-ID"/>
        </w:rPr>
        <w:fldChar w:fldCharType="begin" w:fldLock="1"/>
      </w:r>
      <w:r w:rsidR="00873617">
        <w:rPr>
          <w:b w:val="0"/>
          <w:bCs w:val="0"/>
          <w:kern w:val="2"/>
          <w:lang w:val="en-US" w:eastAsia="en-ID"/>
        </w:rPr>
        <w:instrText>ADDIN CSL_CITATION {"citationItems":[{"id":"ITEM-1","itemData":{"DOI":"10.1002/2014GB005021","ISSN":"19449224","abstract":"Soil is the largest organic carbon (C) pool of terrestrial ecosystems, and C loss from soil accounts for a large proportion of land-atmosphere C exchange. Therefore, a small change in soil organic C (SOC) can affect atmospheric carbon dioxide (CO2) concentration and climate change. In the past decades, a wide variety of studies have been conducted to quantify global SOC stocks and soil C exchange with the atmosphere through site measurements, inventories, and empirical/process-based modeling. However, these estimates are highly uncertain, and identifying major driving forces controlling soil C dynamics remains a key research challenge. This study has compiled century-long (1901-2010) estimates of SOC storage and heterotrophic respiration (Rh) from 10 terrestrial biosphere models (TBMs) in the Multi-scale Synthesis and Terrestrial Model Intercomparison Project and two observation-based data sets. The 10 TBM ensemble shows that global SOC estimate ranges from 425 to 2111 Pg C (1 Pg = 1015 g) with a median value of 1158 Pg C in 2010. The models estimate a broad range of Rh from 35 to 69 Pg C yr-1 with a median value of 51 Pg C yr-1 during 2001-2010. The largest uncertainty in SOC stocks exists in the 40-65°N latitude whereas the largest cross-model divergence in Rh are in the tropics. The modeled SOC change during 1901-2010 ranges from -70 Pg C to 86 Pg C, but in some models the SOC change has a different sign from the change of total C stock, implying very different contribution of vegetation and soil pools in determining the terrestrial C budget among models. The model ensemble-estimated mean residence time of SOC shows a reduction of 3.4 years over the past century, which accelerate C cycling through the land biosphere. All the models agreed that climate and land use changes decreased SOC stocks, while elevated atmospheric CO2 and nitrogen deposition over intact ecosystems increased SOC stocks - even though the responses varied significantly among models. Model representations of temperature and moisture sensitivity, nutrient limitation, and land use partially explain the divergent estimates of global SOC stocks and soil C fluxes in this study. In addition, a major source of systematic error in model estimations relates to nonmodeled SOC storage in wetlands and peatlands, as well as to old C storage in deep soil layers.","author":[{"dropping-particle":"","family":"Tian","given":"Hanqin","non-dropping-particle":"","parse-names":false,"suffix":""},{"dropping-particle":"","family":"Lu","given":"Chaoqun","non-dropping-particle":"","parse-names":false,"suffix":""},{"dropping-particle":"","family":"Yang","given":"Jia","non-dropping-particle":"","parse-names":false,"suffix":""},{"dropping-particle":"","family":"Banger","given":"Kamaljit","non-dropping-particle":"","parse-names":false,"suffix":""},{"dropping-particle":"","family":"Huntzinger","given":"Deborah N.","non-dropping-particle":"","parse-names":false,"suffix":""},{"dropping-particle":"","family":"Schwalm","given":"Christopher R.","non-dropping-particle":"","parse-names":false,"suffix":""},{"dropping-particle":"","family":"Michalak","given":"Anna M.","non-dropping-particle":"","parse-names":false,"suffix":""},{"dropping-particle":"","family":"Cook","given":"Robert","non-dropping-particle":"","parse-names":false,"suffix":""},{"dropping-particle":"","family":"Ciais","given":"Philippe","non-dropping-particle":"","parse-names":false,"suffix":""},{"dropping-particle":"","family":"Hayes","given":"Daniel","non-dropping-particle":"","parse-names":false,"suffix":""},{"dropping-particle":"","family":"Huang","given":"Maoyi","non-dropping-particle":"","parse-names":false,"suffix":""},{"dropping-particle":"","family":"Ito","given":"Akihiko","non-dropping-particle":"","parse-names":false,"suffix":""},{"dropping-particle":"","family":"Jain","given":"Atul K.","non-dropping-particle":"","parse-names":false,"suffix":""},{"dropping-particle":"","family":"Lei","given":"Huimin","non-dropping-particle":"","parse-names":false,"suffix":""},{"dropping-particle":"","family":"Mao","given":"Jiafu","non-dropping-particle":"","parse-names":false,"suffix":""},{"dropping-particle":"","family":"Pan","given":"Shufen","non-dropping-particle":"","parse-names":false,"suffix":""},{"dropping-particle":"","family":"Post","given":"Wilfred M.","non-dropping-particle":"","parse-names":false,"suffix":""},{"dropping-particle":"","family":"Peng","given":"Shushi","non-dropping-particle":"","parse-names":false,"suffix":""},{"dropping-particle":"","family":"Poulter","given":"Benjamin","non-dropping-particle":"","parse-names":false,"suffix":""},{"dropping-particle":"","family":"Ren","given":"Wei","non-dropping-particle":"","parse-names":false,"suffix":""},{"dropping-particle":"","family":"Ricciuto","given":"Daniel","non-dropping-particle":"","parse-names":false,"suffix":""},{"dropping-particle":"","family":"Schaefer","given":"Kevin","non-dropping-particle":"","parse-names":false,"suffix":""},{"dropping-particle":"","family":"Shi","given":"Xiaoying","non-dropping-particle":"","parse-names":false,"suffix":""},{"dropping-particle":"","family":"Tao","given":"Bo","non-dropping-particle":"","parse-names":false,"suffix":""},{"dropping-particle":"","family":"Wang","given":"Weile","non-dropping-particle":"","parse-names":false,"suffix":""},{"dropping-particle":"","family":"Wei","given":"Yaxing","non-dropping-particle":"","parse-names":false,"suffix":""},{"dropping-particle":"","family":"Yang","given":"Qichun","non-dropping-particle":"","parse-names":false,"suffix":""},{"dropping-particle":"","family":"Zhang","given":"Bowen","non-dropping-particle":"","parse-names":false,"suffix":""},{"dropping-particle":"","family":"Zeng","given":"Ning","non-dropping-particle":"","parse-names":false,"suffix":""}],"container-title":"Global Biogeochemical Cycles","id":"ITEM-1","issue":"6","issued":{"date-parts":[["2015"]]},"page":"775-792","title":"Global patterns and controls of soil organic carbon dynamics as simulated by multiple terrestrial biosphere models: Current status and future directions","type":"article-journal","volume":"29"},"uris":["http://www.mendeley.com/documents/?uuid=57c1e053-3bdf-4cd8-a2ad-f079ff42447a"]}],"mendeley":{"formattedCitation":"(Tian et al., 2015)","plainTextFormattedCitation":"(Tian et al., 2015)","previouslyFormattedCitation":"(Tian et al., 2015)"},"properties":{"noteIndex":0},"schema":"https://github.com/citation-style-language/schema/raw/master/csl-citation.json"}</w:instrText>
      </w:r>
      <w:r w:rsidRPr="00416325">
        <w:rPr>
          <w:b w:val="0"/>
          <w:bCs w:val="0"/>
          <w:kern w:val="2"/>
          <w:lang w:val="en-US" w:eastAsia="en-ID"/>
        </w:rPr>
        <w:fldChar w:fldCharType="separate"/>
      </w:r>
      <w:r w:rsidR="00873617" w:rsidRPr="00873617">
        <w:rPr>
          <w:b w:val="0"/>
          <w:bCs w:val="0"/>
          <w:noProof/>
          <w:kern w:val="2"/>
          <w:lang w:val="en-US" w:eastAsia="en-ID"/>
        </w:rPr>
        <w:t>(Tian et al., 2015)</w:t>
      </w:r>
      <w:r w:rsidRPr="00416325">
        <w:rPr>
          <w:b w:val="0"/>
          <w:bCs w:val="0"/>
          <w:kern w:val="2"/>
          <w:lang w:val="en-US" w:eastAsia="en-ID"/>
        </w:rPr>
        <w:fldChar w:fldCharType="end"/>
      </w:r>
      <w:r w:rsidRPr="00416325">
        <w:rPr>
          <w:b w:val="0"/>
          <w:bCs w:val="0"/>
          <w:kern w:val="2"/>
          <w:lang w:val="en-US" w:eastAsia="en-ID"/>
        </w:rPr>
        <w:fldChar w:fldCharType="begin" w:fldLock="1"/>
      </w:r>
      <w:r w:rsidR="00873617">
        <w:rPr>
          <w:b w:val="0"/>
          <w:bCs w:val="0"/>
          <w:kern w:val="2"/>
          <w:lang w:val="en-US" w:eastAsia="en-ID"/>
        </w:rPr>
        <w:instrText>ADDIN CSL_CITATION {"citationItems":[{"id":"ITEM-1","itemData":{"DOI":"10.1596/28980","abstract":"This report calls on the private sector to invest in closing gaps between men and women in agribusiness. For each of the four stages in the value chain that it examines 1. input provision, 2. production, 3. post-harvest processing and storage, and 4. transportation, sales, and marketing), the report helps companies identify potential benefits from closing gender gaps. The authors accomplished this by reviewing women’s contributions and constraints within each stage, outlining solutions for the private sector, demonstrating the business rationale for making gender-smart investments, and presenting best-practice case studies.","container-title":"Investing in Women along Agribusiness Value Chains","id":"ITEM-1","issued":{"date-parts":[["2016"]]},"title":"Investing in Women along Agribusiness Value Chains","type":"article-journal"},"uris":["http://www.mendeley.com/documents/?uuid=758d73ae-1d8f-4a38-9dc7-2ba1efe6e1ac"]}],"mendeley":{"formattedCitation":"(“Invest. Women along Agribus. Value Chain.,” 2016)","plainTextFormattedCitation":"(“Invest. Women along Agribus. Value Chain.,” 2016)","previouslyFormattedCitation":"(“Invest. Women along Agribus. Value Chain.,” 2016)"},"properties":{"noteIndex":0},"schema":"https://github.com/citation-style-language/schema/raw/master/csl-citation.json"}</w:instrText>
      </w:r>
      <w:r w:rsidRPr="00416325">
        <w:rPr>
          <w:b w:val="0"/>
          <w:bCs w:val="0"/>
          <w:kern w:val="2"/>
          <w:lang w:val="en-US" w:eastAsia="en-ID"/>
        </w:rPr>
        <w:fldChar w:fldCharType="separate"/>
      </w:r>
      <w:r w:rsidR="00873617" w:rsidRPr="00873617">
        <w:rPr>
          <w:b w:val="0"/>
          <w:bCs w:val="0"/>
          <w:noProof/>
          <w:kern w:val="2"/>
          <w:lang w:val="en-US" w:eastAsia="en-ID"/>
        </w:rPr>
        <w:t>(“Invest. Women along Agribus. Value Chain.,” 2016)</w:t>
      </w:r>
      <w:r w:rsidRPr="00416325">
        <w:rPr>
          <w:b w:val="0"/>
          <w:bCs w:val="0"/>
          <w:kern w:val="2"/>
          <w:lang w:val="en-US" w:eastAsia="en-ID"/>
        </w:rPr>
        <w:fldChar w:fldCharType="end"/>
      </w:r>
      <w:r w:rsidRPr="00416325">
        <w:rPr>
          <w:b w:val="0"/>
          <w:bCs w:val="0"/>
          <w:kern w:val="2"/>
          <w:lang w:val="en-US" w:eastAsia="en-ID"/>
        </w:rPr>
        <w:t>. Namun, masih menghadapi berbagai hambatan, terutama dalam akses</w:t>
      </w:r>
      <w:r w:rsidRPr="00416325">
        <w:rPr>
          <w:b w:val="0"/>
          <w:bCs w:val="0"/>
          <w:kern w:val="2"/>
          <w:lang w:val="en-US" w:eastAsia="en-ID"/>
        </w:rPr>
        <w:fldChar w:fldCharType="begin" w:fldLock="1"/>
      </w:r>
      <w:r w:rsidR="007624D6">
        <w:rPr>
          <w:b w:val="0"/>
          <w:bCs w:val="0"/>
          <w:kern w:val="2"/>
          <w:lang w:val="en-US" w:eastAsia="en-ID"/>
        </w:rPr>
        <w:instrText>ADDIN CSL_CITATION {"citationItems":[{"id":"ITEM-1","itemData":{"ISSN":"2964-0121","abstract":"A very effective way to spread knowledge is web development. With the advent of online supply channels that make it easy for potential clients to browse product details, request, or pay installments, web innovation has greatly impacted companies (web-based companies). This indicates that online deal exchangers have anticipated customers. Fair and legal levels of HR payouts, data, and concerns about the economy or organizations, companies, and public compensation are evaluated almost from one side of the planet to the other. The investigation in question is an emotional evaluation; the data used is mandatory and optional; collection, assessment, and documentation used in the data collection process; In addition, informal performance techniques are used in data request procedures. The use of online sales by the character of MSMEs Tempe Putra Ridhlo Chips as opposed to the character of MSMEs UD Mayla Jaya is proven to speed up transactions and facilitate the sale of goods to characters. To facilitate ordering goods or products for customers or clients, it can also be used in Ayam Geprek Ngamuk SMEs and Betis MSME Meatballs.","author":[{"dropping-particle":"","family":"Hastuti","given":"Poppy Indri","non-dropping-particle":"","parse-names":false,"suffix":""},{"dropping-particle":"","family":"Ayu","given":"Retno","non-dropping-particle":"","parse-names":false,"suffix":""},{"dropping-particle":"","family":"Novitawati","given":"Dewi","non-dropping-particle":"","parse-names":false,"suffix":""},{"dropping-particle":"","family":"Lestari","given":"Elly","non-dropping-particle":"","parse-names":false,"suffix":""}],"container-title":"Return: Study of Management, Economic And Business","id":"ITEM-1","issue":"10","issued":{"date-parts":[["2023"]]},"page":"1078-1096","title":"Implementation of It Strategy on E-Commerce in Business Competition As an Increase in Company Business Revenue (in Msmes)","type":"article-journal","volume":"2"},"uris":["http://www.mendeley.com/documents/?uuid=2baea8c1-1861-4630-b84b-7d9129578c5a"]}],"mendeley":{"formattedCitation":"(Hastuti, Ayu, Novitawati, &amp; Lestari, 2023)","plainTextFormattedCitation":"(Hastuti, Ayu, Novitawati, &amp; Lestari, 2023)","previouslyFormattedCitation":"(Hastuti, Ayu, Novitawati, &amp; Lestari, 2023)"},"properties":{"noteIndex":0},"schema":"https://github.com/citation-style-language/schema/raw/master/csl-citation.json"}</w:instrText>
      </w:r>
      <w:r w:rsidRPr="00416325">
        <w:rPr>
          <w:b w:val="0"/>
          <w:bCs w:val="0"/>
          <w:kern w:val="2"/>
          <w:lang w:val="en-US" w:eastAsia="en-ID"/>
        </w:rPr>
        <w:fldChar w:fldCharType="separate"/>
      </w:r>
      <w:r w:rsidR="00873617" w:rsidRPr="00873617">
        <w:rPr>
          <w:b w:val="0"/>
          <w:bCs w:val="0"/>
          <w:noProof/>
          <w:kern w:val="2"/>
          <w:lang w:val="en-US" w:eastAsia="en-ID"/>
        </w:rPr>
        <w:t>(Hastuti, Ayu, Novitawati, &amp; Lestari, 2023)</w:t>
      </w:r>
      <w:r w:rsidRPr="00416325">
        <w:rPr>
          <w:b w:val="0"/>
          <w:bCs w:val="0"/>
          <w:kern w:val="2"/>
          <w:lang w:val="en-US" w:eastAsia="en-ID"/>
        </w:rPr>
        <w:fldChar w:fldCharType="end"/>
      </w:r>
      <w:r w:rsidRPr="00416325">
        <w:rPr>
          <w:b w:val="0"/>
          <w:bCs w:val="0"/>
          <w:kern w:val="2"/>
          <w:lang w:val="en-US" w:eastAsia="en-ID"/>
        </w:rPr>
        <w:fldChar w:fldCharType="begin" w:fldLock="1"/>
      </w:r>
      <w:r w:rsidR="00873617">
        <w:rPr>
          <w:b w:val="0"/>
          <w:bCs w:val="0"/>
          <w:kern w:val="2"/>
          <w:lang w:val="en-US" w:eastAsia="en-ID"/>
        </w:rPr>
        <w:instrText>ADDIN CSL_CITATION {"citationItems":[{"id":"ITEM-1","itemData":{"author":[{"dropping-particle":"","family":"Indrihastuti, Poppy; Sri Indah","given":"Grestiana Bili","non-dropping-particle":"","parse-names":false,"suffix":""}],"container-title":"Bisman","id":"ITEM-1","issue":"2","issued":{"date-parts":[["2022"]]},"page":"196","title":"Penerapan Sistem Akuntansi Keuangan Daerah, Penyajian Laporan Keuangan, Aksesibilitasdan Sistem Pengendalian Internal Pengaruhnya TerhadapAkuntabilitas Pengelolaan Keuangan Daerah","type":"article-journal","volume":"5"},"uris":["http://www.mendeley.com/documents/?uuid=1aec7116-a4da-45bb-b382-100536ec7b15"]}],"mendeley":{"formattedCitation":"(Indrihastuti, Poppy; Sri Indah, 2022)","plainTextFormattedCitation":"(Indrihastuti, Poppy; Sri Indah, 2022)","previouslyFormattedCitation":"(Indrihastuti, Poppy; Sri Indah, 2022)"},"properties":{"noteIndex":0},"schema":"https://github.com/citation-style-language/schema/raw/master/csl-citation.json"}</w:instrText>
      </w:r>
      <w:r w:rsidRPr="00416325">
        <w:rPr>
          <w:b w:val="0"/>
          <w:bCs w:val="0"/>
          <w:kern w:val="2"/>
          <w:lang w:val="en-US" w:eastAsia="en-ID"/>
        </w:rPr>
        <w:fldChar w:fldCharType="separate"/>
      </w:r>
      <w:r w:rsidR="00873617" w:rsidRPr="00873617">
        <w:rPr>
          <w:b w:val="0"/>
          <w:bCs w:val="0"/>
          <w:noProof/>
          <w:kern w:val="2"/>
          <w:lang w:val="en-US" w:eastAsia="en-ID"/>
        </w:rPr>
        <w:t>(Indrihastuti, Poppy; Sri Indah, 2022)</w:t>
      </w:r>
      <w:r w:rsidRPr="00416325">
        <w:rPr>
          <w:b w:val="0"/>
          <w:bCs w:val="0"/>
          <w:kern w:val="2"/>
          <w:lang w:val="en-US" w:eastAsia="en-ID"/>
        </w:rPr>
        <w:fldChar w:fldCharType="end"/>
      </w:r>
      <w:r w:rsidRPr="00416325">
        <w:rPr>
          <w:b w:val="0"/>
          <w:bCs w:val="0"/>
          <w:kern w:val="2"/>
          <w:lang w:val="en-US" w:eastAsia="en-ID"/>
        </w:rPr>
        <w:t xml:space="preserve"> terhadap modal</w:t>
      </w:r>
      <w:r w:rsidRPr="00416325">
        <w:rPr>
          <w:b w:val="0"/>
          <w:bCs w:val="0"/>
          <w:kern w:val="2"/>
          <w:lang w:val="en-US" w:eastAsia="en-ID"/>
        </w:rPr>
        <w:fldChar w:fldCharType="begin" w:fldLock="1"/>
      </w:r>
      <w:r w:rsidR="007624D6">
        <w:rPr>
          <w:b w:val="0"/>
          <w:bCs w:val="0"/>
          <w:kern w:val="2"/>
          <w:lang w:val="en-US" w:eastAsia="en-ID"/>
        </w:rPr>
        <w:instrText>ADDIN CSL_CITATION {"citationItems":[{"id":"ITEM-1","itemData":{"DOI":"10.33366/ref.v11i1.4462","ISSN":"2089-0532","abstract":"Penerapan akuntansi pada pelaku UMKM sangat penting dilakukan untuk mengetahui perkembangan usaha. Persepsi pelaku terhadap penerapan ini juga penting karena berkaitand dengan keseriusan pelaku UMKM untuk melaksanakan sistem tersebut. Metode yang dilakukan dalam pelaksanaan penelitian tentang persepsi pelaku UMKM ini adalah kualitatif  dengan wawancara sebagai data utama. Berdasarkan pelaksanaan penelitian maka persepsi pelaku UMKM terhadap penerapan akuntansi sangat positif. Banyak UMKM yang menjadi UMKM binaan koperasi menjadikan sistem akuntansi sebagai alat evaluasi untuk pengambilan kebijakan kedepan dan sebagai alat untuk mengukur kemajuan usaha.","author":[{"dropping-particle":"","family":"Indah","given":"Sri","non-dropping-particle":"","parse-names":false,"suffix":""},{"dropping-particle":"","family":"Sulistyowati","given":"Yayuk","non-dropping-particle":"","parse-names":false,"suffix":""},{"dropping-particle":"","family":"Enge Ate","given":"Adriana Yulita","non-dropping-particle":"","parse-names":false,"suffix":""}],"container-title":"Referensi : Jurnal Ilmu Manajemen dan Akuntansi","id":"ITEM-1","issue":"1","issued":{"date-parts":[["2023"]]},"page":"77-82","title":"Persepsi Pelaku Usaha Dalam Mengembangkan Usaha Dengan Menggunakan Penerapan Akuntansi Pada Umkm","type":"article-journal","volume":"11"},"uris":["http://www.mendeley.com/documents/?uuid=1908d5b8-53df-4ade-9291-79ee3dc9c2d0"]}],"mendeley":{"formattedCitation":"(Indah, Sulistyowati, &amp; Enge Ate, 2023)","plainTextFormattedCitation":"(Indah, Sulistyowati, &amp; Enge Ate, 2023)","previouslyFormattedCitation":"(Indah, Sulistyowati, &amp; Enge Ate, 2023)"},"properties":{"noteIndex":0},"schema":"https://github.com/citation-style-language/schema/raw/master/csl-citation.json"}</w:instrText>
      </w:r>
      <w:r w:rsidRPr="00416325">
        <w:rPr>
          <w:b w:val="0"/>
          <w:bCs w:val="0"/>
          <w:kern w:val="2"/>
          <w:lang w:val="en-US" w:eastAsia="en-ID"/>
        </w:rPr>
        <w:fldChar w:fldCharType="separate"/>
      </w:r>
      <w:r w:rsidR="00873617" w:rsidRPr="00873617">
        <w:rPr>
          <w:b w:val="0"/>
          <w:bCs w:val="0"/>
          <w:noProof/>
          <w:kern w:val="2"/>
          <w:lang w:val="en-US" w:eastAsia="en-ID"/>
        </w:rPr>
        <w:t>(Indah, Sulistyowati, &amp; Enge Ate, 2023)</w:t>
      </w:r>
      <w:r w:rsidRPr="00416325">
        <w:rPr>
          <w:b w:val="0"/>
          <w:bCs w:val="0"/>
          <w:kern w:val="2"/>
          <w:lang w:val="en-US" w:eastAsia="en-ID"/>
        </w:rPr>
        <w:fldChar w:fldCharType="end"/>
      </w:r>
      <w:r w:rsidRPr="00416325">
        <w:rPr>
          <w:b w:val="0"/>
          <w:bCs w:val="0"/>
          <w:kern w:val="2"/>
          <w:lang w:val="en-US" w:eastAsia="en-ID"/>
        </w:rPr>
        <w:t>, teknologi, serta jaringan pemasaran</w:t>
      </w:r>
      <w:r w:rsidRPr="00416325">
        <w:rPr>
          <w:b w:val="0"/>
          <w:bCs w:val="0"/>
          <w:kern w:val="2"/>
          <w:lang w:val="en-US" w:eastAsia="en-ID"/>
        </w:rPr>
        <w:fldChar w:fldCharType="begin" w:fldLock="1"/>
      </w:r>
      <w:r w:rsidR="00873617">
        <w:rPr>
          <w:b w:val="0"/>
          <w:bCs w:val="0"/>
          <w:kern w:val="2"/>
          <w:lang w:val="en-US" w:eastAsia="en-ID"/>
        </w:rPr>
        <w:instrText>ADDIN CSL_CITATION {"citationItems":[{"id":"ITEM-1","itemData":{"DOI":"10.13106/jafeb.2020.vol7.no11.205","ISSN":"22884645","abstract":"This study aims to analyze the influence of financial inclusion on micro-, small-, and medium-sized enterprises’ (MSMEs) performance and examine the mediation role of financial intermediation and access to capital. The object of this study is MSMEs in Malang, Indonesia. The sample consists of 100 MSME actors in Malang City, which is determined using Roscoes theory. The data is collected using Simple Random Sampling method, by distributing questionnaire measured with Likert scales. The hypotheses proposed in this study are examined using Partial Least Square (PLS) model. The results of this study show that financial inclusion influences MSMEs’ performance both directly and indirectly through mediation from financial intermediation and access to capital. The direct influence means that the efforts to increase access to financial services, especially access to credit financing for MSMEs, will be able to increase market share, number of workers, sales, as well as profit of the MSMEs. Increased financial inclusion has a major impact on improving MSMEs’ performance through financial intermediation compared to access to capital. This means that the increase of financial access for MSMEs followed by an increase in financial intermediation in the form of a financial service approach to MSMEs will improve MSMEs’ performance.","author":[{"dropping-particle":"","family":"Ratnawati","given":"Kusuma","non-dropping-particle":"","parse-names":false,"suffix":""}],"container-title":"Journal of Asian Finance, Economics and Business","id":"ITEM-1","issue":"11","issued":{"date-parts":[["2020"]]},"page":"205-218","title":"The Influence of Financial Inclusion on MSMEs’ Performance Through Financial Intermediation and Access to Capital","type":"article-journal","volume":"7"},"uris":["http://www.mendeley.com/documents/?uuid=26fae458-2138-4f0e-8b83-12526a349e1c"]}],"mendeley":{"formattedCitation":"(Ratnawati, 2020)","plainTextFormattedCitation":"(Ratnawati, 2020)","previouslyFormattedCitation":"(Ratnawati, 2020)"},"properties":{"noteIndex":0},"schema":"https://github.com/citation-style-language/schema/raw/master/csl-citation.json"}</w:instrText>
      </w:r>
      <w:r w:rsidRPr="00416325">
        <w:rPr>
          <w:b w:val="0"/>
          <w:bCs w:val="0"/>
          <w:kern w:val="2"/>
          <w:lang w:val="en-US" w:eastAsia="en-ID"/>
        </w:rPr>
        <w:fldChar w:fldCharType="separate"/>
      </w:r>
      <w:r w:rsidR="00873617" w:rsidRPr="00873617">
        <w:rPr>
          <w:b w:val="0"/>
          <w:bCs w:val="0"/>
          <w:noProof/>
          <w:kern w:val="2"/>
          <w:lang w:val="en-US" w:eastAsia="en-ID"/>
        </w:rPr>
        <w:t>(Ratnawati, 2020)</w:t>
      </w:r>
      <w:r w:rsidRPr="00416325">
        <w:rPr>
          <w:b w:val="0"/>
          <w:bCs w:val="0"/>
          <w:kern w:val="2"/>
          <w:lang w:val="en-US" w:eastAsia="en-ID"/>
        </w:rPr>
        <w:fldChar w:fldCharType="end"/>
      </w:r>
      <w:r w:rsidRPr="00416325">
        <w:rPr>
          <w:b w:val="0"/>
          <w:bCs w:val="0"/>
          <w:kern w:val="2"/>
          <w:lang w:val="en-US" w:eastAsia="en-ID"/>
        </w:rPr>
        <w:fldChar w:fldCharType="begin" w:fldLock="1"/>
      </w:r>
      <w:r w:rsidR="00873617">
        <w:rPr>
          <w:b w:val="0"/>
          <w:bCs w:val="0"/>
          <w:kern w:val="2"/>
          <w:lang w:val="en-US" w:eastAsia="en-ID"/>
        </w:rPr>
        <w:instrText>ADDIN CSL_CITATION {"citationItems":[{"id":"ITEM-1","itemData":{"DOI":"10.9790/487X-2102050513","ISBN":"2102050513","author":[{"dropping-particle":"","family":"Khatri","given":"Pooja","non-dropping-particle":"","parse-names":false,"suffix":""}],"container-title":"IOSR Journal of bussiness and management","id":"ITEM-1","issue":"February 2019","issued":{"date-parts":[["2021"]]},"page":"05-13","title":"A Study of the Challenges of the Indian MSME Sector A Study of the Challenges of the Indian MSME Sector Pooja Khatri","type":"article-journal","volume":"21"},"uris":["http://www.mendeley.com/documents/?uuid=45ebf6fe-2280-4d3f-8aa6-6abbd295bd0e"]}],"mendeley":{"formattedCitation":"(Khatri, 2021)","plainTextFormattedCitation":"(Khatri, 2021)","previouslyFormattedCitation":"(Khatri, 2021)"},"properties":{"noteIndex":0},"schema":"https://github.com/citation-style-language/schema/raw/master/csl-citation.json"}</w:instrText>
      </w:r>
      <w:r w:rsidRPr="00416325">
        <w:rPr>
          <w:b w:val="0"/>
          <w:bCs w:val="0"/>
          <w:kern w:val="2"/>
          <w:lang w:val="en-US" w:eastAsia="en-ID"/>
        </w:rPr>
        <w:fldChar w:fldCharType="separate"/>
      </w:r>
      <w:r w:rsidR="00873617" w:rsidRPr="00873617">
        <w:rPr>
          <w:b w:val="0"/>
          <w:bCs w:val="0"/>
          <w:noProof/>
          <w:kern w:val="2"/>
          <w:lang w:val="en-US" w:eastAsia="en-ID"/>
        </w:rPr>
        <w:t>(Khatri, 2021)</w:t>
      </w:r>
      <w:r w:rsidRPr="00416325">
        <w:rPr>
          <w:b w:val="0"/>
          <w:bCs w:val="0"/>
          <w:kern w:val="2"/>
          <w:lang w:val="en-US" w:eastAsia="en-ID"/>
        </w:rPr>
        <w:fldChar w:fldCharType="end"/>
      </w:r>
      <w:r w:rsidRPr="00416325">
        <w:rPr>
          <w:b w:val="0"/>
          <w:bCs w:val="0"/>
          <w:kern w:val="2"/>
          <w:lang w:val="en-US" w:eastAsia="en-ID"/>
        </w:rPr>
        <w:fldChar w:fldCharType="begin" w:fldLock="1"/>
      </w:r>
      <w:r w:rsidR="007624D6">
        <w:rPr>
          <w:b w:val="0"/>
          <w:bCs w:val="0"/>
          <w:kern w:val="2"/>
          <w:lang w:val="en-US" w:eastAsia="en-ID"/>
        </w:rPr>
        <w:instrText>ADDIN CSL_CITATION {"citationItems":[{"id":"ITEM-1","itemData":{"DOI":"10.53555/kuey.v30i5.4004","abstract":"… MSMEs play a vital role in driving economic growth, fostering … ease of doing business, bureaucratic red tape continues to plague … The availability of skilled manpower is another pressing …","author":[{"dropping-particle":"","family":"Panwar","given":"D","non-dropping-particle":"","parse-names":false,"suffix":""},{"dropping-particle":"","family":"Sati","given":"M C","non-dropping-particle":"","parse-names":false,"suffix":""},{"dropping-particle":"","family":"Mamgain","given":"P","non-dropping-particle":"","parse-names":false,"suffix":""},{"dropping-particle":"","family":"Negi","given":"S","non-dropping-particle":"","parse-names":false,"suffix":""}],"container-title":"… Administration: Theory And …","id":"ITEM-1","issue":"May","issued":{"date-parts":[["2024"]]},"title":"Problems And Issues Of Micro Small &amp;Medium Enterprises (Msmes) In Garhwal District Of Uttarakhand, India","type":"article-journal"},"uris":["http://www.mendeley.com/documents/?uuid=f314e8d1-469e-4479-8edd-1438167f01ee"]}],"mendeley":{"formattedCitation":"(Panwar, Sati, Mamgain, &amp; Negi, 2024)","plainTextFormattedCitation":"(Panwar, Sati, Mamgain, &amp; Negi, 2024)","previouslyFormattedCitation":"(Panwar, Sati, Mamgain, &amp; Negi, 2024)"},"properties":{"noteIndex":0},"schema":"https://github.com/citation-style-language/schema/raw/master/csl-citation.json"}</w:instrText>
      </w:r>
      <w:r w:rsidRPr="00416325">
        <w:rPr>
          <w:b w:val="0"/>
          <w:bCs w:val="0"/>
          <w:kern w:val="2"/>
          <w:lang w:val="en-US" w:eastAsia="en-ID"/>
        </w:rPr>
        <w:fldChar w:fldCharType="separate"/>
      </w:r>
      <w:r w:rsidR="00873617" w:rsidRPr="00873617">
        <w:rPr>
          <w:b w:val="0"/>
          <w:bCs w:val="0"/>
          <w:noProof/>
          <w:kern w:val="2"/>
          <w:lang w:val="en-US" w:eastAsia="en-ID"/>
        </w:rPr>
        <w:t>(Panwar, Sati, Mamgain, &amp; Negi, 2024)</w:t>
      </w:r>
      <w:r w:rsidRPr="00416325">
        <w:rPr>
          <w:b w:val="0"/>
          <w:bCs w:val="0"/>
          <w:kern w:val="2"/>
          <w:lang w:val="en-US" w:eastAsia="en-ID"/>
        </w:rPr>
        <w:fldChar w:fldCharType="end"/>
      </w:r>
      <w:r w:rsidRPr="00416325">
        <w:rPr>
          <w:b w:val="0"/>
          <w:bCs w:val="0"/>
          <w:kern w:val="2"/>
          <w:lang w:val="en-US" w:eastAsia="en-ID"/>
        </w:rPr>
        <w:fldChar w:fldCharType="begin" w:fldLock="1"/>
      </w:r>
      <w:r w:rsidR="007624D6">
        <w:rPr>
          <w:b w:val="0"/>
          <w:bCs w:val="0"/>
          <w:kern w:val="2"/>
          <w:lang w:val="en-US" w:eastAsia="en-ID"/>
        </w:rPr>
        <w:instrText>ADDIN CSL_CITATION {"citationItems":[{"id":"ITEM-1","itemData":{"abstract":"… antar bank Syariah BUMN ini mampu memperkuat struktur permodalan perbankan syariah … Harga saham penutupan bank-bank syariah BUMN sebelum merger dan sesudah merger …","author":[{"dropping-particle":"","family":"Suhendri","given":"H","non-dropping-particle":"","parse-names":false,"suffix":""},{"dropping-particle":"","family":"Indah","given":"S","non-dropping-particle":"","parse-names":false,"suffix":""},{"dropping-particle":"","family":"...","given":"","non-dropping-particle":"","parse-names":false,"suffix":""}],"container-title":"… : Jurnal Ilmu Manajemen …","id":"ITEM-1","issue":"2","issued":{"date-parts":[["2022"]]},"title":"Analisis Perubahan Harga Saham Bank Syariah BUMN sebelum Merger dan Pasca Merger","type":"article-journal","volume":"10"},"uris":["http://www.mendeley.com/documents/?uuid=8072bf14-96f5-41c1-a181-930be2ea836a"]}],"mendeley":{"formattedCitation":"(Suhendri, Indah, &amp; ..., 2022)","plainTextFormattedCitation":"(Suhendri, Indah, &amp; ..., 2022)","previouslyFormattedCitation":"(Suhendri, Indah, &amp; ..., 2022)"},"properties":{"noteIndex":0},"schema":"https://github.com/citation-style-language/schema/raw/master/csl-citation.json"}</w:instrText>
      </w:r>
      <w:r w:rsidRPr="00416325">
        <w:rPr>
          <w:b w:val="0"/>
          <w:bCs w:val="0"/>
          <w:kern w:val="2"/>
          <w:lang w:val="en-US" w:eastAsia="en-ID"/>
        </w:rPr>
        <w:fldChar w:fldCharType="separate"/>
      </w:r>
      <w:r w:rsidR="00873617" w:rsidRPr="00873617">
        <w:rPr>
          <w:b w:val="0"/>
          <w:bCs w:val="0"/>
          <w:noProof/>
          <w:kern w:val="2"/>
          <w:lang w:val="en-US" w:eastAsia="en-ID"/>
        </w:rPr>
        <w:t>(Suhendri, Indah, &amp; ..., 2022)</w:t>
      </w:r>
      <w:r w:rsidRPr="00416325">
        <w:rPr>
          <w:b w:val="0"/>
          <w:bCs w:val="0"/>
          <w:kern w:val="2"/>
          <w:lang w:val="en-US" w:eastAsia="en-ID"/>
        </w:rPr>
        <w:fldChar w:fldCharType="end"/>
      </w:r>
      <w:r w:rsidRPr="00416325">
        <w:rPr>
          <w:b w:val="0"/>
          <w:bCs w:val="0"/>
          <w:kern w:val="2"/>
          <w:lang w:val="en-US" w:eastAsia="en-ID"/>
        </w:rPr>
        <w:t xml:space="preserve"> yang diperlukan untuk mengembangkan usaha</w:t>
      </w:r>
      <w:r w:rsidRPr="00416325">
        <w:rPr>
          <w:b w:val="0"/>
          <w:bCs w:val="0"/>
          <w:kern w:val="2"/>
          <w:lang w:val="en-US" w:eastAsia="en-ID"/>
        </w:rPr>
        <w:fldChar w:fldCharType="begin" w:fldLock="1"/>
      </w:r>
      <w:r w:rsidR="007624D6">
        <w:rPr>
          <w:b w:val="0"/>
          <w:bCs w:val="0"/>
          <w:kern w:val="2"/>
          <w:lang w:val="en-US" w:eastAsia="en-ID"/>
        </w:rPr>
        <w:instrText>ADDIN CSL_CITATION {"citationItems":[{"id":"ITEM-1","itemData":{"DOI":"10.53867/jpm.v3i1.86","ISSN":"2807-3398","abstract":"Masalah prioritas dalam pengembangan branding dan pemasaran produk Bubur Pedas UMKM melalui media sosial dan strategi digital marketing dapat diatasi secara bertahap dengan pendekatan pengembangan branding dan pemasaran digital. Pelaksanaan program keberlanjutan juga menjadi kunci sukses melalui pendampingan pengembangan mitra untuk mewujudkan mitra usaha binaan. Penelitian ini mengimplementasikan Pelatihan Pengembangan Branding dan Pemasaran Produk Bubur Pedas Melalui Media Sosial dan Strategi Digital Marketing oleh Tim Pengabdian yang berhasil memperoleh respons positif dari Pelaku UMKM Bubur Pedas Kak Eva. Hasil pelatihan ini membantu pelaku UMKM dalam memasarkan produknya secara lebih baik dengan peningkatan kualitas produk melalui desain kemasan produk dan strategi pemasaran melalui media sosial dan digital marketing. Dengan demikian, metode pelatihan ini terbukti efektif dan efisien dalam meningkatkan daya saing produk Bubur Pedas UMKM.","author":[{"dropping-particle":"","family":"Sularsih","given":"Hermi","non-dropping-particle":"","parse-names":false,"suffix":""},{"dropping-particle":"","family":"Ekasari","given":"Luh Dina","non-dropping-particle":"","parse-names":false,"suffix":""},{"dropping-particle":"","family":"Indah","given":"Sri","non-dropping-particle":"","parse-names":false,"suffix":""}],"container-title":"Studium: Jurnal Pengabdian Kepada Masyarakat","id":"ITEM-1","issue":"1","issued":{"date-parts":[["2023"]]},"title":"Pelatihan Pengembangan Branding dan Pemasaran Produk Bubur Pedas Melalui Media Sosial dan Strategi Digital Marketing","type":"article-journal","volume":"3"},"uris":["http://www.mendeley.com/documents/?uuid=7b3a01df-1d08-35e7-8fa3-3cabc2de1dd2"]}],"mendeley":{"formattedCitation":"(Sularsih, Ekasari, &amp; Indah, 2023)","plainTextFormattedCitation":"(Sularsih, Ekasari, &amp; Indah, 2023)","previouslyFormattedCitation":"(Sularsih, Ekasari, &amp; Indah, 2023)"},"properties":{"noteIndex":0},"schema":"https://github.com/citation-style-language/schema/raw/master/csl-citation.json"}</w:instrText>
      </w:r>
      <w:r w:rsidRPr="00416325">
        <w:rPr>
          <w:b w:val="0"/>
          <w:bCs w:val="0"/>
          <w:kern w:val="2"/>
          <w:lang w:val="en-US" w:eastAsia="en-ID"/>
        </w:rPr>
        <w:fldChar w:fldCharType="separate"/>
      </w:r>
      <w:r w:rsidR="00873617" w:rsidRPr="00873617">
        <w:rPr>
          <w:b w:val="0"/>
          <w:bCs w:val="0"/>
          <w:noProof/>
          <w:kern w:val="2"/>
          <w:lang w:val="en-US" w:eastAsia="en-ID"/>
        </w:rPr>
        <w:t>(Sularsih, Ekasari, &amp; Indah, 2023)</w:t>
      </w:r>
      <w:r w:rsidRPr="00416325">
        <w:rPr>
          <w:b w:val="0"/>
          <w:bCs w:val="0"/>
          <w:kern w:val="2"/>
          <w:lang w:val="en-US" w:eastAsia="en-ID"/>
        </w:rPr>
        <w:fldChar w:fldCharType="end"/>
      </w:r>
      <w:r w:rsidRPr="00416325">
        <w:rPr>
          <w:b w:val="0"/>
          <w:bCs w:val="0"/>
          <w:kern w:val="2"/>
          <w:lang w:val="en-US" w:eastAsia="en-ID"/>
        </w:rPr>
        <w:t>. Keterbatasan ini tidak hanya berdampak pada keberlanjutan bisnis</w:t>
      </w:r>
      <w:r w:rsidRPr="00416325">
        <w:rPr>
          <w:b w:val="0"/>
          <w:bCs w:val="0"/>
          <w:kern w:val="2"/>
          <w:lang w:val="en-US" w:eastAsia="en-ID"/>
        </w:rPr>
        <w:fldChar w:fldCharType="begin" w:fldLock="1"/>
      </w:r>
      <w:r w:rsidR="00873617">
        <w:rPr>
          <w:b w:val="0"/>
          <w:bCs w:val="0"/>
          <w:kern w:val="2"/>
          <w:lang w:val="en-US" w:eastAsia="en-ID"/>
        </w:rPr>
        <w:instrText>ADDIN CSL_CITATION {"citationItems":[{"id":"ITEM-1","itemData":{"DOI":"10.3390/joitmc5040100","ISSN":"21998531","abstract":"In the era of economic globalization, small and medium enterprises (SMEs) are recognized as an engine of sustainable economic development in both the developed and developing world. In literature, three competitive challenges-the sustainability challenge, the global challenge and the technological challenge-faced by industrial entities in the current globalized economy, are categorized. Of them, this paper undertakes a systemic review of the literature covering the theme of SMEs and technology in order to identify how technological progress in the SMEs, correlates with SMEs survival improvement in the global competition. The review identified six driving forces-social capital, link with Multi-National Corporations (MNCs) and Transnational Corporations (TNCs), innovation, sharing and networking, information technology, and adoption of productivity-enhancing technology-influencing technological upgrade in the SMEs. The review also identified two conditions for successful technological adaptation in the SME sector-availability of technologically skillful workforce in the economy, and identification of opportunities of new technologies in the competition. These conditions could be viewed in the macro environment and emphasize the need for the economies' readiness towards SMEs' success.","author":[{"dropping-particle":"","family":"Prasanna","given":"R. P.I.R.","non-dropping-particle":"","parse-names":false,"suffix":""},{"dropping-particle":"","family":"Jayasundara","given":"J. M.S.B.","non-dropping-particle":"","parse-names":false,"suffix":""},{"dropping-particle":"","family":"Gamage","given":"Sisira Kumara Naradda","non-dropping-particle":"","parse-names":false,"suffix":""},{"dropping-particle":"","family":"Ekanayake","given":"E. M.S.","non-dropping-particle":"","parse-names":false,"suffix":""},{"dropping-particle":"","family":"Rajapakshe","given":"P. S.K.","non-dropping-particle":"","parse-names":false,"suffix":""},{"dropping-particle":"","family":"Abeyrathne","given":"G. A.K.N.J.","non-dropping-particle":"","parse-names":false,"suffix":""}],"container-title":"Journal of Open Innovation: Technology, Market, and Complexity","id":"ITEM-1","issue":"4","issued":{"date-parts":[["2019"]]},"page":"1-18","title":"Sustainability of SMEs in the competition: A systemic review on technological challenges and SME performance","type":"article-journal","volume":"5"},"uris":["http://www.mendeley.com/documents/?uuid=eefff764-1c0f-497e-bc40-6d0d28bc9a33"]}],"mendeley":{"formattedCitation":"(Prasanna et al., 2019)","plainTextFormattedCitation":"(Prasanna et al., 2019)","previouslyFormattedCitation":"(Prasanna et al., 2019)"},"properties":{"noteIndex":0},"schema":"https://github.com/citation-style-language/schema/raw/master/csl-citation.json"}</w:instrText>
      </w:r>
      <w:r w:rsidRPr="00416325">
        <w:rPr>
          <w:b w:val="0"/>
          <w:bCs w:val="0"/>
          <w:kern w:val="2"/>
          <w:lang w:val="en-US" w:eastAsia="en-ID"/>
        </w:rPr>
        <w:fldChar w:fldCharType="separate"/>
      </w:r>
      <w:r w:rsidR="00873617" w:rsidRPr="00873617">
        <w:rPr>
          <w:b w:val="0"/>
          <w:bCs w:val="0"/>
          <w:noProof/>
          <w:kern w:val="2"/>
          <w:lang w:val="en-US" w:eastAsia="en-ID"/>
        </w:rPr>
        <w:t>(Prasanna et al., 2019)</w:t>
      </w:r>
      <w:r w:rsidRPr="00416325">
        <w:rPr>
          <w:b w:val="0"/>
          <w:bCs w:val="0"/>
          <w:kern w:val="2"/>
          <w:lang w:val="en-US" w:eastAsia="en-ID"/>
        </w:rPr>
        <w:fldChar w:fldCharType="end"/>
      </w:r>
      <w:r w:rsidRPr="00416325">
        <w:rPr>
          <w:b w:val="0"/>
          <w:bCs w:val="0"/>
          <w:kern w:val="2"/>
          <w:lang w:val="en-US" w:eastAsia="en-ID"/>
        </w:rPr>
        <w:fldChar w:fldCharType="begin" w:fldLock="1"/>
      </w:r>
      <w:r w:rsidR="007624D6">
        <w:rPr>
          <w:b w:val="0"/>
          <w:bCs w:val="0"/>
          <w:kern w:val="2"/>
          <w:lang w:val="en-US" w:eastAsia="en-ID"/>
        </w:rPr>
        <w:instrText>ADDIN CSL_CITATION {"citationItems":[{"id":"ITEM-1","itemData":{"DOI":"10.1111/1911-3838.12309","ISSN":"19113838","abstract":"This paper investigates the impact of corporate sustainability and the consistency of corporate sustainability efforts on firm financial performance in Canada. Using data on 266 Canadian companies over the 2007–2017 period, we find a significantly positive association between corporate sustainability performance and firm financial performance. In addition, we find that companies that perform consistently well on sustainability (i.e., consistent performers) achieve better financial performance compared to inconsistent performers. Thus, far from their being net costs/expenses, our results indicate that corporate sustainability performance and consistency in sustainability performance both provide net benefits and significantly impact financial performance positively, implying that corporate sustainability not only helps address the needs of the current and future generations but also has a positive effect on the corporate bottom line. Taken together, our results suggest that not only does corporate sustainability have a positive effect on firm performance, but better financial performance may be achieved through a committed—rather than a “tokenism”—approach to corporate sustainability.","author":[{"dropping-particle":"","family":"Abukari","given":"Kobana","non-dropping-particle":"","parse-names":false,"suffix":""},{"dropping-particle":"","family":"Musah","given":"Alhassan","non-dropping-particle":"","parse-names":false,"suffix":""},{"dropping-particle":"","family":"Assaidi","given":"Abdelouahid","non-dropping-particle":"","parse-names":false,"suffix":""}],"container-title":"Accounting Perspectives","id":"ITEM-1","issue":"1","issued":{"date-parts":[["2023"]]},"page":"55-86","title":"The Role of Corporate Sustainability and Its Consistency on Firm Financial Performance: Canadian Evidence*","type":"article-journal","volume":"22"},"uris":["http://www.mendeley.com/documents/?uuid=b77dd064-a1ef-4b83-81bc-36f7e2bd5989"]}],"mendeley":{"formattedCitation":"(Abukari, Musah, &amp; Assaidi, 2023)","plainTextFormattedCitation":"(Abukari, Musah, &amp; Assaidi, 2023)","previouslyFormattedCitation":"(Abukari, Musah, &amp; Assaidi, 2023)"},"properties":{"noteIndex":0},"schema":"https://github.com/citation-style-language/schema/raw/master/csl-citation.json"}</w:instrText>
      </w:r>
      <w:r w:rsidRPr="00416325">
        <w:rPr>
          <w:b w:val="0"/>
          <w:bCs w:val="0"/>
          <w:kern w:val="2"/>
          <w:lang w:val="en-US" w:eastAsia="en-ID"/>
        </w:rPr>
        <w:fldChar w:fldCharType="separate"/>
      </w:r>
      <w:r w:rsidR="00873617" w:rsidRPr="00873617">
        <w:rPr>
          <w:b w:val="0"/>
          <w:bCs w:val="0"/>
          <w:noProof/>
          <w:kern w:val="2"/>
          <w:lang w:val="en-US" w:eastAsia="en-ID"/>
        </w:rPr>
        <w:t>(Abukari, Musah, &amp; Assaidi, 2023)</w:t>
      </w:r>
      <w:r w:rsidRPr="00416325">
        <w:rPr>
          <w:b w:val="0"/>
          <w:bCs w:val="0"/>
          <w:kern w:val="2"/>
          <w:lang w:val="en-US" w:eastAsia="en-ID"/>
        </w:rPr>
        <w:fldChar w:fldCharType="end"/>
      </w:r>
      <w:r w:rsidRPr="00416325">
        <w:rPr>
          <w:b w:val="0"/>
          <w:bCs w:val="0"/>
          <w:kern w:val="2"/>
          <w:lang w:val="en-US" w:eastAsia="en-ID"/>
        </w:rPr>
        <w:fldChar w:fldCharType="begin" w:fldLock="1"/>
      </w:r>
      <w:r w:rsidR="007624D6">
        <w:rPr>
          <w:b w:val="0"/>
          <w:bCs w:val="0"/>
          <w:kern w:val="2"/>
          <w:lang w:val="en-US" w:eastAsia="en-ID"/>
        </w:rPr>
        <w:instrText>ADDIN CSL_CITATION {"citationItems":[{"id":"ITEM-1","itemData":{"DOI":"10.1007/s10669-021-09821-3","ISBN":"0123456789","ISSN":"21945411","abstract":"The depletion of natural resources as a byproduct of widespread, global economic growth has urged entrepreneurs to think about the environment when starting or conducting business. However, several of these smaller-sized firms struggle with implementing environmentally conscious business practices, especially Small and Medium Enterprises (SMEs), which represent more than 95% of all private sector firms. This study uses a survey method to assess and better comprehend the key drivers and barriers of green business practices by SMEs in the State of Ohio (USA). Results from our study show that a majority of respondents reported that they have implemented green practices, broadly defined, within their business. The two main drivers for deciding to engage in such practices are internal motivations and the opportunity to obtain a better public image. However, respondents also noted a lack of capital as the central barrier to implementing green business practices. We also observe that smaller firms, and firms located in urban areas, are more familiar with green business practices than larger firms and firms that are located in rural areas. Our results can be used by government and business actors alike, especially in states comparable to Ohio, as a benchmark to consider better strategies, programs, and policies for implementing green business techniques. Overall, this research helps to better discern best practices and ways to develop more prosperous SMEs without undermining the quality of the environment.","author":[{"dropping-particle":"","family":"Purwandani","given":"Junia A.","non-dropping-particle":"","parse-names":false,"suffix":""},{"dropping-particle":"","family":"Michaud","given":"Gilbert","non-dropping-particle":"","parse-names":false,"suffix":""}],"container-title":"Environment Systems and Decisions","id":"ITEM-1","issue":"4","issued":{"date-parts":[["2021"]]},"page":"577-593","publisher":"Springer US","title":"What are the drivers and barriers for green business practice adoption for SMEs?","type":"article-journal","volume":"41"},"uris":["http://www.mendeley.com/documents/?uuid=c16cb27f-598d-4058-b138-9a304320d6f7"]}],"mendeley":{"formattedCitation":"(Purwandani &amp; Michaud, 2021)","plainTextFormattedCitation":"(Purwandani &amp; Michaud, 2021)","previouslyFormattedCitation":"(Purwandani &amp; Michaud, 2021)"},"properties":{"noteIndex":0},"schema":"https://github.com/citation-style-language/schema/raw/master/csl-citation.json"}</w:instrText>
      </w:r>
      <w:r w:rsidRPr="00416325">
        <w:rPr>
          <w:b w:val="0"/>
          <w:bCs w:val="0"/>
          <w:kern w:val="2"/>
          <w:lang w:val="en-US" w:eastAsia="en-ID"/>
        </w:rPr>
        <w:fldChar w:fldCharType="separate"/>
      </w:r>
      <w:r w:rsidR="00873617" w:rsidRPr="00873617">
        <w:rPr>
          <w:b w:val="0"/>
          <w:bCs w:val="0"/>
          <w:noProof/>
          <w:kern w:val="2"/>
          <w:lang w:val="en-US" w:eastAsia="en-ID"/>
        </w:rPr>
        <w:t>(Purwandani &amp; Michaud, 2021)</w:t>
      </w:r>
      <w:r w:rsidRPr="00416325">
        <w:rPr>
          <w:b w:val="0"/>
          <w:bCs w:val="0"/>
          <w:kern w:val="2"/>
          <w:lang w:val="en-US" w:eastAsia="en-ID"/>
        </w:rPr>
        <w:fldChar w:fldCharType="end"/>
      </w:r>
      <w:r w:rsidRPr="00416325">
        <w:rPr>
          <w:b w:val="0"/>
          <w:bCs w:val="0"/>
          <w:kern w:val="2"/>
          <w:lang w:val="en-US" w:eastAsia="en-ID"/>
        </w:rPr>
        <w:t>, tetapi juga pada kapasitas produksi yang pada akhirnya berpengaruh terhadap ketahanan pangan</w:t>
      </w:r>
      <w:r w:rsidRPr="00416325">
        <w:rPr>
          <w:b w:val="0"/>
          <w:bCs w:val="0"/>
          <w:kern w:val="2"/>
          <w:lang w:val="en-US" w:eastAsia="en-ID"/>
        </w:rPr>
        <w:fldChar w:fldCharType="begin" w:fldLock="1"/>
      </w:r>
      <w:r w:rsidR="00873617">
        <w:rPr>
          <w:b w:val="0"/>
          <w:bCs w:val="0"/>
          <w:kern w:val="2"/>
          <w:lang w:val="en-US" w:eastAsia="en-ID"/>
        </w:rPr>
        <w:instrText>ADDIN CSL_CITATION {"citationItems":[{"id":"ITEM-1","itemData":{"author":[{"dropping-particle":"","family":"Wahyuni","given":"Nur","non-dropping-particle":"","parse-names":false,"suffix":""}],"container-title":"Jurnal Socia Akademika","id":"ITEM-1","issue":"1","issued":{"date-parts":[["2018"]]},"page":"71-81","title":"Peran Perempuan dalam Ketahanan Pangan","type":"article-journal","volume":"5"},"uris":["http://www.mendeley.com/documents/?uuid=5e432506-3449-4fc5-8fe2-26a3d1a9ba95"]}],"mendeley":{"formattedCitation":"(Wahyuni, 2018)","plainTextFormattedCitation":"(Wahyuni, 2018)","previouslyFormattedCitation":"(Wahyuni, 2018)"},"properties":{"noteIndex":0},"schema":"https://github.com/citation-style-language/schema/raw/master/csl-citation.json"}</w:instrText>
      </w:r>
      <w:r w:rsidRPr="00416325">
        <w:rPr>
          <w:b w:val="0"/>
          <w:bCs w:val="0"/>
          <w:kern w:val="2"/>
          <w:lang w:val="en-US" w:eastAsia="en-ID"/>
        </w:rPr>
        <w:fldChar w:fldCharType="separate"/>
      </w:r>
      <w:r w:rsidR="00873617" w:rsidRPr="00873617">
        <w:rPr>
          <w:b w:val="0"/>
          <w:bCs w:val="0"/>
          <w:noProof/>
          <w:kern w:val="2"/>
          <w:lang w:val="en-US" w:eastAsia="en-ID"/>
        </w:rPr>
        <w:t>(Wahyuni, 2018)</w:t>
      </w:r>
      <w:r w:rsidRPr="00416325">
        <w:rPr>
          <w:b w:val="0"/>
          <w:bCs w:val="0"/>
          <w:kern w:val="2"/>
          <w:lang w:val="en-US" w:eastAsia="en-ID"/>
        </w:rPr>
        <w:fldChar w:fldCharType="end"/>
      </w:r>
      <w:r w:rsidRPr="00416325">
        <w:rPr>
          <w:b w:val="0"/>
          <w:bCs w:val="0"/>
          <w:kern w:val="2"/>
          <w:lang w:val="en-US" w:eastAsia="en-ID"/>
        </w:rPr>
        <w:t xml:space="preserve"> masyarakat</w:t>
      </w:r>
      <w:r w:rsidRPr="00416325">
        <w:rPr>
          <w:b w:val="0"/>
          <w:bCs w:val="0"/>
          <w:kern w:val="2"/>
          <w:lang w:val="en-ID" w:eastAsia="en-ID"/>
        </w:rPr>
        <w:t>. UMKM di sektor ini suatu sektor yang akan berpotensi dalam mendukung ketahanan pangan baik di tingkat lokal maupun nasional</w:t>
      </w:r>
      <w:r w:rsidRPr="00416325">
        <w:rPr>
          <w:b w:val="0"/>
          <w:bCs w:val="0"/>
          <w:kern w:val="2"/>
          <w:lang w:val="en-ID" w:eastAsia="en-ID"/>
        </w:rPr>
        <w:fldChar w:fldCharType="begin" w:fldLock="1"/>
      </w:r>
      <w:r w:rsidR="00873617">
        <w:rPr>
          <w:b w:val="0"/>
          <w:bCs w:val="0"/>
          <w:kern w:val="2"/>
          <w:lang w:val="en-ID" w:eastAsia="en-ID"/>
        </w:rPr>
        <w:instrText>ADDIN CSL_CITATION {"citationItems":[{"id":"ITEM-1","itemData":{"URL":"https://www.bps.go.id/id/publication/2024/10/09/7290b829d2eaa972e4968d19/produk-domestik-bruto-indonesia-triwulanan-2020-2024.html","abstract":"Produk Domestik Bruto (PDB) merupakan salah satu aspek dari neraca nasional yang menggambarkan nilai pasar semua barang dan jasa yang diproduksi di suatu wilayah pada periode tertentu. PDB digunakan untuk mengukur perkembangan ekonomi pada suatu negara, mengetahui struktur perekonomian suatu negara, dan digunakan sebagai landasan perumusan kebijakan pemerintah. Publikasi “Produk Domestik Bruto Indonesia Triwulanan 2020–2024” menyajikan data, informasi dan fenomena tentang pendekatan PDB dari sisi lapangan usaha untuk periode 2020 hingga triwulan II/2024, yang didasarkan atas dasar harga Berlaku maupun Konstan 2010. Publikasi ini merupakan lanjutan dari publikasi tahun 2023. Dimana tahun dasar yang digunakan adalah 2010 dan mengacu pada Sistem Neraca Nasional (SNA) 2008. Dalam penyusunan PDB menurut lapangan usaha, klasifikasi yang digunakan mencakup tujuh belas kategori lapangan usaha yaitu: Pertanian, Kehutanan, dan Perikanan; Pertambangan dan Penggalian; Industri Pengolahan; Pengadaan Listrik dan Gas; Pengadaan Air, Pengelolaan Sampah, Limbah dan Daur Ulang; Konstruksi; Perdagangan Besar dan Eceran, Reparasi Mobil dan Sepeda Motor; Transportasi dan Pergudangan; Penyediaan Akomodasi dan Makan Minum; Informasi dan Komunikasi; Jasa Keuangan dan Asuransi; Real Estat; Jasa Perusahaan; Administrasi Pemerintahan, Pertahanan dan Jaminan Sosial Wajib; Jasa Pendidikan; Jasa Kesehatan dan Kegiatan Sosial dan Jasa Lainnya.","author":[{"dropping-particle":"","family":"Statistik","given":"Badan Pusat","non-dropping-particle":"","parse-names":false,"suffix":""}],"id":"ITEM-1","issued":{"date-parts":[["2024"]]},"page":"1","title":"Produk Domestik Bruto Indonesia Triwulanan 2020-2024","type":"webpage"},"uris":["http://www.mendeley.com/documents/?uuid=515cbe27-1a1b-48d0-b2fc-7d21fa0c94b7"]}],"mendeley":{"formattedCitation":"(Statistik, 2024)","plainTextFormattedCitation":"(Statistik, 2024)","previouslyFormattedCitation":"(Statistik, 2024)"},"properties":{"noteIndex":0},"schema":"https://github.com/citation-style-language/schema/raw/master/csl-citation.json"}</w:instrText>
      </w:r>
      <w:r w:rsidRPr="00416325">
        <w:rPr>
          <w:b w:val="0"/>
          <w:bCs w:val="0"/>
          <w:kern w:val="2"/>
          <w:lang w:val="en-ID" w:eastAsia="en-ID"/>
        </w:rPr>
        <w:fldChar w:fldCharType="separate"/>
      </w:r>
      <w:r w:rsidR="00873617" w:rsidRPr="00873617">
        <w:rPr>
          <w:b w:val="0"/>
          <w:bCs w:val="0"/>
          <w:noProof/>
          <w:kern w:val="2"/>
          <w:lang w:val="en-ID" w:eastAsia="en-ID"/>
        </w:rPr>
        <w:t>(Statistik, 2024)</w:t>
      </w:r>
      <w:r w:rsidRPr="00416325">
        <w:rPr>
          <w:b w:val="0"/>
          <w:bCs w:val="0"/>
          <w:kern w:val="2"/>
          <w:lang w:val="en-ID" w:eastAsia="en-ID"/>
        </w:rPr>
        <w:fldChar w:fldCharType="end"/>
      </w:r>
      <w:r w:rsidRPr="00416325">
        <w:rPr>
          <w:b w:val="0"/>
          <w:bCs w:val="0"/>
          <w:kern w:val="2"/>
          <w:lang w:val="en-ID" w:eastAsia="en-ID"/>
        </w:rPr>
        <w:t>. Malang Raya</w:t>
      </w:r>
      <w:r w:rsidRPr="00416325">
        <w:rPr>
          <w:b w:val="0"/>
          <w:bCs w:val="0"/>
          <w:kern w:val="2"/>
          <w:lang w:val="en-ID" w:eastAsia="en-ID"/>
        </w:rPr>
        <w:fldChar w:fldCharType="begin" w:fldLock="1"/>
      </w:r>
      <w:r w:rsidR="00873617">
        <w:rPr>
          <w:b w:val="0"/>
          <w:bCs w:val="0"/>
          <w:kern w:val="2"/>
          <w:lang w:val="en-ID" w:eastAsia="en-ID"/>
        </w:rPr>
        <w:instrText>ADDIN CSL_CITATION {"citationItems":[{"id":"ITEM-1","itemData":{"ISBN":"2013206534","abstract":"PERATURAN DAERAH KABUPATEN MALANG NOMOR 7 TAHUN 2024 TENTANG RENCANA PEMBANGUNAN JANGKA PANJANG DAERAH KABUPATEN MALANG TAHUN 2025-2045","author":[{"dropping-particle":"","family":"Malang","given":"Bupati","non-dropping-particle":"","parse-names":false,"suffix":""}],"id":"ITEM-1","issue":"1","issued":{"date-parts":[["2024"]]},"title":"PERATURAN DAERAH KABUPATEN MALANG NOMOR 7 TAHUN 2024 TENTANG RENCANA PEMBANGUNAN JANGKA PANJANG DAERAH KABUPATEN MALANG TAHUN 2025-2045","type":"article-journal","volume":"1"},"uris":["http://www.mendeley.com/documents/?uuid=2ddd29dc-7660-453f-b1f6-b35ad20c1724"]}],"mendeley":{"formattedCitation":"(Malang, 2024)","plainTextFormattedCitation":"(Malang, 2024)","previouslyFormattedCitation":"(Malang, 2024)"},"properties":{"noteIndex":0},"schema":"https://github.com/citation-style-language/schema/raw/master/csl-citation.json"}</w:instrText>
      </w:r>
      <w:r w:rsidRPr="00416325">
        <w:rPr>
          <w:b w:val="0"/>
          <w:bCs w:val="0"/>
          <w:kern w:val="2"/>
          <w:lang w:val="en-ID" w:eastAsia="en-ID"/>
        </w:rPr>
        <w:fldChar w:fldCharType="separate"/>
      </w:r>
      <w:r w:rsidR="00873617" w:rsidRPr="00873617">
        <w:rPr>
          <w:b w:val="0"/>
          <w:bCs w:val="0"/>
          <w:noProof/>
          <w:kern w:val="2"/>
          <w:lang w:val="en-ID" w:eastAsia="en-ID"/>
        </w:rPr>
        <w:t>(Malang, 2024)</w:t>
      </w:r>
      <w:r w:rsidRPr="00416325">
        <w:rPr>
          <w:b w:val="0"/>
          <w:bCs w:val="0"/>
          <w:kern w:val="2"/>
          <w:lang w:val="en-ID" w:eastAsia="en-ID"/>
        </w:rPr>
        <w:fldChar w:fldCharType="end"/>
      </w:r>
      <w:r w:rsidRPr="00416325">
        <w:rPr>
          <w:b w:val="0"/>
          <w:bCs w:val="0"/>
          <w:kern w:val="2"/>
          <w:lang w:val="id-ID" w:eastAsia="en-ID"/>
        </w:rPr>
        <w:t xml:space="preserve"> </w:t>
      </w:r>
      <w:r w:rsidRPr="00416325">
        <w:rPr>
          <w:b w:val="0"/>
          <w:bCs w:val="0"/>
          <w:kern w:val="2"/>
          <w:lang w:val="en-ID" w:eastAsia="en-ID"/>
        </w:rPr>
        <w:t>sebagai suatu wilayah di Jawa Timur yang memiliki potensi besar khususnya di bidang pertanian dan pangan, masih menghadapi tantangan dalam mengembangkan sektor UMKM pangan secara berkelanjutan</w:t>
      </w:r>
      <w:r w:rsidRPr="00416325">
        <w:rPr>
          <w:b w:val="0"/>
          <w:bCs w:val="0"/>
          <w:kern w:val="2"/>
          <w:lang w:val="en-ID" w:eastAsia="en-ID"/>
        </w:rPr>
        <w:fldChar w:fldCharType="begin" w:fldLock="1"/>
      </w:r>
      <w:r w:rsidR="007624D6">
        <w:rPr>
          <w:b w:val="0"/>
          <w:bCs w:val="0"/>
          <w:kern w:val="2"/>
          <w:lang w:val="en-ID" w:eastAsia="en-ID"/>
        </w:rPr>
        <w:instrText>ADDIN CSL_CITATION {"citationItems":[{"id":"ITEM-1","itemData":{"abstract":"Dalam menghadapi globalisasi diperlukan komitmen bSaptatiningsih, R. I., Nugrahani, T. S., &amp; Rejeki, S. (2015). Pemberdayaan Perempuan Desa untuk Mengurangi Kemiskinan. Seminar Nasional Universitas PGRI Yogyakarta, 512–524.ersama, untuk bersatu dengan semangat solidaritas dan membangun relasi setara antara laki-laki dan perempuan dalam pembanguan. Kemiskinan merupakan masalah utama yang dihadapi negara yang sedang berkembang termasuk Indonesia. Sebagai fenomena sosial yang multi dimensional, kemiskinan tidak hanya berhubungan dengan dimensi ekonomi saja tetapi juga berkaitan dengan masalah struktural, psikologis, kultural, ekologis dan faktor lain. Jumlah masyarakat miskin tampaknya akan semakin banyak, dan tidak dapat dipungkiri bahwa sebagian besar korban kemiskinan adalah perempuan dan anak. Masih banyak perempuan mengalami diskriminasi dalam berbagai aspek sosial, budaya juga ekonomi. Perempuan desa khususnya masih banyak yang tidak berdaya. Perempuan perlu dilibatkan dalam membuat perencanaan, melaksanakan program kegiatan, dan melakukan evaluasi serta menganalisis dampak pembangunan. Penelitian ini bertujuan untuk Merumuskan strategi Penentasan Kemiskinan desa melalui pemberdayaan perempuan dan memberikan masukan alternatif kebijakan pengentasan kemiskinan Penelitian ini dilakukan di Kecamatan Turi Kabupaten Sleman Metode pengumpulan data dengan menggunakan observasi partisipasi, dokumentasi, dan wawancara mendalam. Subyek penelitian ini pejabat di SKPD Pemda Kabupaten Sleman (Bappeda, Nakersos , BKBPM, Dinas Lingkungan Hidup) ,serta Kasie Kesmas Kecamatan Turi, Kepala Desa Donokerto, Kepala Dusun , tokoh masyarakat dan kelompok sasaran program pengentasan kemiskinan, Hasil penelitian menunjukkan bahwa melalui pemberdayaan perempuan mempunyai kesadaran akan dirinya sebagai manusia yang seutuhnya dan posisi dalam budayanya, sedangkan pemberdayaan melalui pelatihan keterampilan yang disesuikan dengan potensi lokal dapat meningkatkan memberi motivasi untuk membentuk usaha ekonomi produktif. Melalui penyadaran lingkungan hidup , kelompok mampu mengembangkan deversifikasi olahan pangan berbahan dasar lokal. Pengentasan kemiskinan desa melalui pemberdayaan perempuan ini dapat membawa perubahan kelompok perempuan menjadi termotivasi untuk berkembang untuk mendapatkan penghasilan. Dengan pemberdayaan perempuan desa mampu mengembangkan potensinya untuk membentuk usaha ekonomi produktif berbasis lokal sehingga dapat membentuk kemandirian masyarakat,dengan d…","author":[{"dropping-particle":"","family":"Saptatiningsih","given":"Rosalia Indriyanti","non-dropping-particle":"","parse-names":false,"suffix":""},{"dropping-particle":"","family":"Nugrahani","given":"Tri Siwi","non-dropping-particle":"","parse-names":false,"suffix":""},{"dropping-particle":"","family":"Rejeki","given":"Sri","non-dropping-particle":"","parse-names":false,"suffix":""}],"container-title":"Seminar Nasional Universitas PGRI Yogyakarta","id":"ITEM-1","issued":{"date-parts":[["2015"]]},"title":"Pemberdayaan Perempuan Desa untuk Mengurangi Kemiskinan","type":"article-journal"},"uris":["http://www.mendeley.com/documents/?uuid=99ced098-a2ab-3d46-ad70-b4c0e94738fc"]}],"mendeley":{"formattedCitation":"(Saptatiningsih, Nugrahani, &amp; Rejeki, 2015)","plainTextFormattedCitation":"(Saptatiningsih, Nugrahani, &amp; Rejeki, 2015)","previouslyFormattedCitation":"(Saptatiningsih, Nugrahani, &amp; Rejeki, 2015)"},"properties":{"noteIndex":0},"schema":"https://github.com/citation-style-language/schema/raw/master/csl-citation.json"}</w:instrText>
      </w:r>
      <w:r w:rsidRPr="00416325">
        <w:rPr>
          <w:b w:val="0"/>
          <w:bCs w:val="0"/>
          <w:kern w:val="2"/>
          <w:lang w:val="en-ID" w:eastAsia="en-ID"/>
        </w:rPr>
        <w:fldChar w:fldCharType="separate"/>
      </w:r>
      <w:r w:rsidR="00873617" w:rsidRPr="00873617">
        <w:rPr>
          <w:b w:val="0"/>
          <w:bCs w:val="0"/>
          <w:noProof/>
          <w:kern w:val="2"/>
          <w:lang w:val="en-ID" w:eastAsia="en-ID"/>
        </w:rPr>
        <w:t>(Saptatiningsih, Nugrahani, &amp; Rejeki, 2015)</w:t>
      </w:r>
      <w:r w:rsidRPr="00416325">
        <w:rPr>
          <w:b w:val="0"/>
          <w:bCs w:val="0"/>
          <w:kern w:val="2"/>
          <w:lang w:val="en-ID" w:eastAsia="en-ID"/>
        </w:rPr>
        <w:fldChar w:fldCharType="end"/>
      </w:r>
      <w:r w:rsidRPr="00416325">
        <w:rPr>
          <w:b w:val="0"/>
          <w:bCs w:val="0"/>
          <w:kern w:val="2"/>
          <w:lang w:val="en-ID" w:eastAsia="en-ID"/>
        </w:rPr>
        <w:t xml:space="preserve">. </w:t>
      </w:r>
    </w:p>
    <w:p w14:paraId="65DE7AD4" w14:textId="4A7A11D8" w:rsidR="003C2180" w:rsidRDefault="003A5D83" w:rsidP="001D1AFE">
      <w:pPr>
        <w:pStyle w:val="Heading1"/>
        <w:spacing w:line="252" w:lineRule="auto"/>
        <w:ind w:left="0" w:firstLine="720"/>
        <w:jc w:val="both"/>
        <w:rPr>
          <w:b w:val="0"/>
          <w:bCs w:val="0"/>
          <w:kern w:val="2"/>
          <w:lang w:val="id-ID" w:eastAsia="en-ID"/>
        </w:rPr>
      </w:pPr>
      <w:r w:rsidRPr="00416325">
        <w:rPr>
          <w:b w:val="0"/>
          <w:bCs w:val="0"/>
          <w:kern w:val="2"/>
          <w:lang w:val="en-ID" w:eastAsia="en-ID"/>
        </w:rPr>
        <w:t>Adapun yang menjadi salah satu hambatan dalam adopsi model kewirausahaan yang berkelanjutan, di mana peran gender masih belum maksimal dalam mendukung sektor ini. Dalam sektor Kewirausahaan dimana peran perempuan</w:t>
      </w:r>
      <w:r w:rsidRPr="00416325">
        <w:rPr>
          <w:b w:val="0"/>
          <w:bCs w:val="0"/>
          <w:kern w:val="2"/>
          <w:lang w:val="en-ID" w:eastAsia="en-ID"/>
        </w:rPr>
        <w:fldChar w:fldCharType="begin" w:fldLock="1"/>
      </w:r>
      <w:r w:rsidR="00873617">
        <w:rPr>
          <w:b w:val="0"/>
          <w:bCs w:val="0"/>
          <w:kern w:val="2"/>
          <w:lang w:val="en-ID" w:eastAsia="en-ID"/>
        </w:rPr>
        <w:instrText>ADDIN CSL_CITATION {"citationItems":[{"id":"ITEM-1","itemData":{"author":[{"dropping-particle":"","family":"Asia","given":"Grow","non-dropping-particle":"","parse-names":false,"suffix":""}],"id":"ITEM-1","issued":{"date-parts":[["2022"]]},"title":"Memobilisasi modal bagi UKM agribisnis milik wanita di Indonesia","type":"article-journal"},"uris":["http://www.mendeley.com/documents/?uuid=8caa4b2d-41c0-49aa-984e-0b929e55bf1a"]}],"mendeley":{"formattedCitation":"(Asia, 2022)","plainTextFormattedCitation":"(Asia, 2022)","previouslyFormattedCitation":"(Asia, 2022)"},"properties":{"noteIndex":0},"schema":"https://github.com/citation-style-language/schema/raw/master/csl-citation.json"}</w:instrText>
      </w:r>
      <w:r w:rsidRPr="00416325">
        <w:rPr>
          <w:b w:val="0"/>
          <w:bCs w:val="0"/>
          <w:kern w:val="2"/>
          <w:lang w:val="en-ID" w:eastAsia="en-ID"/>
        </w:rPr>
        <w:fldChar w:fldCharType="separate"/>
      </w:r>
      <w:r w:rsidR="00873617" w:rsidRPr="00873617">
        <w:rPr>
          <w:b w:val="0"/>
          <w:bCs w:val="0"/>
          <w:noProof/>
          <w:kern w:val="2"/>
          <w:lang w:val="en-ID" w:eastAsia="en-ID"/>
        </w:rPr>
        <w:t>(Asia, 2022)</w:t>
      </w:r>
      <w:r w:rsidRPr="00416325">
        <w:rPr>
          <w:b w:val="0"/>
          <w:bCs w:val="0"/>
          <w:kern w:val="2"/>
          <w:lang w:val="en-ID" w:eastAsia="en-ID"/>
        </w:rPr>
        <w:fldChar w:fldCharType="end"/>
      </w:r>
      <w:r w:rsidRPr="00416325">
        <w:rPr>
          <w:b w:val="0"/>
          <w:bCs w:val="0"/>
          <w:kern w:val="2"/>
          <w:lang w:val="en-ID" w:eastAsia="en-ID"/>
        </w:rPr>
        <w:fldChar w:fldCharType="begin" w:fldLock="1"/>
      </w:r>
      <w:r w:rsidR="007624D6">
        <w:rPr>
          <w:b w:val="0"/>
          <w:bCs w:val="0"/>
          <w:kern w:val="2"/>
          <w:lang w:val="en-ID" w:eastAsia="en-ID"/>
        </w:rPr>
        <w:instrText>ADDIN CSL_CITATION {"citationItems":[{"id":"ITEM-1","itemData":{"author":[{"dropping-particle":"","family":"Indah","given":"Sri","non-dropping-particle":"","parse-names":false,"suffix":""},{"dropping-particle":"","family":"Wibisono","given":"Sukarno Himawan","non-dropping-particle":"","parse-names":false,"suffix":""}],"id":"ITEM-1","issue":"4","issued":{"date-parts":[["2024"]]},"page":"900-910","title":"Pengaruh pola pikir spiritual dan keseimbangan gender terhadap transformasi wirausaha di Kota Batu","type":"article-journal","volume":"19"},"uris":["http://www.mendeley.com/documents/?uuid=1ca95c7b-1ed1-4284-ba4c-1c57dff4c117"]}],"mendeley":{"formattedCitation":"(Indah &amp; Wibisono, 2024)","plainTextFormattedCitation":"(Indah &amp; Wibisono, 2024)","previouslyFormattedCitation":"(Indah &amp; Wibisono, 2024)"},"properties":{"noteIndex":0},"schema":"https://github.com/citation-style-language/schema/raw/master/csl-citation.json"}</w:instrText>
      </w:r>
      <w:r w:rsidRPr="00416325">
        <w:rPr>
          <w:b w:val="0"/>
          <w:bCs w:val="0"/>
          <w:kern w:val="2"/>
          <w:lang w:val="en-ID" w:eastAsia="en-ID"/>
        </w:rPr>
        <w:fldChar w:fldCharType="separate"/>
      </w:r>
      <w:r w:rsidR="00873617" w:rsidRPr="00873617">
        <w:rPr>
          <w:b w:val="0"/>
          <w:bCs w:val="0"/>
          <w:noProof/>
          <w:kern w:val="2"/>
          <w:lang w:val="en-ID" w:eastAsia="en-ID"/>
        </w:rPr>
        <w:t>(Indah &amp; Wibisono, 2024)</w:t>
      </w:r>
      <w:r w:rsidRPr="00416325">
        <w:rPr>
          <w:b w:val="0"/>
          <w:bCs w:val="0"/>
          <w:kern w:val="2"/>
          <w:lang w:val="en-ID" w:eastAsia="en-ID"/>
        </w:rPr>
        <w:fldChar w:fldCharType="end"/>
      </w:r>
      <w:r w:rsidRPr="00416325">
        <w:rPr>
          <w:b w:val="0"/>
          <w:bCs w:val="0"/>
          <w:kern w:val="2"/>
          <w:lang w:val="en-ID" w:eastAsia="en-ID"/>
        </w:rPr>
        <w:t xml:space="preserve"> memiliki potensi yang sangat baik terutama di bidang pangan, namum hal ini sering kali terhambat oleh akses yang terbatas terhadap teknologi, pembiayaan, dan jaringan yang dibutuhkan untuk mengembangkan usaha.</w:t>
      </w:r>
      <w:r w:rsidR="003C4E9E">
        <w:rPr>
          <w:b w:val="0"/>
          <w:bCs w:val="0"/>
          <w:kern w:val="2"/>
          <w:lang w:val="id-ID" w:eastAsia="en-ID"/>
        </w:rPr>
        <w:t xml:space="preserve"> </w:t>
      </w:r>
      <w:r w:rsidRPr="00416325">
        <w:rPr>
          <w:b w:val="0"/>
          <w:bCs w:val="0"/>
          <w:kern w:val="2"/>
          <w:lang w:val="en-ID" w:eastAsia="en-ID"/>
        </w:rPr>
        <w:t>Ketahanan pangan di Indonesia merupakan suatu isu yang semakin krusial, seiring dengan tingkat fluktuasi harga , tantangan global seperti perubahan iklim. Pada tahun 2024, Badan Pusat Statistik (BPS)</w:t>
      </w:r>
      <w:r w:rsidRPr="00416325">
        <w:rPr>
          <w:b w:val="0"/>
          <w:bCs w:val="0"/>
          <w:kern w:val="2"/>
          <w:lang w:val="en-ID" w:eastAsia="en-ID"/>
        </w:rPr>
        <w:fldChar w:fldCharType="begin" w:fldLock="1"/>
      </w:r>
      <w:r w:rsidR="00873617">
        <w:rPr>
          <w:b w:val="0"/>
          <w:bCs w:val="0"/>
          <w:kern w:val="2"/>
          <w:lang w:val="en-ID" w:eastAsia="en-ID"/>
        </w:rPr>
        <w:instrText>ADDIN CSL_CITATION {"citationItems":[{"id":"ITEM-1","itemData":{"URL":"https://www.bps.go.id/id/publication/2024/10/09/7290b829d2eaa972e4968d19/produk-domestik-bruto-indonesia-triwulanan-2020-2024.html","abstract":"Produk Domestik Bruto (PDB) merupakan salah satu aspek dari neraca nasional yang menggambarkan nilai pasar semua barang dan jasa yang diproduksi di suatu wilayah pada periode tertentu. PDB digunakan untuk mengukur perkembangan ekonomi pada suatu negara, mengetahui struktur perekonomian suatu negara, dan digunakan sebagai landasan perumusan kebijakan pemerintah. Publikasi “Produk Domestik Bruto Indonesia Triwulanan 2020–2024” menyajikan data, informasi dan fenomena tentang pendekatan PDB dari sisi lapangan usaha untuk periode 2020 hingga triwulan II/2024, yang didasarkan atas dasar harga Berlaku maupun Konstan 2010. Publikasi ini merupakan lanjutan dari publikasi tahun 2023. Dimana tahun dasar yang digunakan adalah 2010 dan mengacu pada Sistem Neraca Nasional (SNA) 2008. Dalam penyusunan PDB menurut lapangan usaha, klasifikasi yang digunakan mencakup tujuh belas kategori lapangan usaha yaitu: Pertanian, Kehutanan, dan Perikanan; Pertambangan dan Penggalian; Industri Pengolahan; Pengadaan Listrik dan Gas; Pengadaan Air, Pengelolaan Sampah, Limbah dan Daur Ulang; Konstruksi; Perdagangan Besar dan Eceran, Reparasi Mobil dan Sepeda Motor; Transportasi dan Pergudangan; Penyediaan Akomodasi dan Makan Minum; Informasi dan Komunikasi; Jasa Keuangan dan Asuransi; Real Estat; Jasa Perusahaan; Administrasi Pemerintahan, Pertahanan dan Jaminan Sosial Wajib; Jasa Pendidikan; Jasa Kesehatan dan Kegiatan Sosial dan Jasa Lainnya.","author":[{"dropping-particle":"","family":"Statistik","given":"Badan Pusat","non-dropping-particle":"","parse-names":false,"suffix":""}],"id":"ITEM-1","issued":{"date-parts":[["2024"]]},"page":"1","title":"Produk Domestik Bruto Indonesia Triwulanan 2020-2024","type":"webpage"},"uris":["http://www.mendeley.com/documents/?uuid=515cbe27-1a1b-48d0-b2fc-7d21fa0c94b7"]}],"mendeley":{"formattedCitation":"(Statistik, 2024)","plainTextFormattedCitation":"(Statistik, 2024)","previouslyFormattedCitation":"(Statistik, 2024)"},"properties":{"noteIndex":0},"schema":"https://github.com/citation-style-language/schema/raw/master/csl-citation.json"}</w:instrText>
      </w:r>
      <w:r w:rsidRPr="00416325">
        <w:rPr>
          <w:b w:val="0"/>
          <w:bCs w:val="0"/>
          <w:kern w:val="2"/>
          <w:lang w:val="en-ID" w:eastAsia="en-ID"/>
        </w:rPr>
        <w:fldChar w:fldCharType="separate"/>
      </w:r>
      <w:r w:rsidR="00873617" w:rsidRPr="00873617">
        <w:rPr>
          <w:b w:val="0"/>
          <w:bCs w:val="0"/>
          <w:noProof/>
          <w:kern w:val="2"/>
          <w:lang w:val="en-ID" w:eastAsia="en-ID"/>
        </w:rPr>
        <w:t>(Statistik, 2024)</w:t>
      </w:r>
      <w:r w:rsidRPr="00416325">
        <w:rPr>
          <w:b w:val="0"/>
          <w:bCs w:val="0"/>
          <w:kern w:val="2"/>
          <w:lang w:val="en-ID" w:eastAsia="en-ID"/>
        </w:rPr>
        <w:fldChar w:fldCharType="end"/>
      </w:r>
      <w:r w:rsidRPr="00416325">
        <w:rPr>
          <w:b w:val="0"/>
          <w:bCs w:val="0"/>
          <w:kern w:val="2"/>
          <w:lang w:val="en-ID" w:eastAsia="en-ID"/>
        </w:rPr>
        <w:fldChar w:fldCharType="begin" w:fldLock="1"/>
      </w:r>
      <w:r w:rsidR="007624D6">
        <w:rPr>
          <w:b w:val="0"/>
          <w:bCs w:val="0"/>
          <w:kern w:val="2"/>
          <w:lang w:val="en-ID" w:eastAsia="en-ID"/>
        </w:rPr>
        <w:instrText>ADDIN CSL_CITATION {"citationItems":[{"id":"ITEM-1","itemData":{"DOI":"10.22437/ppd.v10i4.20394","ISSN":"2338-4603","abstract":"This study aims to determine the effect of business size, capital structure, audit committee, board of directors, and board of commissioners on company profitability in banking companies listed on the Indonesia Stock Exchange from 2018 to 2021. A total of 42 banking companies are the study sample. A purposive sampling technique was used to get 10 sample companies for 4 years with 40 observations. The research data comes from a sample of companies from the Indonesian Stock Exchange website. Multiple regression analysis and descriptive statistical analysis are the data analysis methods used. The research findings show that company size affects profitability, but the board of directors, board of commissioners, audit committee, and capital structure do not affect company profitability.","author":[{"dropping-particle":"","family":"Mukoffi","given":"Ahmad","non-dropping-particle":"","parse-names":false,"suffix":""},{"dropping-particle":"","family":"Suhendri","given":"Hendrik","non-dropping-particle":"","parse-names":false,"suffix":""},{"dropping-particle":"","family":"Hastuti","given":"Dwi","non-dropping-particle":"","parse-names":false,"suffix":""},{"dropping-particle":"","family":"Meliyana","given":"Meliyana","non-dropping-particle":"","parse-names":false,"suffix":""},{"dropping-particle":"","family":"Indah","given":"Sri","non-dropping-particle":"","parse-names":false,"suffix":""}],"container-title":"Jurnal Perspektif Pembiayaan dan Pembangunan Daerah","id":"ITEM-1","issue":"4","issued":{"date-parts":[["2022"]]},"title":"An empirical assessment of corporate governance components and their impact on profitability: evidence of listed banks in Indonesia","type":"article-journal","volume":"10"},"uris":["http://www.mendeley.com/documents/?uuid=c463ba7f-2d73-3887-ab76-b3d1a5cbd282"]}],"mendeley":{"formattedCitation":"(Mukoffi, Suhendri, Hastuti, Meliyana, &amp; Indah, 2022)","plainTextFormattedCitation":"(Mukoffi, Suhendri, Hastuti, Meliyana, &amp; Indah, 2022)","previouslyFormattedCitation":"(Mukoffi, Suhendri, Hastuti, Meliyana, &amp; Indah, 2022)"},"properties":{"noteIndex":0},"schema":"https://github.com/citation-style-language/schema/raw/master/csl-citation.json"}</w:instrText>
      </w:r>
      <w:r w:rsidRPr="00416325">
        <w:rPr>
          <w:b w:val="0"/>
          <w:bCs w:val="0"/>
          <w:kern w:val="2"/>
          <w:lang w:val="en-ID" w:eastAsia="en-ID"/>
        </w:rPr>
        <w:fldChar w:fldCharType="separate"/>
      </w:r>
      <w:r w:rsidR="00873617" w:rsidRPr="00873617">
        <w:rPr>
          <w:b w:val="0"/>
          <w:bCs w:val="0"/>
          <w:noProof/>
          <w:kern w:val="2"/>
          <w:lang w:val="en-ID" w:eastAsia="en-ID"/>
        </w:rPr>
        <w:t>(Mukoffi, Suhendri, Hastuti, Meliyana, &amp; Indah, 2022)</w:t>
      </w:r>
      <w:r w:rsidRPr="00416325">
        <w:rPr>
          <w:b w:val="0"/>
          <w:bCs w:val="0"/>
          <w:kern w:val="2"/>
          <w:lang w:val="en-ID" w:eastAsia="en-ID"/>
        </w:rPr>
        <w:fldChar w:fldCharType="end"/>
      </w:r>
      <w:r w:rsidRPr="00416325">
        <w:rPr>
          <w:b w:val="0"/>
          <w:bCs w:val="0"/>
          <w:kern w:val="2"/>
          <w:lang w:val="en-ID" w:eastAsia="en-ID"/>
        </w:rPr>
        <w:fldChar w:fldCharType="begin" w:fldLock="1"/>
      </w:r>
      <w:r w:rsidR="007624D6">
        <w:rPr>
          <w:b w:val="0"/>
          <w:bCs w:val="0"/>
          <w:kern w:val="2"/>
          <w:lang w:val="en-ID" w:eastAsia="en-ID"/>
        </w:rPr>
        <w:instrText>ADDIN CSL_CITATION {"citationItems":[{"id":"ITEM-1","itemData":{"DOI":"10.55942/pssj.v3i11.253","ISSN":"2798-866X","abstract":"The aim of this research is to determine the influence of independence, corporate governance and audit quality on the integrity of financial reports in manufacturing companies listed on the IDX partially. The research was conducted based on quantitative methods. Determining the research sample used a purposive sampling method so that a research sample of 6 Food and Beverage Sub-sector manufacturing companies registered on the IDX was obtained. This research data uses manufacturing company financial reports for the 2018-2022 period. The data analysis method used is multiple linear regression. The research results prove that independence has a significant effect on the integrity of financial reports in manufacturing companies with t = 3.542, corporate governance has a significant effect on the integrity of financial reports in manufacturing companies with t = 6.750 and audit quality has a significant effect on the integrity of financial reports in manufacturing companies with t count = 5,733. From the results of this research, it can be understood that independence, corporate governance and audit quality play an important role in improving the integrity of financial reports.","author":[{"dropping-particle":"","family":"Indah","given":"Sri","non-dropping-particle":"","parse-names":false,"suffix":""},{"dropping-particle":"","family":"Sulistiyowati","given":"Yayuk","non-dropping-particle":"","parse-names":false,"suffix":""},{"dropping-particle":"","family":"Mukoffi","given":"Ahmad","non-dropping-particle":"","parse-names":false,"suffix":""},{"dropping-particle":"","family":"Himawan W","given":"Sukarno","non-dropping-particle":"","parse-names":false,"suffix":""}],"container-title":"Priviet Social Sciences Journal","id":"ITEM-1","issue":"11","issued":{"date-parts":[["2023"]]},"page":"10-16","title":"The influence of independence, corporate governance, and audit quality on the integrity of financial statements","type":"article-journal","volume":"3"},"uris":["http://www.mendeley.com/documents/?uuid=81f7ee8d-510d-4468-bf62-cf6cfc56600c"]}],"mendeley":{"formattedCitation":"(Indah, Sulistiyowati, Mukoffi, &amp; Himawan W, 2023)","plainTextFormattedCitation":"(Indah, Sulistiyowati, Mukoffi, &amp; Himawan W, 2023)","previouslyFormattedCitation":"(Indah, Sulistiyowati, Mukoffi, &amp; Himawan W, 2023)"},"properties":{"noteIndex":0},"schema":"https://github.com/citation-style-language/schema/raw/master/csl-citation.json"}</w:instrText>
      </w:r>
      <w:r w:rsidRPr="00416325">
        <w:rPr>
          <w:b w:val="0"/>
          <w:bCs w:val="0"/>
          <w:kern w:val="2"/>
          <w:lang w:val="en-ID" w:eastAsia="en-ID"/>
        </w:rPr>
        <w:fldChar w:fldCharType="separate"/>
      </w:r>
      <w:r w:rsidR="00873617" w:rsidRPr="00873617">
        <w:rPr>
          <w:b w:val="0"/>
          <w:bCs w:val="0"/>
          <w:noProof/>
          <w:kern w:val="2"/>
          <w:lang w:val="en-ID" w:eastAsia="en-ID"/>
        </w:rPr>
        <w:t>(Indah, Sulistiyowati, Mukoffi, &amp; Himawan W, 2023)</w:t>
      </w:r>
      <w:r w:rsidRPr="00416325">
        <w:rPr>
          <w:b w:val="0"/>
          <w:bCs w:val="0"/>
          <w:kern w:val="2"/>
          <w:lang w:val="en-ID" w:eastAsia="en-ID"/>
        </w:rPr>
        <w:fldChar w:fldCharType="end"/>
      </w:r>
      <w:r w:rsidRPr="00416325">
        <w:rPr>
          <w:b w:val="0"/>
          <w:bCs w:val="0"/>
          <w:kern w:val="2"/>
          <w:lang w:val="en-ID" w:eastAsia="en-ID"/>
        </w:rPr>
        <w:t xml:space="preserve"> melaporkan bahwa sekitar 13.5 % Produk Domestik Bruto (PDB) Indonesia berasal dari sektor pertanian, sedangkan 60% berasal dari dan sektor UMKM, namun meskipun kontribusi besar dalam pemanfaatan potensi masih terdapat kesenjangan terkait dengan keberlanjutan dan penegelolaan sumber daya yang efesien.</w:t>
      </w:r>
    </w:p>
    <w:p w14:paraId="60E0B651" w14:textId="24574065" w:rsidR="003C2180" w:rsidRDefault="003A5D83" w:rsidP="001D1AFE">
      <w:pPr>
        <w:pStyle w:val="Heading1"/>
        <w:spacing w:line="252" w:lineRule="auto"/>
        <w:ind w:left="0" w:firstLine="720"/>
        <w:jc w:val="both"/>
        <w:rPr>
          <w:b w:val="0"/>
          <w:bCs w:val="0"/>
          <w:kern w:val="2"/>
          <w:lang w:val="en-ID" w:eastAsia="en-ID"/>
        </w:rPr>
      </w:pPr>
      <w:r w:rsidRPr="00416325">
        <w:rPr>
          <w:b w:val="0"/>
          <w:bCs w:val="0"/>
          <w:kern w:val="2"/>
          <w:lang w:val="en-ID" w:eastAsia="en-ID"/>
        </w:rPr>
        <w:t>Banyak penelitian</w:t>
      </w:r>
      <w:r w:rsidRPr="00416325">
        <w:rPr>
          <w:b w:val="0"/>
          <w:bCs w:val="0"/>
          <w:kern w:val="2"/>
          <w:lang w:val="en-ID" w:eastAsia="en-ID"/>
        </w:rPr>
        <w:fldChar w:fldCharType="begin" w:fldLock="1"/>
      </w:r>
      <w:r w:rsidR="007624D6">
        <w:rPr>
          <w:b w:val="0"/>
          <w:bCs w:val="0"/>
          <w:kern w:val="2"/>
          <w:lang w:val="en-ID" w:eastAsia="en-ID"/>
        </w:rPr>
        <w:instrText>ADDIN CSL_CITATION {"citationItems":[{"id":"ITEM-1","itemData":{"DOI":"10.46984/sebatik.v27i1.2275","ISSN":"1410-3737","abstract":"Produk pangan lokal erat dengan budaya masyarakat sehingga menjadi ciri khas suatu daerah. Tumbuhnya usaha tersebut mendorong perekonomian dalam menunjang ketahanan pangan pelaku usahanya. Peningkatan permintaan produk pangan lokal diupayakan dengan meningkatkan rasa percaya konsumen terhadap produk melalui sertifikasi halal. Tujuan penelitian ini adalah menganalisis strategi pengembangan usaha produk pangan lokal dan menganalisis peran sertifikasi dalam menunjang ketahanan pangan pelaku usaha di UMKM Abinisa. Penelitian ini dianalisis dengan analisis SWOT dan Coping Strategy Index (CSI). Penyusunan strategi pengembangan usaha produk pangan lokal di UMKM Abinisa dilakukan dengan mengidentifikasi faktor internal dan faktor eksternal. Faktor internal kekuatan yang paling besar adalah produk yang berbasis pangan lokal, pemasaran produk yang luas dan sudah memiliki pelanggan tetap. Faktor internal kelemahan terbesar yaitu akses modal terbatas. Faktor eksternal peluang yang terbesar adalah pemasaran produk yang dilakukan secara offline maupun online. Faktor ancaman terbesar adalah banyaknya persaingan dengan produk lokal lainnya. Kondisi usaha produk pangan lokal di UMKM Abinisa berada pada Grow And Build. Strategi yang dapat dilakukan antara lain: meningkatkan sarana dan prasarana terutama dalam proses dan bahan baku pengolahan produk. Strategi tersebut perlu dikembangkan untuk meningkatkan pemenuhan pangan keluarga. Mekanisme pemenuhan pangan keluarga berada pada Taraf I, tidak melakukan Langkah drastis pada Taraf II dan Taraf III. Hal ini tidak terlepas dari peran sertifikat halal di UMKM Abinisa yang berbasis olahan telur dan pangan lokal di Provinsi Banten. Sertifikat Halal mampu meningkatkan penjualan produk sehingga ekonomi pelaku usaha lebih berdaya dalam pemenuhan kebutuhan pangan dan menunjang ketahanan pangan tingkat rumah tangga.","author":[{"dropping-particle":"","family":"Widiati","given":"Siti","non-dropping-particle":"","parse-names":false,"suffix":""},{"dropping-particle":"","family":"Azkia","given":"Lana Izzul","non-dropping-particle":"","parse-names":false,"suffix":""}],"container-title":"Sebatik","id":"ITEM-1","issue":"1","issued":{"date-parts":[["2023"]]},"page":"398-406","title":"Strategi Pengembangan Usaha Dan Peran Sertifikasi Halal Produk Pangan Lokal Umkm Dalam Menunjang Ketahanan Pangan Tingkat Rumah Tangga","type":"article-journal","volume":"27"},"uris":["http://www.mendeley.com/documents/?uuid=b9d87497-bfd2-4e36-896e-aa851a1383f4"]}],"mendeley":{"formattedCitation":"(Widiati &amp; Azkia, 2023)","plainTextFormattedCitation":"(Widiati &amp; Azkia, 2023)","previouslyFormattedCitation":"(Widiati &amp; Azkia, 2023)"},"properties":{"noteIndex":0},"schema":"https://github.com/citation-style-language/schema/raw/master/csl-citation.json"}</w:instrText>
      </w:r>
      <w:r w:rsidRPr="00416325">
        <w:rPr>
          <w:b w:val="0"/>
          <w:bCs w:val="0"/>
          <w:kern w:val="2"/>
          <w:lang w:val="en-ID" w:eastAsia="en-ID"/>
        </w:rPr>
        <w:fldChar w:fldCharType="separate"/>
      </w:r>
      <w:r w:rsidR="00873617" w:rsidRPr="00873617">
        <w:rPr>
          <w:b w:val="0"/>
          <w:bCs w:val="0"/>
          <w:noProof/>
          <w:kern w:val="2"/>
          <w:lang w:val="en-ID" w:eastAsia="en-ID"/>
        </w:rPr>
        <w:t>(Widiati &amp; Azkia, 2023)</w:t>
      </w:r>
      <w:r w:rsidRPr="00416325">
        <w:rPr>
          <w:b w:val="0"/>
          <w:bCs w:val="0"/>
          <w:kern w:val="2"/>
          <w:lang w:val="en-ID" w:eastAsia="en-ID"/>
        </w:rPr>
        <w:fldChar w:fldCharType="end"/>
      </w:r>
      <w:r w:rsidRPr="00416325">
        <w:rPr>
          <w:b w:val="0"/>
          <w:bCs w:val="0"/>
          <w:kern w:val="2"/>
          <w:lang w:val="en-ID" w:eastAsia="en-ID"/>
        </w:rPr>
        <w:fldChar w:fldCharType="begin" w:fldLock="1"/>
      </w:r>
      <w:r w:rsidR="00873617">
        <w:rPr>
          <w:b w:val="0"/>
          <w:bCs w:val="0"/>
          <w:kern w:val="2"/>
          <w:lang w:val="en-ID" w:eastAsia="en-ID"/>
        </w:rPr>
        <w:instrText>ADDIN CSL_CITATION {"citationItems":[{"id":"ITEM-1","itemData":{"ISBN":"6176321972","ISSN":"13624962","PMID":"33020264","abstract":"Bacterial single-stranded (ss)DNA-binding proteins (SSB) are essential for the replication and maintenance of the genome. SSBs share a conserved ssDNA-binding domain, a less conserved intrinsically disordered linker (IDL), and a highly conserved C-terminal peptide (CTP) motif that mediates a wide array of protein-protein interactions with DNA-metabolizing proteins. Here we show that the Escherichia coli SSB protein forms liquid-liquid phase-separated condensates in cellular-like conditions through multifaceted interactions involving all structural regions of the protein. SSB, ssDNA, and SSB-interacting molecules are highly concentrated within the condensates, whereas phase separation is overall regulated by the stoichiometry of SSB and ssDNA. Together with recent results on subcellular SSB localization patterns, our results point to a conserved mechanism by which bacterial cells store a pool of SSB and SSB-interacting proteins. Dynamic phase separation enables rapid mobilization of this protein pool to protect exposed ssDNA and repair genomic loci affected by DNA damage.","author":[{"dropping-particle":"","family":"Chen","given":"Xiaoting Xiaoyu Xian Xun","non-dropping-particle":"","parse-names":false,"suffix":""},{"dropping-particle":"","family":"Tsai","given":"Min Yeh","non-dropping-particle":"","parse-names":false,"suffix":""},{"dropping-particle":"","family":"Wolynes","given":"Peter G.","non-dropping-particle":"","parse-names":false,"suffix":""},{"dropping-particle":"","family":"Rosa","given":"Gabriela","non-dropping-particle":"da","parse-names":false,"suffix":""},{"dropping-particle":"","family":"Grille","given":"Leandro","non-dropping-particle":"","parse-names":false,"suffix":""},{"dropping-particle":"","family":"Calzada","given":"Victoria","non-dropping-particle":"","parse-names":false,"suffix":""},{"dropping-particle":"","family":"Ahmad","given":"Katya","non-dropping-particle":"","parse-names":false,"suffix":""},{"dropping-particle":"","family":"Arcon","given":"Juan Pablo","non-dropping-particle":"","parse-names":false,"suffix":""},{"dropping-particle":"","family":"Battistini","given":"Federica","non-dropping-particle":"","parse-names":false,"suffix":""},{"dropping-particle":"","family":"Bayarri","given":"Genís","non-dropping-particle":"","parse-names":false,"suffix":""},{"dropping-particle":"","family":"Bishop","given":"Thomas","non-dropping-particle":"","parse-names":false,"suffix":""},{"dropping-particle":"","family":"Carloni","given":"Paolo","non-dropping-particle":"","parse-names":false,"suffix":""},{"dropping-particle":"","family":"Cheatham","given":"Thomas E.","non-dropping-particle":"","parse-names":false,"suffix":""},{"dropping-particle":"","family":"Collepardo-Guevara","given":"Rosana","non-dropping-particle":"","parse-names":false,"suffix":""},{"dropping-particle":"","family":"Czub","given":"Jacek","non-dropping-particle":"","parse-names":false,"suffix":""},{"dropping-particle":"","family":"Espinosa","given":"Jorge R.","non-dropping-particle":"","parse-names":false,"suffix":""},{"dropping-particle":"","family":"Galindo-Murillo","given":"Rodrigo","non-dropping-particle":"","parse-names":false,"suffix":""},{"dropping-particle":"","family":"Harris","given":"Sarah A.","non-dropping-particle":"","parse-names":false,"suffix":""},{"dropping-particle":"","family":"Hospital","given":"Adam","non-dropping-particle":"","parse-names":false,"suffix":""},{"dropping-particle":"","family":"Laughton","given":"Charles A.","non-dropping-particle":"","parse-names":false,"suffix":""},{"dropping-particle":"","family":"Maddocks","given":"John H.","non-dropping-particle":"","parse-names":false,"suffix":""},{"dropping-particle":"","family":"Noy","given":"Agnes","non-dropping-particle":"","parse-names":false,"suffix":""},{"dropping-particle":"","family":"Orozco","given":"Modesto","non-dropping-particle":"","parse-names":false,"suffix":""},{"dropping-particle":"","family":"Pasi","given":"Marco","non-dropping-particle":"","parse-names":false,"suffix":""},{"dropping-particle":"","family":"Pérez","given":"Alberto","non-dropping-particle":"","parse-names":false,"suffix":""},{"dropping-particle":"","family":"Petkevičiūtė-Gerlach","given":"Daiva","non-dropping-particle":"","parse-names":false,"suffix":""},{"dropping-particle":"","family":"Sharma","given":"Rahul","non-dropping-particle":"","parse-names":false,"suffix":""},{"dropping-particle":"","family":"Sun","given":"Ran","non-dropping-particle":"","parse-names":false,"suffix":""},{"dropping-particle":"","family":"Dans","given":"Pablo D.","non-dropping-particle":"","parse-names":false,"suffix":""},{"dropping-particle":"","family":"Dohnalová","given":"Hana","non-dropping-particle":"","parse-names":false,"suffix":""},{"dropping-particle":"","family":"Lankaš","given":"Filip","non-dropping-particle":"","parse-names":false,"suffix":""},{"dropping-particle":"","family":"Huertas","given":"Jan","non-dropping-particle":"","parse-names":false,"suffix":""},{"dropping-particle":"","family":"Woods","given":"Esmae J.","non-dropping-particle":"","parse-names":false,"suffix":""},{"dropping-particle":"","family":"Collepardo-Guevara","given":"Rosana","non-dropping-particle":"","parse-names":false,"suffix":""},{"dropping-particle":"","family":"Marklund","given":"Emil","non-dropping-particle":"","parse-names":false,"suffix":""},{"dropping-particle":"","family":"Mao","given":"Guanzhong","non-dropping-particle":"","parse-names":false,"suffix":""},{"dropping-particle":"","family":"Yuan","given":"Jinwen","non-dropping-particle":"","parse-names":false,"suffix":""},{"dropping-particle":"","family":"Zikrin","given":"Spartak","non-dropping-particle":"","parse-names":false,"suffix":""},{"dropping-particle":"","family":"Abdurakhmanov","given":"Eldar","non-dropping-particle":"","parse-names":false,"suffix":""},{"dropping-particle":"","family":"Deindl","given":"Sebastian","non-dropping-particle":"","parse-names":false,"suffix":""},{"dropping-particle":"","family":"Elf","given":"Johan","non-dropping-particle":"","parse-names":false,"suffix":""},{"dropping-particle":"","family":"Harami","given":"Gábor M.","non-dropping-particle":"","parse-names":false,"suffix":""},{"dropping-particle":"","family":"Kovács","given":"Zoltán J.","non-dropping-particle":"","parse-names":false,"suffix":""},{"dropping-particle":"","family":"Pancsa","given":"Rita","non-dropping-particle":"","parse-names":false,"suffix":""},{"dropping-particle":"","family":"Pálinkás","given":"János","non-dropping-particle":"","parse-names":false,"suffix":""},{"dropping-particle":"","family":"Baráth","given":"Veronika","non-dropping-particle":"","parse-names":false,"suffix":""},{"dropping-particle":"","family":"Tárnok","given":"Krisztián","non-dropping-particle":"","parse-names":false,"suffix":""},{"dropping-particle":"","family":"Málnási-Csizmadia","given":"András","non-dropping-particle":"","parse-names":false,"suffix":""},{"dropping-particle":"","family":"Kovács","given":"Mihály","non-dropping-particle":"","parse-names":false,"suffix":""},{"dropping-particle":"","family":"Partridge","given":"E. Christopher","non-dropping-particle":"","parse-names":false,"suffix":""},{"dropping-particle":"","family":"Chhetri","given":"Surya B.","non-dropping-particle":"","parse-names":false,"suffix":""},{"dropping-particle":"","family":"Prokop","given":"Jeremy W.","non-dropping-particle":"","parse-names":false,"suffix":""},{"dropping-particle":"","family":"Ramaker","given":"Ryne C.","non-dropping-particle":"","parse-names":false,"suffix":""},{"dropping-particle":"","family":"Jansen","given":"Camden S.","non-dropping-particle":"","parse-names":false,"suffix":""},{"dropping-particle":"","family":"Goh","given":"Say Tar","non-dropping-particle":"","parse-names":false,"suffix":""},{"dropping-particle":"","family":"Mackiewicz","given":"Mark","non-dropping-particle":"","parse-names":false,"suffix":""},{"dropping-particle":"","family":"Newberry","given":"Kimberly M.","non-dropping-particle":"","parse-names":false,"suffix":""},{"dropping-particle":"","family":"Brandsmeier","given":"Laurel A.","non-dropping-particle":"","parse-names":false,"suffix":""},{"dropping-particle":"","family":"Meadows","given":"Sarah K.","non-dropping-particle":"","parse-names":false,"suffix":""},{"dropping-particle":"","family":"Messer","given":"C. Luke","non-dropping-particle":"","parse-names":false,"suffix":""},{"dropping-particle":"","family":"Hardigan","given":"Andrew A.","non-dropping-particle":"","parse-names":false,"suffix":""},{"dropping-particle":"","family":"Coppola","given":"Candice J.","non-dropping-particle":"","parse-names":false,"suffix":""},{"dropping-particle":"","family":"Dean","given":"Emma C.","non-dropping-particle":"","parse-names":false,"suffix":""},{"dropping-particle":"","family":"Jiang","given":"Shan","non-dropping-particle":"","parse-names":false,"suffix":""},{"dropping-particle":"","family":"Savic","given":"Daniel","non-dropping-particle":"","parse-names":false,"suffix":""},{"dropping-particle":"","family":"Mortazavi","given":"Ali","non-dropping-particle":"","parse-names":false,"suffix":""},{"dropping-particle":"","family":"Wold","given":"Barbara J.","non-dropping-particle":"","parse-names":false,"suffix":""},{"dropping-particle":"","family":"Myers","given":"Richard M.","non-dropping-particle":"","parse-names":false,"suffix":""},{"dropping-particle":"","family":"Mendenhall","given":"Eric M.","non-dropping-particle":"","parse-names":false,"suffix":""},{"dropping-particle":"","family":"Garcia","given":"David A.","non-dropping-particle":"","parse-names":false,"suffix":""},{"dropping-particle":"","family":"Fettweis","given":"Gregory","non-dropping-particle":"","parse-names":false,"suffix":""},{"dropping-particle":"","family":"Presman","given":"Diego M.","non-dropping-particle":"","parse-names":false,"suffix":""},{"dropping-particle":"","family":"Paakinaho","given":"Ville","non-dropping-particle":"","parse-names":false,"suffix":""},{"dropping-particle":"","family":"Jarzynski","given":"Christopher","non-dropping-particle":"","parse-names":false,"suffix":""},{"dropping-particle":"","family":"Upadhyaya","given":"Arpita","non-dropping-particle":"","parse-names":false,"suffix":""},{"dropping-particle":"","family":"Hager","given":"Gordon L.","non-dropping-particle":"","parse-names":false,"suffix":""},{"dropping-particle":"","family":"Bf","given":"Luisi","non-dropping-particle":"","parse-names":false,"suffix":""},{"dropping-particle":"","family":"Wx","given":"Xu","non-dropping-particle":"","parse-names":false,"suffix":""},{"dropping-particle":"","family":"Z","given":"Otwinowski","non-dropping-particle":"","parse-names":false,"suffix":""},{"dropping-particle":"","family":"Lp","given":"Freedman","non-dropping-particle":"","parse-names":false,"suffix":""},{"dropping-particle":"","family":"Kr","given":"Yamamoto","non-dropping-particle":"","parse-names":false,"suffix":""},{"dropping-particle":"","family":"Pb","given":"Sigler","non-dropping-particle":"","parse-names":false,"suffix":""},{"dropping-particle":"","family":"Elements","given":"Cis","non-dropping-particle":"","parse-names":false,"suffix":""},{"dropping-particle":"","family":"Jonge","given":"Wim J.","non-dropping-particle":"de","parse-names":false,"suffix":""},{"dropping-particle":"","family":"Patel","given":"Heta P.","non-dropping-particle":"","parse-names":false,"suffix":""},{"dropping-particle":"","family":"Meeussen","given":"Joseph V.W.","non-dropping-particle":"","parse-names":false,"suffix":""},{"dropping-particle":"","family":"Lenstra","given":"Tineke L.","non-dropping-particle":"","parse-names":false,"suffix":""},{"dropping-particle":"","family":"Camp","given":"Yets","non-dropping-particle":"","parse-names":false,"suffix":""},{"dropping-particle":"","family":"In","given":"A Csi-seq","non-dropping-particle":"","parse-names":false,"suffix":""},{"dropping-particle":"","family":"Library","given":"D N A","non-dropping-particle":"","parse-names":false,"suffix":""},{"dropping-particle":"","family":"Marathe","given":"Arvind","non-dropping-particle":"","parse-names":false,"suffix":""},{"dropping-particle":"","family":"Karandur","given":"Deepti","non-dropping-particle":"","parse-names":false,"suffix":""},{"dropping-particle":"","family":"Bansal","given":"Manju","non-dropping-particle":"","parse-names":false,"suffix":""},{"dropping-particle":"","family":"Marklund","given":"Emil","non-dropping-particle":"","parse-names":false,"suffix":""},{"dropping-particle":"","family":"Mao","given":"Guanzhong","non-dropping-particle":"","parse-names":false,"suffix":""},{"dropping-particle":"","family":"Yuan","given":"Jinwen","non-dropping-particle":"","parse-names":false,"suffix":""},{"dropping-particle":"","family":"Zikrin","given":"Spartak","non-dropping-particle":"","parse-names":false,"suffix":""},{"dropping-particle":"","family":"Abdurakhmanov","given":"Eldar","non-dropping-particle":"","parse-names":false,"suffix":""},{"dropping-particle":"","family":"Deindl","given":"Sebastian","non-dropping-particle":"","parse-names":false,"suffix":""},{"dropping-particle":"","family":"Elf","given":"Johan","non-dropping-particle":"","parse-names":false,"suffix":""},{"dropping-particle":"","family":"Li","given":"Thomas","non-dropping-particle":"","parse-names":false,"suffix":""},{"dropping-particle":"","family":"Jin","given":"Yisheng","non-dropping-particle":"","parse-names":false,"suffix":""},{"dropping-particle":"","family":"Vershon","given":"Andrew K.","non-dropping-particle":"","parse-names":false,"suffix":""},{"dropping-particle":"","family":"Wolberger","given":"Cynthia","non-dropping-particle":"","parse-names":false,"suffix":""},{"dropping-particle":"","family":"Werner","given":"Milton H.","non-dropping-particle":"","parse-names":false,"suffix":""},{"dropping-particle":"","family":"Huth","given":"Jeffrey R.","non-dropping-particle":"","parse-names":false,"suffix":""},{"dropping-particle":"","family":"Gronenborn","given":"Angela M.","non-dropping-particle":"","parse-names":false,"suffix":""},{"dropping-particle":"","family":"Marius Clore","given":"G.","non-dropping-particle":"","parse-names":false,"suffix":""},{"dropping-particle":"","family":"Tareen","given":"Ammar","non-dropping-particle":"","parse-names":false,"suffix":""},{"dropping-particle":"","family":"Kinney","given":"Justin B.","non-dropping-particle":"","parse-names":false,"suffix":""},{"dropping-particle":"","family":"Pratt","given":"Henry E.","non-dropping-particle":"","parse-names":false,"suffix":""},{"dropping-particle":"","family":"Andrews","given":"Gregory R.","non-dropping-particle":"","parse-names":false,"suffix":""},{"dropping-particle":"","family":"Phalke","given":"Nishigandha","non-dropping-particle":"","parse-names":false,"suffix":""},{"dropping-particle":"","family":"Purcaro","given":"Michael J.","non-dropping-particle":"","parse-names":false,"suffix":""},{"dropping-particle":"","family":"Velde","given":"Arjan","non-dropping-particle":"Van Der","parse-names":false,"suffix":""},{"dropping-particle":"","family":"Moore","given":"Jill E.","non-dropping-particle":"","parse-names":false,"suffix":""},{"dropping-particle":"","family":"Weng","given":"Zhiping","non-dropping-particle":"","parse-names":false,"suffix":""},{"dropping-particle":"","family":"Avsec","given":"Žiga","non-dropping-particle":"","parse-names":false,"suffix":""},{"dropping-particle":"","family":"Agarwal","given":"Vikram","non-dropping-particle":"","parse-names":false,"suffix":""},{"dropping-particle":"","family":"Visentin","given":"Daniel","non-dropping-particle":"","parse-names":false,"suffix":""},{"dropping-particle":"","family":"Ledsam","given":"Joseph R.","non-dropping-particle":"","parse-names":false,"suffix":""},{"dropping-particle":"","family":"Grabska-Barwinska","given":"Agnieszka","non-dropping-particle":"","parse-names":false,"suffix":""},{"dropping-particle":"","family":"Taylor","given":"Kyle R.","non-dropping-particle":"","parse-names":false,"suffix":""},{"dropping-particle":"","family":"Assael","given":"Yannis","non-dropping-particle":"","parse-names":false,"suffix":""},{"dropping-particle":"","family":"Jumper","given":"John","non-dropping-particle":"","parse-names":false,"suffix":""},{"dropping-particle":"","family":"Kohli","given":"Pushmeet","non-dropping-particle":"","parse-names":false,"suffix":""},{"dropping-particle":"","family":"Kelley","given":"David R.","non-dropping-particle":"","parse-names":false,"suffix":""},{"dropping-particle":"","family":"Bartlett","given":"Anna","non-dropping-particle":"","parse-names":false,"suffix":""},{"dropping-particle":"","family":"O'Malley","given":"Ronan C.","non-dropping-particle":"","parse-names":false,"suffix":""},{"dropping-particle":"","family":"Huang","given":"Shao Shan Carol","non-dropping-particle":"","parse-names":false,"suffix":""},{"dropping-particle":"","family":"Galli","given":"Mary","non-dropping-particle":"","parse-names":false,"suffix":""},{"dropping-particle":"","family":"Nery","given":"Joseph R.","non-dropping-particle":"","parse-names":false,"suffix":""},{"dropping-particle":"","family":"Gallavotti","given":"Andrea","non-dropping-particle":"","parse-names":false,"suffix":""},{"dropping-particle":"","family":"Ecker","given":"Joseph R.","non-dropping-particle":"","parse-names":false,"suffix":""},{"dropping-particle":"","family":"Koo","given":"Peter K.","non-dropping-particle":"","parse-names":false,"suffix":""},{"dropping-particle":"","family":"Ploenzke","given":"Matt","non-dropping-particle":"","parse-names":false,"suffix":""},{"dropping-particle":"","family":"Najafabadi","given":"Hamed S.","non-dropping-particle":"","parse-names":false,"suffix":""},{"dropping-particle":"","family":"Mnaimneh","given":"Sanie","non-dropping-particle":"","parse-names":false,"suffix":""},{"dropping-particle":"","family":"Schmitges","given":"Frank W.","non-dropping-particle":"","parse-names":false,"suffix":""},{"dropping-particle":"","family":"Garton","given":"Michael","non-dropping-particle":"","parse-names":false,"suffix":""},{"dropping-particle":"","family":"Lam","given":"Kathy N.","non-dropping-particle":"","parse-names":false,"suffix":""},{"dropping-particle":"","family":"Yang","given":"Ally","non-dropping-particle":"","parse-names":false,"suffix":""},{"dropping-particle":"","family":"Albu","given":"Mihai","non-dropping-particle":"","parse-names":false,"suffix":""},{"dropping-particle":"","family":"Weirauch","given":"Matthew T.","non-dropping-particle":"","parse-names":false,"suffix":""},{"dropping-particle":"","family":"Radovani","given":"Ernest","non-dropping-particle":"","parse-names":false,"suffix":""},{"dropping-particle":"","family":"Kim","given":"Philip M.","non-dropping-particle":"","parse-names":false,"suffix":""},{"dropping-particle":"","family":"Greenblatt","given":"Jack F.","non-dropping-particle":"","parse-names":false,"suffix":""},{"dropping-particle":"","family":"Frey","given":"Brendan J.","non-dropping-particle":"","parse-names":false,"suffix":""},{"dropping-particle":"","family":"Hughes","given":"Timothy R.","non-dropping-particle":"","parse-names":false,"suffix":""},{"dropping-particle":"","family":"Nie","given":"Yumin","non-dropping-particle":"","parse-names":false,"suffix":""},{"dropping-particle":"","family":"Shu","given":"Chuanjun","non-dropping-particle":"","parse-names":false,"suffix":""},{"dropping-particle":"","family":"Sun","given":"Xiao","non-dropping-particle":"","parse-names":false,"suffix":""},{"dropping-particle":"","family":"Garton","given":"Michael","non-dropping-particle":"","parse-names":false,"suffix":""},{"dropping-particle":"","family":"Najafabadi","given":"Hamed S.","non-dropping-particle":"","parse-names":false,"suffix":""},{"dropping-particle":"","family":"Schmitges","given":"Frank W.","non-dropping-particle":"","parse-names":false,"suffix":""},{"dropping-particle":"","family":"Radovani","given":"Ernest","non-dropping-particle":"","parse-names":false,"suffix":""},{"dropping-particle":"","family":"Hughes","given":"Timothy R.","non-dropping-particle":"","parse-names":false,"suffix":""},{"dropping-particle":"","family":"Kim","given":"Philip M.","non-dropping-particle":"","parse-names":false,"suffix":""},{"dropping-particle":"","family":"Siggers","given":"Trevor","non-dropping-particle":"","parse-names":false,"suffix":""},{"dropping-particle":"","family":"Reddy","given":"Jessica","non-dropping-particle":"","parse-names":false,"suffix":""},{"dropping-particle":"","family":"Barron","given":"Brian","non-dropping-particle":"","parse-names":false,"suffix":""},{"dropping-particle":"","family":"Bulyk","given":"Martha L.","non-dropping-particle":"","parse-names":false,"suffix":""},{"dropping-particle":"","family":"Kinney","given":"Justin B.","non-dropping-particle":"","parse-names":false,"suffix":""},{"dropping-particle":"","family":"McCandlish","given":"David M.","non-dropping-particle":"","parse-names":false,"suffix":""},{"dropping-particle":"","family":"Orenstein","given":"Yaron","non-dropping-particle":"","parse-names":false,"suffix":""},{"dropping-particle":"","family":"Shamir","given":"Ron","non-dropping-particle":"","parse-names":false,"suffix":""},{"dropping-particle":"","family":"Schmitges","given":"Frank W.","non-dropping-particle":"","parse-names":false,"suffix":""},{"dropping-particle":"","family":"Radovani","given":"Ernest","non-dropping-particle":"","parse-names":false,"suffix":""},{"dropping-particle":"","family":"Najafabadi","given":"Hamed S.","non-dropping-particle":"","parse-names":false,"suffix":""},{"dropping-particle":"","family":"Barazandeh","given":"Marjan","non-dropping-particle":"","parse-names":false,"suffix":""},{"dropping-particle":"","family":"Campitelli","given":"Laura F.","non-dropping-particle":"","parse-names":false,"suffix":""},{"dropping-particle":"","family":"Yin","given":"Yimeng","non-dropping-particle":"","parse-names":false,"suffix":""},{"dropping-particle":"","family":"Jolma","given":"Arttu","non-dropping-particle":"","parse-names":false,"suffix":""},{"dropping-particle":"","family":"Zhong","given":"Guoqing","non-dropping-particle":"","parse-names":false,"suffix":""},{"dropping-particle":"","family":"Guo","given":"Hongbo","non-dropping-particle":"","parse-names":false,"suffix":""},{"dropping-particle":"","family":"Kanagalingam","given":"Tharsan","non-dropping-particle":"","parse-names":false,"suffix":""},{"dropping-particle":"","family":"Dai","given":"Wei F.","non-dropping-particle":"","parse-names":false,"suffix":""},{"dropping-particle":"","family":"Taipale","given":"Jussi","non-dropping-particle":"","parse-names":false,"suffix":""},{"dropping-particle":"","family":"Emili","given":"Andrew","non-dropping-particle":"","parse-names":false,"suffix":""},{"dropping-particle":"","family":"Greenblatt","given":"Jack F.","non-dropping-particle":"","parse-names":false,"suffix":""},{"dropping-particle":"","family":"Hughes","given":"Timothy R.","non-dropping-particle":"","parse-names":false,"suffix":""},{"dropping-particle":"","family":"Weirauch","given":"Matthew T.","non-dropping-particle":"","parse-names":false,"suffix":""},{"dropping-particle":"","family":"Yang","given":"Ally","non-dropping-particle":"","parse-names":false,"suffix":""},{"dropping-particle":"","family":"Albu","given":"Mihai","non-dropping-particle":"","parse-names":false,"suffix":""},{"dropping-particle":"","family":"Cote","given":"Atina G.","non-dropping-particle":"","parse-names":false,"suffix":""},{"dropping-particle":"","family":"Montenegro-Montero","given":"Alejandro","non-dropping-particle":"","parse-names":false,"suffix":""},{"dropping-particle":"","family":"Drewe","given":"Philipp","non-dropping-particle":"","parse-names":false,"suffix":""},{"dropping-particle":"","family":"Najafabadi","given":"Hamed S.","non-dropping-particle":"","parse-names":false,"suffix":""},{"dropping-particle":"","family":"Lambert","given":"Samuel A.","non-dropping-particle":"","parse-names":false,"suffix":""},{"dropping-particle":"","family":"Mann","given":"Ishminder","non-dropping-particle":"","parse-names":false,"suffix":""},{"dropping-particle":"","family":"Cook","given":"Kate","non-dropping-particle":"","parse-names":false,"suffix":""},{"dropping-particle":"","family":"Zheng","given":"Hong","non-dropping-particle":"","parse-names":false,"suffix":""},{"dropping-particle":"","family":"Goity","given":"Alejandra","non-dropping-particle":"","parse-names":false,"suffix":""},{"dropping-particle":"","family":"Bakel","given":"Harm","non-dropping-particle":"van","parse-names":false,"suffix":""},{"dropping-particle":"","family":"Lozano","given":"Jean Claude","non-dropping-particle":"","parse-names":false,"suffix":""},{"dropping-particle":"","family":"Galli","given":"Mary","non-dropping-particle":"","parse-names":false,"suffix":""},{"dropping-particle":"","family":"Lewsey","given":"Mathew G.","non-dropping-particle":"","parse-names":false,"suffix":""},{"dropping-particle":"","family":"Huang","given":"Eryong","non-dropping-particle":"","parse-names":false,"suffix":""},{"dropping-particle":"","family":"Mukherjee","given":"Tuhin","non-dropping-particle":"","parse-names":false,"suffix":""},{"dropping-particle":"","family":"Chen","given":"Xiaoting Xiaoyu Xian Xun","non-dropping-particle":"","parse-names":false,"suffix":""},{"dropping-particle":"","family":"Reece-Hoyes","given":"John S.","non-dropping-particle":"","parse-names":false,"suffix":""},{"dropping-particle":"","family":"Govindarajan","given":"Sridhar","non-dropping-particle":"","parse-names":false,"suffix":""},{"dropping-particle":"","family":"Shaulsky","given":"Gad","non-dropping-particle":"","parse-names":false,"suffix":""},{"dropping-particle":"","family":"Walhout","given":"Albertha J.M.","non-dropping-particle":"","parse-names":false,"suffix":""},{"dropping-particle":"","family":"Bouget","given":"François Yves","non-dropping-particle":"","parse-names":false,"suffix":""},{"dropping-particle":"","family":"Ratsch","given":"Gunnar","non-dropping-particle":"","parse-names":false,"suffix":""},{"dropping-particle":"","family":"Larrondo","given":"Luis F.","non-dropping-particle":"","parse-names":false,"suffix":""},{"dropping-particle":"","family":"Ecker","given":"Joseph R.","non-dropping-particle":"","parse-names":false,"suffix":""},{"dropping-particle":"","family":"Hughes","given":"Timothy R.","non-dropping-particle":"","parse-names":false,"suffix":""},{"dropping-particle":"","family":"Sebastian","given":"Alvaro","non-dropping-particle":"","parse-names":false,"suffix":""},{"dropping-particle":"","family":"Contreras-Moreira","given":"Bruno","non-dropping-particle":"","parse-names":false,"suffix":""},{"dropping-particle":"","family":"Wolberger","given":"Cynthia","non-dropping-particle":"","parse-names":false,"suffix":""},{"dropping-particle":"","family":"Garvie","given":"Colin W.","non-dropping-particle":"","parse-names":false,"suffix":""},{"dropping-particle":"","family":"Wolberger","given":"Cynthia","non-dropping-particle":"","parse-names":false,"suffix":""},{"dropping-particle":"","family":"Macke","given":"Thomas J","non-dropping-particle":"","parse-names":false,"suffix":""},{"dropping-particle":"","family":"Svrcek-Seiler","given":"W A","non-dropping-particle":"","parse-names":false,"suffix":""},{"dropping-particle":"","family":"Brown","given":"Russell A","non-dropping-particle":"","parse-names":false,"suffix":""},{"dropping-particle":"","family":"Case","given":"David A.","non-dropping-particle":"","parse-names":false,"suffix":""},{"dropping-particle":"","family":"Boehm","given":"Belinda J.","non-dropping-particle":"","parse-names":false,"suffix":""},{"dropping-particle":"","family":"Whidborne","given":"Charles","non-dropping-particle":"","parse-names":false,"suffix":""},{"dropping-particle":"","family":"Button","given":"Alexander L.","non-dropping-particle":"","parse-names":false,"suffix":""},{"dropping-particle":"","family":"Pukala","given":"Tara L.","non-dropping-particle":"","parse-names":false,"suffix":""},{"dropping-particle":"","family":"Huang","given":"David M.","non-dropping-particle":"","parse-names":false,"suffix":""},{"dropping-particle":"","family":"Table","given":"Supplementary","non-dropping-particle":"","parse-names":false,"suffix":""},{"dropping-particle":"","family":"Kellis","given":"Manolis","non-dropping-particle":"","parse-names":false,"suffix":""},{"dropping-particle":"","family":"Wei","given":"Gonghong Hong","non-dropping-particle":"","parse-names":false,"suffix":""},{"dropping-particle":"","family":"Badis","given":"Gwenael","non-dropping-particle":"","parse-names":false,"suffix":""},{"dropping-particle":"","family":"Berger","given":"Michael F.","non-dropping-particle":"","parse-names":false,"suffix":""},{"dropping-particle":"","family":"Kivioja","given":"Teemu","non-dropping-particle":"","parse-names":false,"suffix":""},{"dropping-particle":"","family":"Palin","given":"Kimmo","non-dropping-particle":"","parse-names":false,"suffix":""},{"dropping-particle":"","family":"Enge","given":"Martin","non-dropping-particle":"","parse-names":false,"suffix":""},{"dropping-particle":"","family":"Bonke","given":"Martin","non-dropping-particle":"","parse-names":false,"suffix":""},{"dropping-particle":"","family":"Jolma","given":"Arttu","non-dropping-particle":"","parse-names":false,"suffix":""},{"dropping-particle":"","family":"Varjosalo","given":"Markku","non-dropping-particle":"","parse-names":false,"suffix":""},{"dropping-particle":"","family":"Gehrke","given":"Andrew R.","non-dropping-particle":"","parse-names":false,"suffix":""},{"dropping-particle":"","family":"Yan","given":"Jian","non-dropping-particle":"","parse-names":false,"suffix":""},{"dropping-particle":"","family":"Talukder","given":"Shaheynoor","non-dropping-particle":"","parse-names":false,"suffix":""},{"dropping-particle":"","family":"Turunen","given":"Mikko","non-dropping-particle":"","parse-names":false,"suffix":""},{"dropping-particle":"","family":"Taipale","given":"Mikko Minna","non-dropping-particle":"","parse-names":false,"suffix":""},{"dropping-particle":"","family":"Stunnenberg","given":"Hendrik G.","non-dropping-particle":"","parse-names":false,"suffix":""},{"dropping-particle":"","family":"Ukkonen","given":"Esko","non-dropping-particle":"","parse-names":false,"suffix":""},{"dropping-particle":"","family":"Hughes","given":"Timothy R.","non-dropping-particle":"","parse-names":false,"suffix":""},{"dropping-particle":"","family":"Bulyk","given":"Martha L.","non-dropping-particle":"","parse-names":false,"suffix":""},{"dropping-particle":"","family":"Taipale","given":"Jussi","non-dropping-particle":"","parse-names":false,"suffix":""},{"dropping-particle":"","family":"Eisen","given":"M B","non-dropping-particle":"","parse-names":false,"suffix":""},{"dropping-particle":"","family":"Bulyk","given":"Martha L.","non-dropping-particle":"","parse-names":false,"suffix":""},{"dropping-particle":"","family":"Desai","given":"Tasha A.","non-dropping-particle":"","parse-names":false,"suffix":""},{"dropping-particle":"","family":"Rodionov","given":"Dmitry A.","non-dropping-particle":"","parse-names":false,"suffix":""},{"dropping-particle":"","family":"Gelfand","given":"Mikhail S.","non-dropping-particle":"","parse-names":false,"suffix":""},{"dropping-particle":"","family":"Alm","given":"Eric J.","non-dropping-particle":"","parse-names":false,"suffix":""},{"dropping-particle":"V.","family":"Rao","given":"Christopher","non-dropping-particle":"","parse-names":false,"suffix":""},{"dropping-particle":"","family":"Djebali","given":"Sarah","non-dropping-particle":"","parse-names":false,"suffix":""},{"dropping-particle":"","family":"Davis","given":"Carrie A.","non-dropping-particle":"","parse-names":false,"suffix":""},{"dropping-particle":"","family":"Merkel","given":"Angelika","non-dropping-particle":"","parse-names":false,"suffix":""},{"dropping-particle":"","family":"Dobin","given":"Alex","non-dropping-particle":"","parse-names":false,"suffix":""},{"dropping-particle":"","family":"Lassmann","given":"Timo","non-dropping-particle":"","parse-names":false,"suffix":""},{"dropping-particle":"","family":"Mortazavi","given":"Ali","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Schlesinger","given":"Felix","non-dropping-particle":"","parse-names":false,"suffix":""},{"dropping-particle":"","family":"Xue","given":"Chenghai","non-dropping-particle":"","parse-names":false,"suffix":""},{"dropping-particle":"","family":"Marinov","given":"Georgi K.","non-dropping-particle":"","parse-names":false,"suffix":""},{"dropping-particle":"","family":"Khatun","given":"Jainab","non-dropping-particle":"","parse-names":false,"suffix":""},{"dropping-particle":"","family":"Williams","given":"Brian A.","non-dropping-particle":"","parse-names":false,"suffix":""},{"dropping-particle":"","family":"Zaleski","given":"Chris","non-dropping-particle":"","parse-names":false,"suffix":""},{"dropping-particle":"","family":"Rozowsky","given":"Joel","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r","given":"Nadav S.","non-dropping-particle":"","parse-names":false,"suffix":""},{"dropping-particle":"","family":"Batut","given":"Philippe","non-dropping-particle":"","parse-names":false,"suffix":""},{"dropping-particle":"","family":"Bell","given":"Kimberly","non-dropping-particle":"","parse-names":false,"suffix":""},{"dropping-particle":"","family":"Bell","given":"Ian","non-dropping-particle":"","parse-names":false,"suffix":""},{"dropping-particle":"","family":"Chakrabortty","given":"Sudipto","non-dropping-particle":"","parse-names":false,"suffix":""},{"dropping-particle":"","family":"Chen","given":"Xiaoting Xiaoyu Xian Xun","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queline","non-dropping-particle":"","parse-names":false,"suffix":""},{"dropping-particle":"","family":"Duttagupta","given":"Radha","non-dropping-particle":"","parse-names":false,"suffix":""},{"dropping-particle":"","family":"Falconnet","given":"Emilie","non-dropping-particle":"","parse-names":false,"suffix":""},{"dropping-particle":"","family":"Fastuca","given":"Mea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Gunawardena","given":"Harsha","non-dropping-particle":"","parse-names":false,"suffix":""},{"dropping-particle":"","family":"Howald","given":"Ce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uo","given":"Oscar J.","non-dropping-particle":"","parse-names":false,"suffix":""},{"dropping-particle":"","family":"Park","given":"Eddie","non-dropping-particle":"","parse-names":false,"suffix":""},{"dropping-particle":"","family":"Persaud","given":"Kimberly","non-dropping-particle":"","parse-names":false,"suffix":""},{"dropping-particle":"","family":"Preall","given":"Jonathan B.","non-dropping-particle":"","parse-names":false,"suffix":""},{"dropping-particle":"","family":"Ribeca","given":"Paolo","non-dropping-particle":"","parse-names":false,"suffix":""},{"dropping-particle":"","family":"Risk","given":"Brian","non-dropping-particle":"","parse-names":false,"suffix":""},{"dropping-particle":"","family":"Robyr","given":"Daniel","non-dropping-particle":"","parse-names":false,"suffix":""},{"dropping-particle":"","family":"Sammeth","given":"Michael","non-dropping-particle":"","parse-names":false,"suffix":""},{"dropping-particle":"","family":"Schaffer","given":"Loria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Wrobel","given":"John","non-dropping-particle":"","parse-names":false,"suffix":""},{"dropping-particle":"","family":"Yu","given":"Yanbao","non-dropping-particle":"","parse-names":false,"suffix":""},{"dropping-particle":"","family":"Ruan","given":"Xiaoan","non-dropping-particle":"","parse-names":false,"suffix":""},{"dropping-particle":"","family":"Hayashizaki","given":"Yoshihide","non-dropping-particle":"","parse-names":false,"suffix":""},{"dropping-particle":"","family":"Harrow","given":"Jennifer","non-dropping-particle":"","parse-names":false,"suffix":""},{"dropping-particle":"","family":"Gerstein","given":"Mark","non-dropping-particle":"","parse-names":false,"suffix":""},{"dropping-particle":"","family":"Hubbard","given":"Tim","non-dropping-particle":"","parse-names":false,"suffix":""},{"dropping-particle":"","family":"Reymond","given":"Alexandre","non-dropping-particle":"","parse-names":false,"suffix":""},{"dropping-particle":"","family":"Antonarakis","given":"Stylianos E.","non-dropping-particle":"","parse-names":false,"suffix":""},{"dropping-particle":"","family":"Hannon","given":"Gregory","non-dropping-particle":"","parse-names":false,"suffix":""},{"dropping-particle":"","family":"Giddings","given":"Morgan C.","non-dropping-particle":"","parse-names":false,"suffix":""},{"dropping-particle":"","family":"Ruan","given":"Yijun","non-dropping-particle":"","parse-names":false,"suffix":""},{"dropping-particle":"","family":"Wold","given":"Barbara J.","non-dropping-particle":"","parse-names":false,"suffix":""},{"dropping-particle":"","family":"Carninci","given":"Piero","non-dropping-particle":"","parse-names":false,"suffix":""},{"dropping-particle":"","family":"Guig","given":"Roderic","non-dropping-particle":"","parse-names":false,"suffix":""},{"dropping-particle":"","family":"Gingeras","given":"Thomas R.","non-dropping-particle":"","parse-names":false,"suffix":""},{"dropping-particle":"","family":"Mirny","given":"Leonid A.","non-dropping-particle":"","parse-names":false,"suffix":""},{"dropping-particle":"","family":"Gelfand","given":"Mikhail S.","non-dropping-particle":"","parse-names":false,"suffix":""},{"dropping-particle":"","family":"Wolfe","given":"Scot A.","non-dropping-particle":"","parse-names":false,"suffix":""},{"dropping-particle":"","family":"Nekludova","given":"Lena","non-dropping-particle":"","parse-names":false,"suffix":""},{"dropping-particle":"","family":"Pabo","given":"Carl O.","non-dropping-particle":"","parse-names":false,"suffix":""},{"dropping-particle":"","family":"Mejía-Almonte","given":"Citlalli","non-dropping-particle":"","parse-names":false,"suffix":""},{"dropping-particle":"","family":"Busby","given":"Stephen J.W.","non-dropping-particle":"","parse-names":false,"suffix":""},{"dropping-particle":"","family":"Wade","given":"Joseph T.","non-dropping-particle":"","parse-names":false,"suffix":""},{"dropping-particle":"","family":"Helden","given":"Jacques","non-dropping-particle":"van","parse-names":false,"suffix":""},{"dropping-particle":"","family":"Arkin","given":"Adam P.","non-dropping-particle":"","parse-names":false,"suffix":""},{"dropping-particle":"","family":"Stormo","given":"Gary D.","non-dropping-particle":"","parse-names":false,"suffix":""},{"dropping-particle":"","family":"Eilbeck","given":"Karen","non-dropping-particle":"","parse-names":false,"suffix":""},{"dropping-particle":"","family":"Palsson","given":"Bernhard O.","non-dropping-particle":"","parse-names":false,"suffix":""},{"dropping-particle":"","family":"Galagan","given":"James E.","non-dropping-particle":"","parse-names":false,"suffix":""},{"dropping-particle":"","family":"Collado-Vides","given":"Julio","non-dropping-particle":"","parse-names":false,"suffix":""},{"dropping-particle":"","family":"Chen","given":"Song Shengfeng","non-dropping-particle":"","parse-names":false,"suffix":""},{"dropping-particle":"","family":"Lake","given":"Blue B.","non-dropping-particle":"","parse-names":false,"suffix":""},{"dropping-particle":"","family":"Zhang","given":"Kun","non-dropping-particle":"","parse-names":false,"suffix":""},{"dropping-particle":"","family":"Mezger","given":"Anja","non-dropping-particle":"","parse-names":false,"suffix":""},{"dropping-particle":"","family":"Klemm","given":"Sandy","non-dropping-particle":"","parse-names":false,"suffix":""},{"dropping-particle":"","family":"Mann","given":"Ishminder","non-dropping-particle":"","parse-names":false,"suffix":""},{"dropping-particle":"","family":"Brower","given":"Kara","non-dropping-particle":"","parse-names":false,"suffix":""},{"dropping-particle":"","family":"Mir","given":"Alain","non-dropping-particle":"","parse-names":false,"suffix":""},{"dropping-particle":"","family":"Bostick","given":"Magnolia","non-dropping-particle":"","parse-names":false,"suffix":""},{"dropping-particle":"","family":"Farmer","given":"Andrew","non-dropping-particle":"","parse-names":false,"suffix":""},{"dropping-particle":"","family":"Fordyce","given":"Polly","non-dropping-particle":"","parse-names":false,"suffix":""},{"dropping-particle":"","family":"Linnarsson","given":"Sten","non-dropping-particle":"","parse-names":false,"suffix":""},{"dropping-particle":"","family":"Greenleaf","given":"William","non-dropping-particle":"","parse-names":false,"suffix":""},{"dropping-particle":"","family":"Browning","given":"Douglas F.","non-dropping-particle":"","parse-names":false,"suffix":""},{"dropping-particle":"","family":"Busby","given":"Stephen J.W.","non-dropping-particle":"","parse-names":false,"suffix":""},{"dropping-particle":"","family":"Balleza","given":"Enrique","non-dropping-particle":"","parse-names":false,"suffix":""},{"dropping-particle":"","family":"López-Bojorquez","given":"Lucia N.","non-dropping-particle":"","parse-names":false,"suffix":""},{"dropping-particle":"","family":"Martínez-Antonio","given":"Agustino","non-dropping-particle":"","parse-names":false,"suffix":""},{"dropping-particle":"","family":"Resendis-Antonio","given":"Osbaldo","non-dropping-particle":"","parse-names":false,"suffix":""},{"dropping-particle":"","family":"Lozada-Chávez","given":"Irma","non-dropping-particle":"","parse-names":false,"suffix":""},{"dropping-particle":"","family":"Balderas-Martínez","given":"Yalbi I.","non-dropping-particle":"","parse-names":false,"suffix":""},{"dropping-particle":"","family":"Encarnación","given":"Sergio","non-dropping-particle":"","parse-names":false,"suffix":""},{"dropping-particle":"","family":"Collado-Vides","given":"Julio","non-dropping-particle":"","parse-names":false,"suffix":""},{"dropping-particle":"","family":"Yevshin","given":"Ivan","non-dropping-particle":"","parse-names":false,"suffix":""},{"dropping-particle":"","family":"Sharipov","given":"Ruslan","non-dropping-particle":"","parse-names":false,"suffix":""},{"dropping-particle":"","family":"Kolmykov","given":"Semyon","non-dropping-particle":"","parse-names":false,"suffix":""},{"dropping-particle":"","family":"Kondrakhin","given":"Yury","non-dropping-particle":"","parse-names":false,"suffix":""},{"dropping-particle":"","family":"Kolpakov","given":"Fedor","non-dropping-particle":"","parse-names":false,"suffix":""},{"dropping-particle":"","family":"Chang","given":"Xiao Yu","non-dropping-particle":"","parse-names":false,"suffix":""},{"dropping-particle":"","family":"Zhou","given":"Chun Guang","non-dropping-particle":"","parse-names":false,"suffix":""},{"dropping-particle":"","family":"Li","given":"Yanyu Yitong Yan Wen","non-dropping-particle":"","parse-names":false,"suffix":""},{"dropping-particle":"","family":"Hu","given":"Ping","non-dropping-particle":"","parse-names":false,"suffix":""},{"dropping-particle":"V.","family":"Morozov","given":"Alexandre","non-dropping-particle":"","parse-names":false,"suffix":""},{"dropping-particle":"","family":"Havranek","given":"James J.","non-dropping-particle":"","parse-names":false,"suffix":""},{"dropping-particle":"","family":"Baker","given":"David","non-dropping-particle":"","parse-names":false,"suffix":""},{"dropping-particle":"","family":"Siggia","given":"Eric D.","non-dropping-particle":"","parse-names":false,"suffix":""},{"dropping-particle":"","family":"Hudson","given":"William H.","non-dropping-particle":"","parse-names":false,"suffix":""},{"dropping-particle":"","family":"Youn","given":"Christine","non-dropping-particle":"","parse-names":false,"suffix":""},{"dropping-particle":"","family":"Ortlund","given":"Eric A.","non-dropping-particle":"","parse-names":false,"suffix":""},{"dropping-particle":"","family":"Lin","given":"Maoxuan","non-dropping-particle":"","parse-names":false,"suffix":""},{"dropping-particle":"","family":"Guo","given":"Jun tao","non-dropping-particle":"","parse-names":false,"suffix":""},{"dropping-particle":"","family":"Li","given":"Hongyang","non-dropping-particle":"","parse-names":false,"suffix":""},{"dropping-particle":"","family":"Quang","given":"Daniel","non-dropping-particle":"","parse-names":false,"suffix":""},{"dropping-particle":"","family":"Guan","given":"Yuanfang","non-dropping-particle":"","parse-names":false,"suffix":""},{"dropping-particle":"","family":"Hishiki","given":"Asami","non-dropping-particle":"","parse-names":false,"suffix":""},{"dropping-particle":"","family":"Hara","given":"Kodai","non-dropping-particle":"","parse-names":false,"suffix":""},{"dropping-particle":"","family":"Ikegaya","given":"Yuzu","non-dropping-particle":"","parse-names":false,"suffix":""},{"dropping-particle":"","family":"Yokoyama","given":"Hideshi","non-dropping-particle":"","parse-names":false,"suffix":""},{"dropping-particle":"","family":"Shimizu","given":"Toshiyuki","non-dropping-particle":"","parse-names":false,"suffix":""},{"dropping-particle":"","family":"Sato","given":"Mamoru","non-dropping-particle":"","parse-names":false,"suffix":""},{"dropping-particle":"","family":"Hashimoto","given":"Hideharu Hiroshi","non-dropping-particle":"","parse-names":false,"suffix":""},{"dropping-particle":"","family":"Bushweller","given":"John H.","non-dropping-particle":"","parse-names":false,"suffix":""},{"dropping-particle":"","family":"Hu","given":"Hui","non-dropping-particle":"","parse-names":false,"suffix":""},{"dropping-particle":"","family":"Miao","given":"Ya Ru","non-dropping-particle":"","parse-names":false,"suffix":""},{"dropping-particle":"","family":"Jia","given":"Long Hao","non-dropping-particle":"","parse-names":false,"suffix":""},{"dropping-particle":"","family":"Yu","given":"Qing Yang","non-dropping-particle":"","parse-names":false,"suffix":""},{"dropping-particle":"","family":"Zhang","given":"Qiong","non-dropping-particle":"","parse-names":false,"suffix":""},{"dropping-particle":"","family":"Guo","given":"An Yuan","non-dropping-particle":"","parse-names":false,"suffix":""},{"dropping-particle":"","family":"Zhang","given":"Jian Jiahui","non-dropping-particle":"","parse-names":false,"suffix":""},{"dropping-particle":"","family":"Fakharzadeh","given":"Ashkan","non-dropping-particle":"","parse-names":false,"suffix":""},{"dropping-particle":"","family":"Pan","given":"Feng","non-dropping-particle":"","parse-names":false,"suffix":""},{"dropping-particle":"","family":"Roland","given":"Christopher","non-dropping-particle":"","parse-names":false,"suffix":""},{"dropping-particle":"","family":"Sagui","given":"Celeste","non-dropping-particle":"","parse-names":false,"suffix":""},{"dropping-particle":"","family":"Hashimoto","given":"Hideharu Hiroshi","non-dropping-particle":"","parse-names":false,"suffix":""},{"dropping-particle":"","family":"Olanrewaju","given":"Yusuf Olatunde","non-dropping-particle":"","parse-names":false,"suffix":""},{"dropping-particle":"","family":"Zheng","given":"Yu","non-dropping-particle":"","parse-names":false,"suffix":""},{"dropping-particle":"","family":"Wilson","given":"Geoffrey G.","non-dropping-particle":"","parse-names":false,"suffix":""},{"dropping-particle":"","family":"Zhang","given":"Xing","non-dropping-particle":"","parse-names":false,"suffix":""},{"dropping-particle":"","family":"Cheng","given":"Xiaodong","non-dropping-particle":"","parse-names":false,"suffix":""},{"dropping-particle":"","family":"Review","given":"For Peer","non-dropping-particle":"","parse-names":false,"suffix":""},{"dropping-particle":"","family":"Becker","given":"Stefan","non-dropping-particle":"","parse-names":false,"suffix":""},{"dropping-particle":"","family":"Groner","given":"Bernd","non-dropping-particle":"","parse-names":false,"suffix":""},{"dropping-particle":"","family":"Müller","given":"Christoph W.","non-dropping-particle":"","parse-names":false,"suffix":""},{"dropping-particle":"","family":"Scarsdale","given":"J. Neel","non-dropping-particle":"","parse-names":false,"suffix":""},{"dropping-particle":"","family":"Webb","given":"Helen Heather D.","non-dropping-particle":"","parse-names":false,"suffix":""},{"dropping-particle":"","family":"Ginder","given":"Gordon D.","non-dropping-particle":"","parse-names":false,"suffix":""},{"dropping-particle":"","family":"Williams","given":"David C.","non-dropping-particle":"","parse-names":false,"suffix":""},{"dropping-particle":"","family":"Ferré-D'Amaré","given":"Adrian R.","non-dropping-particle":"","parse-names":false,"suffix":""},{"dropping-particle":"","family":"Prendergast","given":"George C.","non-dropping-particle":"","parse-names":false,"suffix":""},{"dropping-particle":"","family":"Ziff","given":"Edward B.","non-dropping-particle":"","parse-names":false,"suffix":""},{"dropping-particle":"","family":"Burley","given":"Stephen K.","non-dropping-particle":"","parse-names":false,"suffix":""},{"dropping-particle":"","family":"Batchelor","given":"Adrian H.","non-dropping-particle":"","parse-names":false,"suffix":""},{"dropping-particle":"","family":"Piper","given":"Derek E.","non-dropping-particle":"","parse-names":false,"suffix":""},{"dropping-particle":"","family":"Charles De La Brousse","given":"Fabienne","non-dropping-particle":"","parse-names":false,"suffix":""},{"dropping-particle":"","family":"McKnight","given":"Steven L.","non-dropping-particle":"","parse-names":false,"suffix":""},{"dropping-particle":"","family":"Wolberger","given":"Cynthia","non-dropping-particle":"","parse-names":false,"suffix":""},{"dropping-particle":"","family":"Azad","given":"Robert N.","non-dropping-particle":"","parse-names":false,"suffix":""},{"dropping-particle":"","family":"Zafiropoulos","given":"Dana","non-dropping-particle":"","parse-names":false,"suffix":""},{"dropping-particle":"","family":"Ober","given":"Douglas","non-dropping-particle":"","parse-names":false,"suffix":""},{"dropping-particle":"","family":"Jiang","given":"Yining Yong","non-dropping-particle":"","parse-names":false,"suffix":""},{"dropping-particle":"","family":"Chiu","given":"Tsu Pei Thang Kien","non-dropping-particle":"","parse-names":false,"suffix":""},{"dropping-particle":"","family":"Sagendorf","given":"Jared M.","non-dropping-particle":"","parse-names":false,"suffix":""},{"dropping-particle":"","family":"Rohs","given":"Remo","non-dropping-particle":"","parse-names":false,"suffix":""},{"dropping-particle":"","family":"Tullius","given":"Thomas D.","non-dropping-particle":"","parse-names":false,"suffix":""},{"dropping-particle":"","family":"Rozenberg","given":"Haim","non-dropping-particle":"","parse-names":false,"suffix":""},{"dropping-particle":"","family":"Rabinovich","given":"Dov","non-dropping-particle":"","parse-names":false,"suffix":""},{"dropping-particle":"","family":"Frolow","given":"Felix","non-dropping-particle":"","parse-names":false,"suffix":""},{"dropping-particle":"","family":"Hegde","given":"Rashmi S.","non-dropping-particle":"","parse-names":false,"suffix":""},{"dropping-particle":"","family":"Shakked","given":"Zippora","non-dropping-particle":"","parse-names":false,"suffix":""},{"dropping-particle":"","family":"Mandelkern","given":"Marshal","non-dropping-particle":"","parse-names":false,"suffix":""},{"dropping-particle":"","family":"Elias","given":"John G.","non-dropping-particle":"","parse-names":false,"suffix":""},{"dropping-particle":"","family":"Eden","given":"Don","non-dropping-particle":"","parse-names":false,"suffix":""},{"dropping-particle":"","family":"Crothers","given":"Donald M.","non-dropping-particle":"","parse-names":false,"suffix":""},{"dropping-particle":"","family":"Koo","given":"Hyeon Sook","non-dropping-particle":"","parse-names":false,"suffix":""},{"dropping-particle":"","family":"Crothers","given":"Donald M.","non-dropping-particle":"","parse-names":false,"suffix":""},{"dropping-particle":"","family":"Dalma-weiszhausz","given":"Dennise D.","non-dropping-particle":"","parse-names":false,"suffix":""},{"dropping-particle":"","family":"Gartenberg","given":"Marc R.","non-dropping-particle":"","parse-names":false,"suffix":""},{"dropping-particle":"","family":"Crothers","given":"Donald M.","non-dropping-particle":"","parse-names":false,"suffix":""},{"dropping-particle":"","family":"Shen","given":"Ning","non-dropping-particle":"","parse-names":false,"suffix":""},{"dropping-particle":"","family":"Zhao","given":"Jingkang","non-dropping-particle":"","parse-names":false,"suffix":""},{"dropping-particle":"","family":"Schipper","given":"Joshua L.","non-dropping-particle":"","parse-names":false,"suffix":""},{"dropping-particle":"","family":"Zhang","given":"Yongli Yang Yuning","non-dropping-particle":"","parse-names":false,"suffix":""},{"dropping-particle":"","family":"Bepler","given":"Tristan","non-dropping-particle":"","parse-names":false,"suffix":""},{"dropping-particle":"","family":"Leehr","given":"Dan","non-dropping-particle":"","parse-names":false,"suffix":""},{"dropping-particle":"","family":"Bradley","given":"John","non-dropping-particle":"","parse-names":false,"suffix":""},{"dropping-particle":"","family":"Horton","given":"John","non-dropping-particle":"","parse-names":false,"suffix":""},{"dropping-particle":"","family":"Lapp","given":"Hilmar","non-dropping-particle":"","parse-names":false,"suffix":""},{"dropping-particle":"","family":"Gordan","given":"Raluca","non-dropping-particle":"","parse-names":false,"suffix":""},{"dropping-particle":"","family":"Afek","given":"Ariel","non-dropping-particle":"","parse-names":false,"suffix":""},{"dropping-particle":"","family":"Shi","given":"Honglue","non-dropping-particle":"","parse-names":false,"suffix":""},{"dropping-particle":"","family":"Rangadurai","given":"Atul","non-dropping-particle":"","parse-names":false,"suffix":""},{"dropping-particle":"","family":"Sahay","given":"Harshit","non-dropping-particle":"","parse-names":false,"suffix":""},{"dropping-particle":"","family":"Senitzki","given":"Alon","non-dropping-particle":"","parse-names":false,"suffix":""},{"dropping-particle":"","family":"Xhani","given":"Suela","non-dropping-particle":"","parse-names":false,"suffix":""},{"dropping-particle":"","family":"Fang","given":"Mimi","non-dropping-particle":"","parse-names":false,"suffix":""},{"dropping-particle":"","family":"Salinas","given":"Raul","non-dropping-particle":"","parse-names":false,"suffix":""},{"dropping-particle":"","family":"Mielko","given":"Zachery","non-dropping-particle":"","parse-names":false,"suffix":""},{"dropping-particle":"","family":"Pufall","given":"Miles A.","non-dropping-particle":"","parse-names":false,"suffix":""},{"dropping-particle":"","family":"Poon","given":"Gregory M.K.","non-dropping-particle":"","parse-names":false,"suffix":""},{"dropping-particle":"","family":"Haran","given":"Tali E.","non-dropping-particle":"","parse-names":false,"suffix":""},{"dropping-particle":"","family":"Schumacher","given":"Maria A.","non-dropping-particle":"","parse-names":false,"suffix":""},{"dropping-particle":"","family":"Al-Hashimi","given":"Hashim M.","non-dropping-particle":"","parse-names":false,"suffix":""},{"dropping-particle":"","family":"Gordân","given":"Raluca","non-dropping-particle":"","parse-names":false,"suffix":""},{"dropping-particle":"","family":"Rippe","given":"Karsten","non-dropping-particle":"","parse-names":false,"suffix":""},{"dropping-particle":"","family":"Hippel","given":"Peter H.","non-dropping-particle":"Von","parse-names":false,"suffix":""},{"dropping-particle":"","family":"Langowski","given":"Jörg","non-dropping-particle":"","parse-names":false,"suffix":""},{"dropping-particle":"","family":"Afek","given":"Ariel","non-dropping-particle":"","parse-names":false,"suffix":""},{"dropping-particle":"","family":"Ilic","given":"Stefan","non-dropping-particle":"","parse-names":false,"suffix":""},{"dropping-particle":"","family":"Horton","given":"John","non-dropping-particle":"","parse-names":false,"suffix":""},{"dropping-particle":"","family":"Lukatsky","given":"David B.","non-dropping-particle":"","parse-names":false,"suffix":""},{"dropping-particle":"","family":"Gordan","given":"Raluca","non-dropping-particle":"","parse-names":false,"suffix":""},{"dropping-particle":"","family":"Akabayov","given":"Barak","non-dropping-particle":"","parse-names":false,"suffix":""},{"dropping-particle":"","family":"Val","given":"Arg","non-dropping-particle":"","parse-names":false,"suffix":""},{"dropping-particle":"","family":"Kribelbauer","given":"Judith F.","non-dropping-particle":"","parse-names":false,"suffix":""},{"dropping-particle":"","family":"Loker","given":"Ryan E.","non-dropping-particle":"","parse-names":false,"suffix":""},{"dropping-particle":"","family":"Feng","given":"Siqian","non-dropping-particle":"","parse-names":false,"suffix":""},{"dropping-particle":"","family":"Rastogi","given":"Chaitanya","non-dropping-particle":"","parse-names":false,"suffix":""},{"dropping-particle":"","family":"Abe","given":"Namiko","non-dropping-particle":"","parse-names":false,"suffix":""},{"dropping-particle":"","family":"Rube","given":"H. Tomas","non-dropping-particle":"","parse-names":false,"suffix":""},{"dropping-particle":"","family":"Bussemaker","given":"Harmen J.","non-dropping-particle":"","parse-names":false,"suffix":""},{"dropping-particle":"","family":"Mann","given":"Richard S.","non-dropping-particle":"","parse-names":false,"suffix":""},{"dropping-particle":"","family":"Dans","given":"Pablo D.","non-dropping-particle":"","parse-names":false,"suffix":""},{"dropping-particle":"","family":"Balaceanu","given":"Alexandra","non-dropping-particle":"","parse-names":false,"suffix":""},{"dropping-particle":"","family":"Pasi","given":"Marco","non-dropping-particle":"","parse-names":false,"suffix":""},{"dropping-particle":"","family":"Patelli","given":"Alessandro S.","non-dropping-particle":"","parse-names":false,"suffix":""},{"dropping-particle":"","family":"Petkevičiūtė","given":"Daiva","non-dropping-particle":"","parse-names":false,"suffix":""},{"dropping-particle":"","family":"Walther","given":"Jürgen","non-dropping-particle":"","parse-names":false,"suffix":""},{"dropping-particle":"","family":"Hospital","given":"Adam","non-dropping-particle":"","parse-names":false,"suffix":""},{"dropping-particle":"","family":"Bayarri","given":"Genís","non-dropping-particle":"","parse-names":false,"suffix":""},{"dropping-particle":"","family":"Lavery","given":"Richard","non-dropping-particle":"","parse-names":false,"suffix":""},{"dropping-particle":"","family":"Maddocks","given":"John H.","non-dropping-particle":"","parse-names":false,"suffix":""},{"dropping-particle":"","family":"Orozco","given":"Modesto","non-dropping-particle":"","parse-names":false,"suffix":""},{"dropping-particle":"","family":"Shi","given":"Xuesong","non-dropping-particle":"","parse-names":false,"suffix":""},{"dropping-particle":"","family":"Beauchamp","given":"Kyle A.","non-dropping-particle":"","parse-names":false,"suffix":""},{"dropping-particle":"","family":"Harbury","given":"Pehr B.","non-dropping-particle":"","parse-names":false,"suffix":""},{"dropping-particle":"","family":"Herschlag","given":"Daniel","non-dropping-particle":"","parse-names":false,"suffix":""},{"dropping-particle":"","family":"Kowalewski","given":"Jozef","non-dropping-particle":"","parse-names":false,"suffix":""},{"dropping-particle":"","family":"Maler","given":"Lena","non-dropping-particle":"","parse-names":false,"suffix":""},{"dropping-particle":"","family":"Duboué-Dijon","given":"Elise","non-dropping-particle":"","parse-names":false,"suffix":""},{"dropping-particle":"","family":"Fogarty","given":"Aoife C.","non-dropping-particle":"","parse-names":false,"suffix":""},{"dropping-particle":"","family":"Hynes","given":"James T.","non-dropping-particle":"","parse-names":false,"suffix":""},{"dropping-particle":"","family":"Laage","given":"Damien","non-dropping-particle":"","parse-names":false,"suffix":""},{"dropping-particle":"","family":"Liepinsh","given":"Edvards","non-dropping-particle":"","parse-names":false,"suffix":""},{"dropping-particle":"","family":"Otting","given":"Gottfried","non-dropping-particle":"","parse-names":false,"suffix":""},{"dropping-particle":"","family":"Wüthrich","given":"Kurt","non-dropping-particle":"","parse-names":false,"suffix":""},{"dropping-particle":"","family":"Haran","given":"Tali E.","non-dropping-particle":"","parse-names":false,"suffix":""},{"dropping-particle":"","family":"Mohanty","given":"Udayan","non-dropping-particle":"","parse-names":false,"suffix":""},{"dropping-particle":"","family":"Chong","given":"Shasha Song Ho","non-dropping-particle":"","parse-names":false,"suffix":""},{"dropping-particle":"","family":"Ham","given":"Sihyun","non-dropping-particle":"","parse-names":false,"suffix":""},{"dropping-particle":"","family":"Battistini","given":"Federica","non-dropping-particle":"","parse-names":false,"suffix":""},{"dropping-particle":"","family":"Hospital","given":"Adam","non-dropping-particle":"","parse-names":false,"suffix":""},{"dropping-particle":"","family":"Buitrago","given":"Diana","non-dropping-particle":"","parse-names":false,"suffix":""},{"dropping-particle":"","family":"Gallego","given":"Diego","non-dropping-particle":"","parse-names":false,"suffix":""},{"dropping-particle":"","family":"Dans","given":"Pablo D.","non-dropping-particle":"","parse-names":false,"suffix":""},{"dropping-particle":"","family":"Gelpí","given":"Josep Lluis","non-dropping-particle":"","parse-names":false,"suffix":""},{"dropping-particle":"","family":"Orozco","given":"Modesto","non-dropping-particle":"","parse-names":false,"suffix":""},{"dropping-particle":"","family":"Völker","given":"Jens","non-dropping-particle":"","parse-names":false,"suffix":""},{"dropping-particle":"","family":"Klump","given":"Horst H.","non-dropping-particle":"","parse-names":false,"suffix":""},{"dropping-particle":"","family":"Breslauer","given":"Kenneth J.","non-dropping-particle":"","parse-names":false,"suffix":""},{"dropping-particle":"Ben","family":"Imeddourene","given":"Akli","non-dropping-particle":"","parse-names":false,"suffix":""},{"dropping-particle":"","family":"Xu","given":"Xiaoqian","non-dropping-particle":"","parse-names":false,"suffix":""},{"dropping-particle":"","family":"Zargarian","given":"Loussine","non-dropping-particle":"","parse-names":false,"suffix":""},{"dropping-particle":"","family":"Oguey","given":"Christophe","non-dropping-particle":"","parse-names":false,"suffix":""},{"dropping-particle":"","family":"Foloppe","given":"Nicolas","non-dropping-particle":"","parse-names":false,"suffix":""},{"dropping-particle":"","family":"Mauffret","given":"Olivier","non-dropping-particle":"","parse-names":false,"suffix":""},{"dropping-particle":"","family":"Hartmann","given":"Brigitte","non-dropping-particle":"","parse-names":false,"suffix":""},{"dropping-particle":"","family":"Church","given":"George M.","non-dropping-particle":"","parse-names":false,"suffix":""},{"dropping-particle":"","family":"Bulyk","given":"Martha L.","non-dropping-particle":"","parse-names":false,"suffix":""},{"dropping-particle":"","family":"Johnson","given":"Philip L.F.","non-dropping-particle":"","parse-names":false,"suffix":""},{"dropping-particle":"","family":"Church","given":"George M.","non-dropping-particle":"","parse-names":false,"suffix":""},{"dropping-particle":"","family":"Huang","given":"Xiaoqiang Xiaohua","non-dropping-particle":"","parse-names":false,"suffix":""},{"dropping-particle":"","family":"Choo","given":"Yen","non-dropping-particle":"","parse-names":false,"suffix":""},{"dropping-particle":"","family":"Church","given":"George M.","non-dropping-particle":"","parse-names":false,"suffix":""},{"dropping-particle":"","family":"Lehming","given":"N.","non-dropping-particle":"","parse-names":false,"suffix":""},{"dropping-particle":"","family":"Sartorius","given":"J.","non-dropping-particle":"","parse-names":false,"suffix":""},{"dropping-particle":"","family":"Oehler","given":"S.","non-dropping-particle":"","parse-names":false,"suffix":""},{"dropping-particle":"","family":"Wilcken-Bergmann","given":"B.","non-dropping-particle":"Von","parse-names":false,"suffix":""},{"dropping-particle":"","family":"Muller-Hill","given":"B.","non-dropping-particle":"","parse-names":false,"suffix":""},{"dropping-particle":"","family":"Jacob","given":"François","non-dropping-particle":"","parse-names":false,"suffix":""},{"dropping-particle":"","family":"Monod","given":"Jacques","non-dropping-particle":"","parse-names":false,"suffix":""},{"dropping-particle":"","family":"Hippel","given":"Peter H.","non-dropping-particle":"Von","parse-names":false,"suffix":""},{"dropping-particle":"","family":"Revzin","given":"A.","non-dropping-particle":"","parse-names":false,"suffix":""},{"dropping-particle":"","family":"Gross","given":"C. A.","non-dropping-particle":"","parse-names":false,"suffix":""},{"dropping-particle":"","family":"Wang","given":"A. C.","non-dropping-particle":"","parse-names":false,"suffix":""},{"dropping-particle":"","family":"Richards","given":"Frank F.","non-dropping-particle":"","parse-names":false,"suffix":""},{"dropping-particle":"","family":"Konigsberg","given":"W. H.","non-dropping-particle":"","parse-names":false,"suffix":""},{"dropping-particle":"","family":"Rosenstein","given":"R. W.","non-dropping-particle":"","parse-names":false,"suffix":""},{"dropping-particle":"","family":"Varga","given":"Janos M.","non-dropping-particle":"","parse-names":false,"suffix":""},{"dropping-particle":"","family":"Anderson","given":"J. E.","non-dropping-particle":"","parse-names":false,"suffix":""},{"dropping-particle":"","family":"Ptashne","given":"M.","non-dropping-particle":"","parse-names":false,"suffix":""},{"dropping-particle":"","family":"Harrison","given":"Stephen C.","non-dropping-particle":"","parse-names":false,"suffix":""},{"dropping-particle":"","family":"Gotea","given":"Valer","non-dropping-particle":"","parse-names":false,"suffix":""},{"dropping-particle":"","family":"Visel","given":"Axel","non-dropping-particle":"","parse-names":false,"suffix":""},{"dropping-particle":"","family":"Westlund","given":"John M.","non-dropping-particle":"","parse-names":false,"suffix":""},{"dropping-particle":"","family":"Nobrega","given":"Marcelo A.","non-dropping-particle":"","parse-names":false,"suffix":""},{"dropping-particle":"","family":"Pennacchio","given":"Len A.","non-dropping-particle":"","parse-names":false,"suffix":""},{"dropping-particle":"","family":"Ovcharenko","given":"Ivan","non-dropping-particle":"","parse-names":false,"suffix":""},{"dropping-particle":"","family":"Pabo","given":"Carl O.","non-dropping-particle":"","parse-names":false,"suffix":""},{"dropping-particle":"","family":"Nekludova","given":"Lena","non-dropping-particle":"","parse-names":false,"suffix":""},{"dropping-particle":"","family":"Pan","given":"Yongping","non-dropping-particle":"","parse-names":false,"suffix":""},{"dropping-particle":"","family":"Tsai","given":"Chung Jung","non-dropping-particle":"","parse-names":false,"suffix":""},{"dropping-particle":"","family":"Ma","given":"Buyong","non-dropping-particle":"","parse-names":false,"suffix":""},{"dropping-particle":"","family":"Nussinov","given":"Ruth","non-dropping-particle":"","parse-names":false,"suffix":""},{"dropping-particle":"","family":"Hippel","given":"Peter H.","non-dropping-particle":"Von","parse-names":false,"suffix":""},{"dropping-particle":"","family":"Rees","given":"William A.","non-dropping-particle":"","parse-names":false,"suffix":""},{"dropping-particle":"","family":"Rippe","given":"Karsten","non-dropping-particle":"","parse-names":false,"suffix":""},{"dropping-particle":"","family":"Wilson","given":"Kevin S.","non-dropping-particle":"","parse-names":false,"suffix":""},{"dropping-particle":"","family":"Mossing","given":"Michael C.","non-dropping-particle":"","parse-names":false,"suffix":""},{"dropping-particle":"","family":"Record","given":"M. Thomas","non-dropping-particle":"","parse-names":false,"suffix":""},{"dropping-particle":"","family":"Berger","given":"Michael F.","non-dropping-particle":"","parse-names":false,"suffix":""},{"dropping-particle":"","family":"Philippakis","given":"Anthony A.","non-dropping-particle":"","parse-names":false,"suffix":""},{"dropping-particle":"","family":"Qureshi","given":"Aaron M.","non-dropping-particle":"","parse-names":false,"suffix":""},{"dropping-particle":"","family":"He","given":"Fangxue S.","non-dropping-particle":"","parse-names":false,"suffix":""},{"dropping-particle":"","family":"Estep","given":"Preston W.","non-dropping-particle":"","parse-names":false,"suffix":""},{"dropping-particle":"","family":"Bulyk","given":"Martha L.","non-dropping-particle":"","parse-names":false,"suffix":""},{"dropping-particle":"","family":"Jolma","given":"Arttu","non-dropping-particle":"","parse-names":false,"suffix":""},{"dropping-particle":"","family":"Kivioja","given":"Teemu","non-dropping-particle":"","parse-names":false,"suffix":""},{"dropping-particle":"","family":"Toivonen","given":"Jarkko","non-dropping-particle":"","parse-names":false,"suffix":""},{"dropping-particle":"","family":"Cheng","given":"Lu","non-dropping-particle":"","parse-names":false,"suffix":""},{"dropping-particle":"","family":"Wei","given":"Gonghong Hong","non-dropping-particle":"","parse-names":false,"suffix":""},{"dropping-particle":"","family":"Enge","given":"Martin","non-dropping-particle":"","parse-names":false,"suffix":""},{"dropping-particle":"","family":"Taipale","given":"Mikko Minna","non-dropping-particle":"","parse-names":false,"suffix":""},{"dropping-particle":"","family":"Vaquerizas","given":"Juan M.","non-dropping-particle":"","parse-names":false,"suffix":""},{"dropping-particle":"","family":"Yan","given":"Jian","non-dropping-particle":"","parse-names":false,"suffix":""},{"dropping-particle":"","family":"Sillanpää","given":"Mikko J.","non-dropping-particle":"","parse-names":false,"suffix":""},{"dropping-particle":"","family":"Bonke","given":"Martin","non-dropping-particle":"","parse-names":false,"suffix":""},{"dropping-particle":"","family":"Palin","given":"Kimmo","non-dropping-particle":"","parse-names":false,"suffix":""},{"dropping-particle":"","family":"Talukder","given":"Shaheynoor","non-dropping-particle":"","parse-names":false,"suffix":""},{"dropping-particle":"","family":"Hughes","given":"Timothy R.","non-dropping-particle":"","parse-names":false,"suffix":""},{"dropping-particle":"","family":"Luscombe","given":"Nicholas M.","non-dropping-particle":"","parse-names":false,"suffix":""},{"dropping-particle":"","family":"Ukkonen","given":"Esko","non-dropping-particle":"","parse-names":false,"suffix":""},{"dropping-particle":"","family":"Taipale","given":"Jussi","non-dropping-particle":"","parse-names":false,"suffix":""},{"dropping-particle":"","family":"Kodadek","given":"Thomas","non-dropping-particle":"","parse-names":false,"suffix":""},{"dropping-particle":"","family":"Zhu","given":"Heng","non-dropping-particle":"","parse-names":false,"suffix":""},{"dropping-particle":"","family":"Wang","given":"Guohua","non-dropping-particle":"","parse-names":false,"suffix":""},{"dropping-particle":"","family":"Qian","given":"Jiang","non-dropping-particle":"","parse-names":false,"suffix":""},{"dropping-particle":"","family":"Tate","given":"Peri H.","non-dropping-particle":"","parse-names":false,"suffix":""},{"dropping-particle":"","family":"Bird","given":"Adrian P.","non-dropping-particle":"","parse-names":false,"suffix":""},{"dropping-particle":"","family":"Lelli","given":"Katherine M.","non-dropping-particle":"","parse-names":false,"suffix":""},{"dropping-particle":"","family":"Slattery","given":"Matthew","non-dropping-particle":"","parse-names":false,"suffix":""},{"dropping-particle":"","family":"Mann","given":"Richard S.","non-dropping-particle":"","parse-names":false,"suffix":""},{"dropping-particle":"","family":"Stormo","given":"Gary D.","non-dropping-particle":"","parse-names":false,"suffix":""},{"dropping-particle":"","family":"Zhao","given":"Yue","non-dropping-particle":"","parse-names":false,"suffix":""},{"dropping-particle":"","family":"Zhu","given":"Fangjie","non-dropping-particle":"","parse-names":false,"suffix":""},{"dropping-particle":"","family":"Farnung","given":"Lucas","non-dropping-particle":"","parse-names":false,"suffix":""},{"dropping-particle":"","family":"Kaasinen","given":"Eevi","non-dropping-particle":"","parse-names":false,"suffix":""},{"dropping-particle":"","family":"Sahu","given":"Biswajyoti","non-dropping-particle":"","parse-names":false,"suffix":""},{"dropping-particle":"","family":"Yin","given":"Yimeng","non-dropping-particle":"","parse-names":false,"suffix":""},{"dropping-particle":"","family":"Wei","given":"Bei","non-dropping-particle":"","parse-names":false,"suffix":""},{"dropping-particle":"","family":"Dodonova","given":"Svetlana O.","non-dropping-particle":"","parse-names":false,"suffix":""},{"dropping-particle":"","family":"Nitta","given":"Kazuhiro R.","non-dropping-particle":"","parse-names":false,"suffix":""},{"dropping-particle":"","family":"Morgunova","given":"Ekaterina","non-dropping-particle":"","parse-names":false,"suffix":""},{"dropping-particle":"","family":"Taipale","given":"Mikko Minna","non-dropping-particle":"","parse-names":false,"suffix":""},{"dropping-particle":"","family":"Cramer","given":"Patrick","non-dropping-particle":"","parse-names":false,"suffix":""},{"dropping-particle":"","family":"Taipale","given":"Jussi","non-dropping-particle":"","parse-names":false,"suffix":""},{"dropping-particle":"","family":"Slattery","given":"Matthew","non-dropping-particle":"","parse-names":false,"suffix":""},{"dropping-particle":"","family":"Zhou","given":"Tianyin","non-dropping-particle":"","parse-names":false,"suffix":""},{"dropping-particle":"","family":"Yang","given":"Lin Lijiang","non-dropping-particle":"","parse-names":false,"suffix":""},{"dropping-particle":"","family":"Dantas Machado","given":"Ana Carolina","non-dropping-particle":"","parse-names":false,"suffix":""},{"dropping-particle":"","family":"Gordân","given":"Raluca","non-dropping-particle":"","parse-names":false,"suffix":""},{"dropping-particle":"","family":"Rohs","given":"Remo","non-dropping-particle":"","parse-names":false,"suffix":""},{"dropping-particle":"","family":"Jones","given":"Susan","non-dropping-particle":"","parse-names":false,"suffix":""},{"dropping-particle":"Van","family":"Heyningen","given":"Paul","non-dropping-particle":"","parse-names":false,"suffix":""},{"dropping-particle":"","family":"Berman","given":"Helen M.","non-dropping-particle":"","parse-names":false,"suffix":""},{"dropping-particle":"","family":"Thornton","given":"Janet M.","non-dropping-particle":"","parse-names":false,"suffix":""},{"dropping-particle":"","family":"Bai","given":"Lu","non-dropping-particle":"","parse-names":false,"suffix":""},{"dropping-particle":"V.","family":"Morozov","given":"Alexandre","non-dropping-particle":"","parse-names":false,"suffix":""},{"dropping-particle":"","family":"Mitrea","given":"Diana M.","non-dropping-particle":"","parse-names":false,"suffix":""},{"dropping-particle":"","family":"Cika","given":"Jaclyn A.","non-dropping-particle":"","parse-names":false,"suffix":""},{"dropping-particle":"","family":"Stanley","given":"Christopher B.","non-dropping-particle":"","parse-names":false,"suffix":""},{"dropping-particle":"","family":"Nourse","given":"Amanda","non-dropping-particle":"","parse-names":false,"suffix":""},{"dropping-particle":"","family":"Onuchic","given":"Paulo L.","non-dropping-particle":"","parse-names":false,"suffix":""},{"dropping-particle":"","family":"Banerjee","given":"Priya R.","non-dropping-particle":"","parse-names":false,"suffix":""},{"dropping-particle":"","family":"Phillips","given":"Aaron H.","non-dropping-particle":"","parse-names":false,"suffix":""},{"dropping-particle":"","family":"Park","given":"Cheon Gil","non-dropping-particle":"","parse-names":false,"suffix":""},{"dropping-particle":"","family":"Deniz","given":"Ashok A.","non-dropping-particle":"","parse-names":false,"suffix":""},{"dropping-particle":"","family":"Kriwacki","given":"Richard W.","non-dropping-particle":"","parse-names":false,"suffix":""},{"dropping-particle":"","family":"Rich","given":"","non-dropping-particle":"","parse-names":false,"suffix":""},{"dropping-particle":"","family":"Starick","given":"Stephan R.","non-dropping-particle":"","parse-names":false,"suffix":""},{"dropping-particle":"","family":"Ibn-Salem","given":"Jonas","non-dropping-particle":"","parse-names":false,"suffix":""},{"dropping-particle":"","family":"Jurk","given":"Marcel","non-dropping-particle":"","parse-names":false,"suffix":""},{"dropping-particle":"","family":"Hernandez","given":"Céline","non-dropping-particle":"","parse-names":false,"suffix":""},{"dropping-particle":"","family":"Love","given":"Michael I.","non-dropping-particle":"","parse-names":false,"suffix":""},{"dropping-particle":"","family":"Chung","given":"Ho Ryun","non-dropping-particle":"","parse-names":false,"suffix":""},{"dropping-particle":"","family":"Vingron","given":"Martin","non-dropping-particle":"","parse-names":false,"suffix":""},{"dropping-particle":"","family":"Thomas-Chollier","given":"Morgane","non-dropping-particle":"","parse-names":false,"suffix":""},{"dropping-particle":"","family":"Meijsing","given":"Sebastiaan H.","non-dropping-particle":"","parse-names":false,"suffix":""},{"dropping-particle":"","family":"Rofifah","given":"Dianah","non-dropping-particle":"","parse-names":false,"suffix":""},{"dropping-particle":"","family":"Piper","given":"Derek E.","non-dropping-particle":"","parse-names":false,"suffix":""},{"dropping-particle":"","family":"Batchelor","given":"Adrian H.","non-dropping-particle":"","parse-names":false,"suffix":""},{"dropping-particle":"","family":"Chang","given":"Ching Pin","non-dropping-particle":"","parse-names":false,"suffix":""},{"dropping-particle":"","family":"Cleary","given":"Michael L.","non-dropping-particle":"","parse-names":false,"suffix":""},{"dropping-particle":"","family":"Wolberger","given":"Cynthia","non-dropping-particle":"","parse-names":false,"suffix":""},{"dropping-particle":"","family":"Morphology","given":"The Comparative","non-dropping-particle":"","parse-names":false,"suffix":""},{"dropping-particle":"","family":"Structures","given":"Modern Bamboo","non-dropping-particle":"","parse-names":false,"suffix":""},{"dropping-particle":"","family":"Samee","given":"Md Abul Hassan","non-dropping-particle":"","parse-names":false,"suffix":""},{"dropping-particle":"","family":"Bruneau","given":"Benoit G.","non-dropping-particle":"","parse-names":false,"suffix":""},{"dropping-particle":"","family":"Pollard","given":"Katherine S.","non-dropping-particle":"","parse-names":false,"suffix":""},{"dropping-particle":"","family":"Kelly","given":"Tatiana Perez. María Fernanada","non-dropping-particle":"","parse-names":false,"suffix":""},{"dropping-particle":"","family":"Rajamani","given":"Deepa","non-dropping-particle":"","parse-names":false,"suffix":""},{"dropping-particle":"","family":"Thiel","given":"Spencer","non-dropping-particle":"","parse-names":false,"suffix":""},{"dropping-particle":"","family":"Vajda","given":"Sandor","non-dropping-particle":"","parse-names":false,"suffix":""},{"dropping-particle":"","family":"Camacho","given":"Carlos J.","non-dropping-particle":"","parse-names":false,"suffix":""},{"dropping-particle":"","family":"Thomas","given":"Sarah E.","non-dropping-particle":"","parse-names":false,"suffix":""},{"dropping-particle":"","family":"Kanhere","given":"Aditi","non-dropping-particle":"","parse-names":false,"suffix":""},{"dropping-particle":"","family":"Bansal","given":"Manju","non-dropping-particle":"","parse-names":false,"suffix":""},{"dropping-particle":"","family":"Pabon","given":"Nicolas A.","non-dropping-particle":"","parse-names":false,"suffix":""},{"dropping-particle":"","family":"Camacho","given":"Carlos J.","non-dropping-particle":"","parse-names":false,"suffix":""},{"dropping-particle":"","family":"Barrera","given":"Luis A","non-dropping-particle":"","parse-names":false,"suffix":""},{"dropping-particle":"","family":"Vedenko","given":"Anastasia","non-dropping-particle":"","parse-names":false,"suffix":""},{"dropping-particle":"V","family":"Kurland","given":"Jesse","non-dropping-particle":"","parse-names":false,"suffix":""},{"dropping-particle":"","family":"Rogers","given":"Julia M.","non-dropping-particle":"","parse-names":false,"suffix":""},{"dropping-particle":"","family":"Gisselbrecht","given":"Stephen S","non-dropping-particle":"","parse-names":false,"suffix":""},{"dropping-particle":"","family":"Rossin","given":"Elizabeth J","non-dropping-particle":"","parse-names":false,"suffix":""},{"dropping-particle":"","family":"Woodard","given":"Jaie","non-dropping-particle":"","parse-names":false,"suffix":""},{"dropping-particle":"","family":"Mariani","given":"Luca","non-dropping-particle":"","parse-names":false,"suffix":""},{"dropping-particle":"","family":"Kock","given":"Kian Hong","non-dropping-particle":"","parse-names":false,"suffix":""},{"dropping-particle":"","family":"Inukai","given":"Sachi","non-dropping-particle":"","parse-names":false,"suffix":""},{"dropping-particle":"","family":"Siggers","given":"Trevor","non-dropping-particle":"","parse-names":false,"suffix":""},{"dropping-particle":"","family":"Shokri","given":"Leila","non-dropping-particle":"","parse-names":false,"suffix":""},{"dropping-particle":"","family":"Gordân","given":"Raluca","non-dropping-particle":"","parse-names":false,"suffix":""},{"dropping-particle":"","family":"Growlers","given":"Icebergs","non-dropping-particle":"","parse-names":false,"suffix":""},{"dropping-particle":"","family":"Pabo","given":"Carl O.","non-dropping-particle":"","parse-names":false,"suffix":""},{"dropping-particle":"","family":"Aggarwal","given":"Aneel K.","non-dropping-particle":"","parse-names":false,"suffix":""},{"dropping-particle":"","family":"Jordan","given":"Steven R.","non-dropping-particle":"","parse-names":false,"suffix":""},{"dropping-particle":"","family":"Beamer","given":"Lesa J.","non-dropping-particle":"","parse-names":false,"suffix":""},{"dropping-particle":"","family":"Obeysekare","given":"Upul R.","non-dropping-particle":"","parse-names":false,"suffix":""},{"dropping-particle":"","family":"Harrison","given":"Stephen C.","non-dropping-particle":"","parse-names":false,"suffix":""},{"dropping-particle":"","family":"Temiz","given":"Alpay N.","non-dropping-particle":"","parse-names":false,"suffix":""},{"dropping-particle":"","family":"Camacho","given":"Carlos J.","non-dropping-particle":"","parse-names":false,"suffix":""},{"dropping-particle":"","family":"Webb","given":"Helen Heather D.","non-dropping-particle":"","parse-names":false,"suffix":""},{"dropping-particle":"","family":"Steeb","given":"Olga","non-dropping-particle":"","parse-names":false,"suffix":""},{"dropping-particle":"","family":"Blane","given":"Ashleigh","non-dropping-particle":"","parse-names":false,"suffix":""},{"dropping-particle":"","family":"Rotherham","given":"Lia","non-dropping-particle":"","parse-names":false,"suffix":""},{"dropping-particle":"","family":"Aron","given":"Shaun","non-dropping-particle":"","parse-names":false,"suffix":""},{"dropping-particle":"","family":"Machanick","given":"Philip","non-dropping-particle":"","parse-names":false,"suffix":""},{"dropping-particle":"","family":"Dirr","given":"Heini","non-dropping-particle":"","parse-names":false,"suffix":""},{"dropping-particle":"","family":"Fanucchi","given":"Sylvia","non-dropping-particle":"","parse-names":false,"suffix":""},{"dropping-particle":"","family":"Temiz","given":"Alpay N.","non-dropping-particle":"","parse-names":false,"suffix":""},{"dropping-particle":"V.","family":"Benos","given":"Panayiotis","non-dropping-particle":"","parse-names":false,"suffix":""},{"dropping-particle":"","family":"Camacho","given":"Carlos J.","non-dropping-particle":"","parse-names":false,"suffix":""},{"dropping-particle":"","family":"Bogdanove","given":"Adam J.","non-dropping-particle":"","parse-names":false,"suffix":""},{"dropping-particle":"","family":"Bohm","given":"Andrew","non-dropping-particle":"","parse-names":false,"suffix":""},{"dropping-particle":"","family":"Miller","given":"Jeffrey C.","non-dropping-particle":"","parse-names":false,"suffix":""},{"dropping-particle":"","family":"Morgan","given":"Richard D.","non-dropping-particle":"","parse-names":false,"suffix":""},{"dropping-particle":"","family":"Stoddard","given":"Barry L.","non-dropping-particle":"","parse-names":false,"suffix":""},{"dropping-particle":"","family":"Harrison","given":"Stephen C.","non-dropping-particle":"","parse-names":false,"suffix":""},{"dropping-particle":"","family":"Aggarwal","given":"Aneel K.","non-dropping-particle":"","parse-names":false,"suffix":""},{"dropping-particle":"","family":"Harami","given":"Gábor M.","non-dropping-particle":"","parse-names":false,"suffix":""},{"dropping-particle":"","family":"Kovács","given":"Zoltán J.","non-dropping-particle":"","parse-names":false,"suffix":""},{"dropping-particle":"","family":"Pancsa","given":"Rita","non-dropping-particle":"","parse-names":false,"suffix":""},{"dropping-particle":"","family":"Pálinkás","given":"János","non-dropping-particle":"","parse-names":false,"suffix":""},{"dropping-particle":"","family":"Baráth","given":"Veronika","non-dropping-particle":"","parse-names":false,"suffix":""},{"dropping-particle":"","family":"Tárnok","given":"Krisztián","non-dropping-particle":"","parse-names":false,"suffix":""},{"dropping-particle":"","family":"Málnási-Csizmadia","given":"András","non-dropping-particle":"","parse-names":false,"suffix":""},{"dropping-particle":"","family":"Kovács","given":"Mihály","non-dropping-particle":"","parse-names":false,"suffix":""},{"dropping-particle":"","family":"Alshareedah","given":"Ibraheem","non-dropping-particle":"","parse-names":false,"suffix":""},{"dropping-particle":"","family":"Moosa","given":"Mahdi Muhammad","non-dropping-particle":"","parse-names":false,"suffix":""},{"dropping-particle":"","family":"Raju","given":"Muralikrishna","non-dropping-particle":"","parse-names":false,"suffix":""},{"dropping-particle":"","family":"Potoyan","given":"Davit A.","non-dropping-particle":"","parse-names":false,"suffix":""},{"dropping-particle":"","family":"Banerjee","given":"Priya R.","non-dropping-particle":"","parse-names":false,"suffix":""},{"dropping-particle":"","family":"Ryan","given":"Veronica H.","non-dropping-particle":"","parse-names":false,"suffix":""},{"dropping-particle":"","family":"Dignon","given":"Gregory L.","non-dropping-particle":"","parse-names":false,"suffix":""},{"dropping-particle":"","family":"Zerze","given":"Gül H.","non-dropping-particle":"","parse-names":false,"suffix":""},{"dropping-particle":"V.","family":"Chabata","given":"Charlene","non-dropping-particle":"","parse-names":false,"suffix":""},{"dropping-particle":"","family":"Silva","given":"Rute","non-dropping-particle":"","parse-names":false,"suffix":""},{"dropping-particle":"","family":"Conicella","given":"Alexander E.","non-dropping-particle":"","parse-names":false,"suffix":""},{"dropping-particle":"","family":"Amaya","given":"Joshua","non-dropping-particle":"","parse-names":false,"suffix":""},{"dropping-particle":"","family":"Burke","given":"Kathleen A.","non-dropping-particle":"","parse-names":false,"suffix":""},{"dropping-particle":"","family":"Mittal","given":"Jeetain","non-dropping-particle":"","parse-names":false,"suffix":""},{"dropping-particle":"","family":"Fawzi","given":"Nicolas L.","non-dropping-particle":"","parse-names":false,"suffix":""},{"dropping-particle":"","family":"Maria Goreti usboko","given":"","non-dropping-particle":"","parse-names":false,"suffix":""},{"dropping-particle":"","family":"McConnell","given":"Kevin J.","non-dropping-particle":"","parse-names":false,"suffix":""},{"dropping-particle":"","family":"Beveridge","given":"David L.","non-dropping-particle":"","parse-names":false,"suffix":""},{"dropping-particle":"","family":"Nelson","given":"Hillary C.M.","non-dropping-particle":"","parse-names":false,"suffix":""},{"dropping-particle":"","family":"Finch","given":"John T.","non-dropping-particle":"","parse-names":false,"suffix":""},{"dropping-particle":"","family":"Luisi","given":"Bonaventura F.","non-dropping-particle":"","parse-names":false,"suffix":""},{"dropping-particle":"","family":"Klug","given":"Aaron","non-dropping-particle":"","parse-names":false,"suffix":""},{"dropping-particle":"","family":"Inscrição","given":"Comissão D E","non-dropping-particle":"","parse-names":false,"suffix":""},{"dropping-particle":"","family":"Bandyopadhyay","given":"Debashree","non-dropping-particle":"","parse-names":false,"suffix":""},{"dropping-particle":"","family":"Bhattacharyya","given":"Dhananjay","non-dropping-particle":"","parse-names":false,"suffix":""},{"dropping-particle":"","family":"Ghoshdastidar","given":"Debostuti","non-dropping-particle":"","parse-names":false,"suffix":""},{"dropping-particle":"","family":"Ansari","given":"Aseem Z. Aseern Z.","non-dropping-particle":"","parse-names":false,"suffix":""},{"dropping-particle":"","family":"Beh","given":"Ching Yew","non-dropping-particle":"","parse-names":false,"suffix":""},{"dropping-particle":"","family":"El-Sharnouby","given":"Sherif","non-dropping-particle":"","parse-names":false,"suffix":""},{"dropping-particle":"","family":"Chatzipli","given":"Aikaterini","non-dropping-particle":"","parse-names":false,"suffix":""},{"dropping-particle":"","family":"Russell","given":"Steven","non-dropping-particle":"","parse-names":false,"suffix":""},{"dropping-particle":"","family":"Choo","given":"Siew Woh","non-dropping-particle":"","parse-names":false,"suffix":""},{"dropping-particle":"","family":"White","given":"Robert","non-dropping-particle":"","parse-names":false,"suffix":""},{"dropping-particle":"","family":"Porcelli","given":"Damiano","non-dropping-particle":"","parse-names":false,"suffix":""},{"dropping-particle":"","family":"Fischer","given":"Bettina","non-dropping-particle":"","parse-names":false,"suffix":""},{"dropping-particle":"","family":"Russell","given":"Steven","non-dropping-particle":"","parse-names":false,"suffix":""},{"dropping-particle":"","family":"White","given":"Robert","non-dropping-particle":"","parse-names":false,"suffix":""},{"dropping-particle":"","family":"Sherer","given":"Edward C.","non-dropping-particle":"","parse-names":false,"suffix":""},{"dropping-particle":"","family":"Harris","given":"Sarah A.","non-dropping-particle":"","parse-names":false,"suffix":""},{"dropping-particle":"","family":"Soliva","given":"Robert","non-dropping-particle":"","parse-names":false,"suffix":""},{"dropping-particle":"","family":"Orozco","given":"Modesto","non-dropping-particle":"","parse-names":false,"suffix":""},{"dropping-particle":"","family":"Laughton","given":"Charles A.","non-dropping-particle":"","parse-names":false,"suffix":""},{"dropping-particle":"","family":"Mohan","given":"S.","non-dropping-particle":"","parse-names":false,"suffix":""},{"dropping-particle":"","family":"Yathindra","given":"N.","non-dropping-particle":"","parse-names":false,"suffix":""},{"dropping-particle":"","family":"Bhattacharyya","given":"Dhananjay","non-dropping-particle":"","parse-names":false,"suffix":""},{"dropping-particle":"","family":"Kundu","given":"Sudip","non-dropping-particle":"","parse-names":false,"suffix":""},{"dropping-particle":"","family":"Thakur","given":"Ashoke R.","non-dropping-particle":"","parse-names":false,"suffix":""},{"dropping-particle":"","family":"Majumdar","given":"Rabi","non-dropping-particle":"","parse-names":false,"suffix":""},{"dropping-particle":"","family":"Ghosh","given":"Anirban","non-dropping-particle":"","parse-names":false,"suffix":""},{"dropping-particle":"","family":"Bansal","given":"Manju","non-dropping-particle":"","parse-names":false,"suffix":""},{"dropping-particle":"","family":"Nagaich","given":"A. K.","non-dropping-particle":"","parse-names":false,"suffix":""},{"dropping-particle":"","family":"Bhattacharyya","given":"Dhananjay","non-dropping-particle":"","parse-names":false,"suffix":""},{"dropping-particle":"","family":"Brahmachari","given":"S. K.","non-dropping-particle":"","parse-names":false,"suffix":""},{"dropping-particle":"","family":"Bansal","given":"Manju","non-dropping-particle":"","parse-names":false,"suffix":""},{"dropping-particle":"","family":"Liao","given":"Qinghua","non-dropping-particle":"","parse-names":false,"suffix":""},{"dropping-particle":"","family":"Lüking","given":"Malin","non-dropping-particle":"","parse-names":false,"suffix":""},{"dropping-particle":"","family":"Krüger","given":"Dennis M.","non-dropping-particle":"","parse-names":false,"suffix":""},{"dropping-particle":"","family":"Deindl","given":"Sebastian","non-dropping-particle":"","parse-names":false,"suffix":""},{"dropping-particle":"","family":"Elf","given":"Johan","non-dropping-particle":"","parse-names":false,"suffix":""},{"dropping-particle":"","family":"Kasson","given":"Peter M.","non-dropping-particle":"","parse-names":false,"suffix":""},{"dropping-particle":"","family":"Lynn Kamerlin","given":"Shina Caroline","non-dropping-particle":"","parse-names":false,"suffix":""},{"dropping-particle":"","family":"Joshi","given":"Rajendra Rohit","non-dropping-particle":"","parse-names":false,"suffix":""},{"dropping-particle":"","family":"Passner","given":"Jonathan M.","non-dropping-particle":"","parse-names":false,"suffix":""},{"dropping-particle":"","family":"Rohs","given":"Remo","non-dropping-particle":"","parse-names":false,"suffix":""},{"dropping-particle":"","family":"Jain","given":"Rinku","non-dropping-particle":"","parse-names":false,"suffix":""},{"dropping-particle":"","family":"Sosinsky","given":"Alona","non-dropping-particle":"","parse-names":false,"suffix":""},{"dropping-particle":"","family":"Crickmore","given":"Michael A.","non-dropping-particle":"","parse-names":false,"suffix":""},{"dropping-particle":"","family":"Jacob","given":"Vinitha","non-dropping-particle":"","parse-names":false,"suffix":""},{"dropping-particle":"","family":"Aggarwal","given":"Aneel K.","non-dropping-particle":"","parse-names":false,"suffix":""},{"dropping-particle":"","family":"Honig","given":"Barry","non-dropping-particle":"","parse-names":false,"suffix":""},{"dropping-particle":"","family":"Mann","given":"Richard S.","non-dropping-particle":"","parse-names":false,"suffix":""},{"dropping-particle":"","family":"Abe","given":"Namiko","non-dropping-particle":"","parse-names":false,"suffix":""},{"dropping-particle":"","family":"Dror","given":"Iris","non-dropping-particle":"","parse-names":false,"suffix":""},{"dropping-particle":"","family":"Yang","given":"Lin Lijiang","non-dropping-particle":"","parse-names":false,"suffix":""},{"dropping-particle":"","family":"Slattery","given":"Matthew","non-dropping-particle":"","parse-names":false,"suffix":""},{"dropping-particle":"","family":"Zhou","given":"Tianyin","non-dropping-particle":"","parse-names":false,"suffix":""},{"dropping-particle":"","family":"Bussemaker","given":"Harmen J.","non-dropping-particle":"","parse-names":false,"suffix":""},{"dropping-particle":"","family":"Rohs","given":"Remo","non-dropping-particle":"","parse-names":false,"suffix":""},{"dropping-particle":"","family":"Mann","given":"Richard S.","non-dropping-particle":"","parse-names":false,"suffix":""},{"dropping-particle":"","family":"Ansari","given":"Aseem Z. Aseern Z.","non-dropping-particle":"","parse-names":false,"suffix":""},{"dropping-particle":"","family":"Peterson-Kaufman","given":"Kimberly J.","non-dropping-particle":"","parse-names":false,"suffix":""},{"dropping-particle":"","family":"Suzuki","given":"Masashi","non-dropping-particle":"","parse-names":false,"suffix":""},{"dropping-particle":"","family":"Loakes","given":"David","non-dropping-particle":"","parse-names":false,"suffix":""},{"dropping-particle":"","family":"Yagi","given":"Naoto","non-dropping-particle":"","parse-names":false,"suffix":""},{"dropping-particle":"","family":"Flatters","given":"Delphine","non-dropping-particle":"","parse-names":false,"suffix":""},{"dropping-particle":"","family":"Young","given":"Matthew","non-dropping-particle":"","parse-names":false,"suffix":""},{"dropping-particle":"","family":"Beveridge","given":"David L.","non-dropping-particle":"","parse-names":false,"suffix":""},{"dropping-particle":"","family":"Lavery","given":"Richard","non-dropping-particle":"","parse-names":false,"suffix":""},{"dropping-particle":"","family":"Lebrun","given":"Anne","non-dropping-particle":"","parse-names":false,"suffix":""},{"dropping-particle":"","family":"Shakked","given":"Zippora","non-dropping-particle":"","parse-names":false,"suffix":""},{"dropping-particle":"","family":"Lavery","given":"Richard","non-dropping-particle":"","parse-names":false,"suffix":""},{"dropping-particle":"","family":"Nikolov","given":"Dimitar B.","non-dropping-particle":"","parse-names":false,"suffix":""},{"dropping-particle":"","family":"Chen","given":"Hua","non-dropping-particle":"","parse-names":false,"suffix":""},{"dropping-particle":"","family":"Halay","given":"Elaine D.","non-dropping-particle":"","parse-names":false,"suffix":""},{"dropping-particle":"","family":"Hoffmann","given":"Alexander","non-dropping-particle":"","parse-names":false,"suffix":""},{"dropping-particle":"","family":"Roeder","given":"Robert G.","non-dropping-particle":"","parse-names":false,"suffix":""},{"dropping-particle":"","family":"Burley","given":"Stephen K.","non-dropping-particle":"","parse-names":false,"suffix":""},{"dropping-particle":"","family":"Pardo","given":"Leonardo","non-dropping-particle":"","parse-names":false,"suffix":""},{"dropping-particle":"","family":"Pastor","given":"Nina","non-dropping-particle":"","parse-names":false,"suffix":""},{"dropping-particle":"","family":"Weinstein","given":"Harel","non-dropping-particle":"","parse-names":false,"suffix":""},{"dropping-particle":"","family":"Rose","given":"Yana","non-dropping-particle":"","parse-names":false,"suffix":""},{"dropping-particle":"","family":"Duarte","given":"Jose M.","non-dropping-particle":"","parse-names":false,"suffix":""},{"dropping-particle":"","family":"Lowe","given":"Robert","non-dropping-particle":"","parse-names":false,"suffix":""},{"dropping-particle":"","family":"Segura","given":"Joan","non-dropping-particle":"","parse-names":false,"suffix":""},{"dropping-particle":"","family":"Bi","given":"Chunxiao","non-dropping-particle":"","parse-names":false,"suffix":""},{"dropping-particle":"","family":"Bhikadiya","given":"Charmi","non-dropping-particle":"","parse-names":false,"suffix":""},{"dropping-particle":"","family":"Chen","given":"Lin","non-dropping-particle":"","parse-names":false,"suffix":""},{"dropping-particle":"","family":"Rose","given":"Alexander S.","non-dropping-particle":"","parse-names":false,"suffix":""},{"dropping-particle":"","family":"Bittrich","given":"Sebastian","non-dropping-particle":"","parse-names":false,"suffix":""},{"dropping-particle":"","family":"Burley","given":"Stephen K.","non-dropping-particle":"","parse-names":false,"suffix":""},{"dropping-particle":"","family":"Westbrook","given":"John D.","non-dropping-particle":"","parse-names":false,"suffix":""},{"dropping-particle":"","family":"Souza","given":"Osmar Norberto","non-dropping-particle":"De","parse-names":false,"suffix":""},{"dropping-particle":"","family":"Ornstein","given":"Rick L.","non-dropping-particle":"","parse-names":false,"suffix":""},{"dropping-particle":"","family":"Wingender","given":"Edgar","non-dropping-particle":"","parse-names":false,"suffix":""},{"dropping-particle":"","family":"Schoeps","given":"Torsten","non-dropping-particle":"","parse-names":false,"suffix":""},{"dropping-particle":"","family":"Haubrock","given":"Martin","non-dropping-particle":"","parse-names":false,"suffix":""},{"dropping-particle":"","family":"Dönitz","given":"Jürgen","non-dropping-particle":"","parse-names":false,"suffix":""},{"dropping-particle":"","family":"Krull","given":"Mathias","non-dropping-particle":"","parse-names":false,"suffix":""},{"dropping-particle":"","family":"Dönitz","given":"Jürgen","non-dropping-particle":"","parse-names":false,"suffix":""},{"dropping-particle":"","family":"Lovering","given":"Ruth C.","non-dropping-particle":"","parse-names":false,"suffix":""},{"dropping-particle":"","family":"Gaudet","given":"Pascale","non-dropping-particle":"","parse-names":false,"suffix":""},{"dropping-particle":"","family":"Acencio","given":"Marcio L.","non-dropping-particle":"","parse-names":false,"suffix":""},{"dropping-particle":"","family":"Ignatchenko","given":"Alex","non-dropping-particle":"","parse-names":false,"suffix":""},{"dropping-particle":"","family":"Jolma","given":"Arttu","non-dropping-particle":"","parse-names":false,"suffix":""},{"dropping-particle":"","family":"Fornes","given":"Oriol","non-dropping-particle":"","parse-names":false,"suffix":""},{"dropping-particle":"","family":"Kuiper","given":"Martin","non-dropping-particle":"","parse-names":false,"suffix":""},{"dropping-particle":"V.","family":"Kulakovskiy","given":"Ivan","non-dropping-particle":"","parse-names":false,"suffix":""},{"dropping-particle":"","family":"Lægreid","given":"Astrid","non-dropping-particle":"","parse-names":false,"suffix":""},{"dropping-particle":"","family":"Martin","given":"Maria J.","non-dropping-particle":"","parse-names":false,"suffix":""},{"dropping-particle":"","family":"Logie","given":"Colin","non-dropping-particle":"","parse-names":false,"suffix":""},{"dropping-particle":"","family":"Luscombe","given":"Nicholas M.","non-dropping-particle":"","parse-names":false,"suffix":""},{"dropping-particle":"","family":"Laskowski","given":"Roman A.","non-dropping-particle":"","parse-names":false,"suffix":""},{"dropping-particle":"","family":"Thornton","given":"Janet M.","non-dropping-particle":"","parse-names":false,"suffix":""},{"dropping-particle":"","family":"Pradhan","given":"Lagnajeet","non-dropping-particle":"","parse-names":false,"suffix":""},{"dropping-particle":"","family":"Nam","given":"Hyun Joo","non-dropping-particle":"","parse-names":false,"suffix":""},{"dropping-particle":"","family":"Tara","given":"Sylvia","non-dropping-particle":"","parse-names":false,"suffix":""},{"dropping-particle":"","family":"Helms","given":"Volkhard","non-dropping-particle":"","parse-names":false,"suffix":""},{"dropping-particle":"","family":"Straatsma","given":"T. P.","non-dropping-particle":"","parse-names":false,"suffix":""},{"dropping-particle":"","family":"McCammon","given":"J. Andrew","non-dropping-particle":"","parse-names":false,"suffix":""},{"dropping-particle":"","family":"Feng","given":"Chenchen","non-dropping-particle":"","parse-names":false,"suffix":""},{"dropping-particle":"","family":"Song","given":"Chao","non-dropping-particle":"","parse-names":false,"suffix":""},{"dropping-particle":"","family":"Liu","given":"Yuejuan","non-dropping-particle":"","parse-names":false,"suffix":""},{"dropping-particle":"","family":"Qian","given":"Fengcui","non-dropping-particle":"","parse-names":false,"suffix":""},{"dropping-particle":"","family":"Gao","given":"Yi Qin Yu","non-dropping-particle":"","parse-names":false,"suffix":""},{"dropping-particle":"","family":"Ning","given":"Ziyu","non-dropping-particle":"","parse-names":false,"suffix":""},{"dropping-particle":"","family":"Wang","given":"Qiuyu","non-dropping-particle":"","parse-names":false,"suffix":""},{"dropping-particle":"","family":"Jiang","given":"Yining Yong","non-dropping-particle":"","parse-names":false,"suffix":""},{"dropping-particle":"","family":"Li","given":"Yanyu Yitong Yan Wen","non-dropping-particle":"","parse-names":false,"suffix":""},{"dropping-particle":"","family":"Li","given":"Meng","non-dropping-particle":"","parse-names":false,"suffix":""},{"dropping-particle":"","family":"Chen","given":"Jiaxin","non-dropping-particle":"","parse-names":false,"suffix":""},{"dropping-particle":"","family":"Zhang","given":"Jian Jiahui","non-dropping-particle":"","parse-names":false,"suffix":""},{"dropping-particle":"","family":"Li","given":"Chunquan","non-dropping-particle":"","parse-names":false,"suffix":""},{"dropping-particle":"","family":"Kumar","given":"Prasun","non-dropping-particle":"","parse-names":false,"suffix":""},{"dropping-particle":"","family":"Kailasam","given":"Senthilkumar","non-dropping-particle":"","parse-names":false,"suffix":""},{"dropping-particle":"","family":"Chakraborty","given":"Shaunak","non-dropping-particle":"","parse-names":false,"suffix":""},{"dropping-particle":"","family":"Bansal","given":"Manju","non-dropping-particle":"","parse-names":false,"suffix":""},{"dropping-particle":"","family":"Arciniegas Paspuel, O. G., Álvarez Hernández, S. R., Castro Morales, L. G., &amp; Maldonado Gudiño, C. W. (2021). Inte- ligencia emocional en estudiantes de la Universidad Autónoma de Los Andes. Revista Conrado, 17(78)","given":"127-133.","non-dropping-particle":"","parse-names":false,"suffix":""},{"dropping-particle":"","family":"Fesen","given":"Rob","non-dropping-particle":"","parse-names":false,"suffix":""},{"dropping-particle":"","family":"Ehsani","given":"Rezvan","non-dropping-particle":"","parse-names":false,"suffix":""},{"dropping-particle":"","family":"Bahrami","given":"Shahram","non-dropping-particle":"","parse-names":false,"suffix":""},{"dropping-particle":"","family":"Drabløs","given":"Finn","non-dropping-particle":"","parse-names":false,"suffix":""},{"dropping-particle":"","family":"Wellenzohn","given":"B.","non-dropping-particle":"","parse-names":false,"suffix":""},{"dropping-particle":"","family":"Flader","given":"W.","non-dropping-particle":"","parse-names":false,"suffix":""},{"dropping-particle":"","family":"Winger","given":"R. H.","non-dropping-particle":"","parse-names":false,"suffix":""},{"dropping-particle":"","family":"Hallbrucker","given":"A.","non-dropping-particle":"","parse-names":false,"suffix":""},{"dropping-particle":"","family":"Mayer","given":"E.","non-dropping-particle":"","parse-names":false,"suffix":""},{"dropping-particle":"","family":"Liedl","given":"K. R.","non-dropping-particle":"","parse-names":false,"suffix":""},{"dropping-particle":"","family":"Stubbs","given":"Benjamin J.","non-dropping-particle":"","parse-names":false,"suffix":""},{"dropping-particle":"","family":"Gopaulakrishnan","given":"Shweta","non-dropping-particle":"","parse-names":false,"suffix":""},{"dropping-particle":"","family":"Glass","given":"Kimberly","non-dropping-particle":"","parse-names":false,"suffix":""},{"dropping-particle":"","family":"Pochet","given":"Nathalie","non-dropping-particle":"","parse-names":false,"suffix":""},{"dropping-particle":"","family":"Everaert","given":"Celine","non-dropping-particle":"","parse-names":false,"suffix":""},{"dropping-particle":"","family":"Raby","given":"Benjamin","non-dropping-particle":"","parse-names":false,"suffix":""},{"dropping-particle":"","family":"Carey","given":"Vincent","non-dropping-particle":"","parse-names":false,"suffix":""},{"dropping-particle":"","family":"Kawamoto","given":"Yusuke","non-dropping-particle":"","parse-names":false,"suffix":""},{"dropping-particle":"","family":"Bando","given":"Toshikazu","non-dropping-particle":"","parse-names":false,"suffix":""},{"dropping-particle":"","family":"Sugiyama","given":"Hiroshi","non-dropping-particle":"","parse-names":false,"suffix":""},{"dropping-particle":"V.","family":"Jithesh","given":"P.","non-dropping-particle":"","parse-names":false,"suffix":""},{"dropping-particle":"","family":"Singh","given":"Prachi","non-dropping-particle":"","parse-names":false,"suffix":""},{"dropping-particle":"","family":"Joshi","given":"Rajendra Rohit","non-dropping-particle":"","parse-names":false,"suffix":""},{"dropping-particle":"","family":"Shields","given":"George C.","non-dropping-particle":"","parse-names":false,"suffix":""},{"dropping-particle":"","family":"Laughton","given":"Charles A.","non-dropping-particle":"","parse-names":false,"suffix":""},{"dropping-particle":"","family":"Orozco","given":"Modesto","non-dropping-particle":"","parse-names":false,"suffix":""},{"dropping-particle":"","family":"LaRonde-LeBlanc","given":"Nicole A.","non-dropping-particle":"","parse-names":false,"suffix":""},{"dropping-particle":"","family":"Wolberger","given":"Cynthia","non-dropping-particle":"","parse-names":false,"suffix":""},{"dropping-particle":"","family":"Ghoshdastidar","given":"Debostuti","non-dropping-particle":"","parse-names":false,"suffix":""},{"dropping-particle":"","family":"Bhimsaria","given":"Devesh","non-dropping-particle":"","parse-names":false,"suffix":""},{"dropping-particle":"","family":"Rodríguez-Martínez","given":"José A.","non-dropping-particle":"","parse-names":false,"suffix":""},{"dropping-particle":"","family":"Moretti","given":"Rocco","non-dropping-particle":"","parse-names":false,"suffix":""},{"dropping-particle":"","family":"Donato","given":"Leslie J","non-dropping-particle":"","parse-names":false,"suffix":""},{"dropping-particle":"","family":"Brezinski","given":"Mary L.","non-dropping-particle":"","parse-names":false,"suffix":""},{"dropping-particle":"","family":"Stafford","given":"Ryan L","non-dropping-particle":"","parse-names":false,"suffix":""},{"dropping-particle":"","family":"Thorson","given":"Jon S","non-dropping-particle":"","parse-names":false,"suffix":""},{"dropping-particle":"","family":"Dervan","given":"Peter B.","non-dropping-particle":"","parse-names":false,"suffix":""},{"dropping-particle":"","family":"Ansari","given":"Aseem Z. Aseern Z.","non-dropping-particle":"","parse-names":false,"suffix":""},{"dropping-particle":"","family":"Weber","given":"Gerald","non-dropping-particle":"","parse-names":false,"suffix":""},{"dropping-particle":"","family":"Essex","given":"Jonathan W.","non-dropping-particle":"","parse-names":false,"suffix":""},{"dropping-particle":"","family":"Neylon","given":"Cameron","non-dropping-particle":"","parse-names":false,"suffix":""},{"dropping-particle":"","family":"Ricci","given":"Clarisse G.","non-dropping-particle":"","parse-names":false,"suffix":""},{"dropping-particle":"","family":"Netz","given":"Paulo A.","non-dropping-particle":"","parse-names":false,"suffix":""},{"dropping-particle":"","family":"Judge","given":"Former","non-dropping-particle":"","parse-names":false,"suffix":""},{"dropping-particle":"","family":"Gide","given":"André","non-dropping-particle":"","parse-names":false,"suffix":""},{"dropping-particle":"","family":"Taghizadeh","given":"Mohammad","non-dropping-particle":"","parse-names":false,"suffix":""},{"dropping-particle":"","family":"Goliaei","given":"Bahram","non-dropping-particle":"","parse-names":false,"suffix":""},{"dropping-particle":"","family":"Madadkar-Sobhani","given":"Armin","non-dropping-particle":"","parse-names":false,"suffix":""},{"dropping-particle":"","family":"Levine","given":"A J","non-dropping-particle":"","parse-names":false,"suffix":""},{"dropping-particle":"V.","family":"Shapovalov","given":"Maxim","non-dropping-particle":"","parse-names":false,"suffix":""},{"dropping-particle":"","family":"Dunbrack","given":"Roland L.","non-dropping-particle":"","parse-names":false,"suffix":""},{"dropping-particle":"","family":"BHAT","given":"T. N.","non-dropping-particle":"","parse-names":false,"suffix":""},{"dropping-particle":"","family":"SASISEKHARAN","given":"V.","non-dropping-particle":"","parse-names":false,"suffix":""},{"dropping-particle":"","family":"VIJAYAN","given":"M.","non-dropping-particle":"","parse-names":false,"suffix":""},{"dropping-particle":"","family":"CHAKRABARTI","given":"P.","non-dropping-particle":"","parse-names":false,"suffix":""},{"dropping-particle":"","family":"Huang","given":"Xiaoqiang Xiaohua","non-dropping-particle":"","parse-names":false,"suffix":""},{"dropping-particle":"","family":"Pearce","given":"Robin","non-dropping-particle":"","parse-names":false,"suffix":""},{"dropping-particle":"","family":"Zhang","given":"Yongli Yang Yuning","non-dropping-particle":"","parse-names":false,"suffix":""},{"dropping-particle":"","family":"Triba","given":"Mohamed N.","non-dropping-particle":"","parse-names":false,"suffix":""},{"dropping-particle":"","family":"B","given":"Laurence Le Moyec","non-dropping-particle":"","parse-names":false,"suffix":""},{"dropping-particle":"","family":"Amathieu","given":"Roland","non-dropping-particle":"","parse-names":false,"suffix":""},{"dropping-particle":"","family":"Goossens","given":"Corentine","non-dropping-particle":"","parse-names":false,"suffix":""},{"dropping-particle":"","family":"Bouchemal","given":"Nadia","non-dropping-particle":"","parse-names":false,"suffix":""},{"dropping-particle":"","family":"Nahon","given":"Pierre","non-dropping-particle":"","parse-names":false,"suffix":""},{"dropping-particle":"","family":"Rutledge","given":"Douglas N","non-dropping-particle":"","parse-names":false,"suffix":""},{"dropping-particle":"","family":"Savarin","given":"Philippe","non-dropping-particle":"","parse-names":false,"suffix":""},{"dropping-particle":"","family":"Μ. ΘΕΟΔΩΡΟΥ","given":"Μ. ΜΗΤΡΟΣΥΛΗ","non-dropping-particle":"","parse-names":false,"suffix":""},{"dropping-particle":"","family":"Paz","given":"Guillermina Baena","non-dropping-particle":"","parse-names":false,"suffix":""},{"dropping-particle":"","family":"Ruíz","given":"Arróliga Araica; Blandón","non-dropping-particle":"","parse-names":false,"suffix":""},{"dropping-particle":"","family":"Penvose","given":"Ashley","non-dropping-particle":"","parse-names":false,"suffix":""},{"dropping-particle":"","family":"Keenan","given":"Jessica L.","non-dropping-particle":"","parse-names":false,"suffix":""},{"dropping-particle":"","family":"Bray","given":"David","non-dropping-particle":"","parse-names":false,"suffix":""},{"dropping-particle":"","family":"Ramlall","given":"Vijendra","non-dropping-particle":"","parse-names":false,"suffix":""},{"dropping-particle":"","family":"Siggers","given":"Trevor","non-dropping-particle":"","parse-names":false,"suffix":""},{"dropping-particle":"","family":"Weikum","given":"Emily R.","non-dropping-particle":"","parse-names":false,"suffix":""},{"dropping-particle":"","family":"Liu","given":"Xu","non-dropping-particle":"","parse-names":false,"suffix":""},{"dropping-particle":"","family":"Ortlund","given":"Eric A.","non-dropping-particle":"","parse-names":false,"suffix":""},{"dropping-particle":"","family":"Ambrosini","given":"Giovanna","non-dropping-particle":"","parse-names":false,"suffix":""},{"dropping-particle":"","family":"Vorontsov","given":"Ilya","non-dropping-particle":"","parse-names":false,"suffix":""},{"dropping-particle":"","family":"Penzar","given":"Dmitry","non-dropping-particle":"","parse-names":false,"suffix":""},{"dropping-particle":"","family":"Groux","given":"Romain","non-dropping-particle":"","parse-names":false,"suffix":""},{"dropping-particle":"","family":"Fornes","given":"Oriol","non-dropping-particle":"","parse-names":false,"suffix":""},{"dropping-particle":"","family":"Nikolaeva","given":"Daria D.","non-dropping-particle":"","parse-names":false,"suffix":""},{"dropping-particle":"","family":"Ballester","given":"Benoit","non-dropping-particle":"","parse-names":false,"suffix":""},{"dropping-particle":"","family":"Grau","given":"Jan","non-dropping-particle":"","parse-names":false,"suffix":""},{"dropping-particle":"","family":"Grosse","given":"Ivo","non-dropping-particle":"","parse-names":false,"suffix":""},{"dropping-particle":"","family":"Makeev","given":"Vsevolod","non-dropping-particle":"","parse-names":false,"suffix":""},{"dropping-particle":"V.","family":"Kulakovskiy","given":"Ivan","non-dropping-particle":"","parse-names":false,"suffix":""},{"dropping-particle":"","family":"Bucher","given":"Philipp","non-dropping-particle":"","parse-names":false,"suffix":""},{"dropping-particle":"","family":"Ghoshdastidar","given":"Debostuti","non-dropping-particle":"","parse-names":false,"suffix":""},{"dropping-particle":"","family":"Bansal","given":"Manju","non-dropping-particle":"","parse-names":false,"suffix":""},{"dropping-particle":"","family":"Chandran","given":"Aneesh","non-dropping-particle":"","parse-names":false,"suffix":""},{"dropping-particle":"","family":"Ghoshdastidar","given":"Debostuti","non-dropping-particle":"","parse-names":false,"suffix":""},{"dropping-particle":"","family":"Senapati","given":"Sanjib","non-dropping-particle":"","parse-names":false,"suffix":""},{"dropping-particle":"","family":"Xiang","given":"Zhexin","non-dropping-particle":"","parse-names":false,"suffix":""},{"dropping-particle":"","family":"Honig","given":"Barry","non-dropping-particle":"","parse-names":false,"suffix":""},{"dropping-particle":"","family":"Momany","given":"F. A.","non-dropping-particle":"","parse-names":false,"suffix":""},{"dropping-particle":"","family":"Carruthers","given":"L. M.","non-dropping-particle":"","parse-names":false,"suffix":""},{"dropping-particle":"","family":"McGuire","given":"R. F.","non-dropping-particle":"","parse-names":false,"suffix":""},{"dropping-particle":"","family":"Scheraga","given":"H. A.","non-dropping-particle":"","parse-names":false,"suffix":""},{"dropping-particle":"","family":"Tonks","given":"Steven","non-dropping-particle":"","parse-names":false,"suffix":""},{"dropping-particle":"","family":"Fornes","given":"Oriol","non-dropping-particle":"","parse-names":false,"suffix":""},{"dropping-particle":"","family":"Castro-Mondragon","given":"Jaime A.","non-dropping-particle":"","parse-names":false,"suffix":""},{"dropping-particle":"","family":"Khan","given":"Aziz","non-dropping-particle":"","parse-names":false,"suffix":""},{"dropping-particle":"","family":"Lee","given":"Robin","non-dropping-particle":"Van Der","parse-names":false,"suffix":""},{"dropping-particle":"","family":"Zhang","given":"Xing","non-dropping-particle":"","parse-names":false,"suffix":""},{"dropping-particle":"","family":"Richmond","given":"Phillip A.","non-dropping-particle":"","parse-names":false,"suffix":""},{"dropping-particle":"","family":"Modi","given":"Bhavi P.","non-dropping-particle":"","parse-names":false,"suffix":""},{"dropping-particle":"","family":"Correard","given":"Solenne","non-dropping-particle":"","parse-names":false,"suffix":""},{"dropping-particle":"","family":"Gheorghe","given":"Marius","non-dropping-particle":"","parse-names":false,"suffix":""},{"dropping-particle":"","family":"Baranašić","given":"Damir","non-dropping-particle":"","parse-names":false,"suffix":""},{"dropping-particle":"","family":"Santana-Garcia","given":"Walter","non-dropping-particle":"","parse-names":false,"suffix":""},{"dropping-particle":"","family":"Tan","given":"Ge","non-dropping-particle":"","parse-names":false,"suffix":""},{"dropping-particle":"","family":"Chèneby","given":"Jeanne","non-dropping-particle":"","parse-names":false,"suffix":""},{"dropping-particle":"","family":"Ballester","given":"Benoit","non-dropping-particle":"","parse-names":false,"suffix":""},{"dropping-particle":"","family":"Parcy","given":"François","non-dropping-particle":"","parse-names":false,"suffix":""},{"dropping-particle":"","family":"Sandelin","given":"Albin","non-dropping-particle":"","parse-names":false,"suffix":""},{"dropping-particle":"","family":"Lenhard","given":"Boris","non-dropping-particle":"","parse-names":false,"suffix":""},{"dropping-particle":"","family":"Wasserman","given":"Wyeth W.","non-dropping-particle":"","parse-names":false,"suffix":""},{"dropping-particle":"","family":"Mathelier","given":"Anthony","non-dropping-particle":"","parse-names":false,"suffix":""},{"dropping-particle":"","family":"Garcia-Alonso","given":"Luz","non-dropping-particle":"","parse-names":false,"suffix":""},{"dropping-particle":"","family":"Holland","given":"Christian H.","non-dropping-particle":"","parse-names":false,"suffix":""},{"dropping-particle":"","family":"Ibrahim","given":"Mahmoud M.","non-dropping-particle":"","parse-names":false,"suffix":""},{"dropping-particle":"","family":"Turei","given":"Denes","non-dropping-particle":"","parse-names":false,"suffix":""},{"dropping-particle":"","family":"Saez-Rodriguez","given":"Julio","non-dropping-particle":"","parse-names":false,"suffix":""},{"dropping-particle":"","family":"Mattapally","given":"Saidulu","non-dropping-particle":"","parse-names":false,"suffix":""},{"dropping-particle":"","family":"Singh","given":"Mrityunjay","non-dropping-particle":"","parse-names":false,"suffix":""},{"dropping-particle":"","family":"Murthy","given":"Kona Samba","non-dropping-particle":"","parse-names":false,"suffix":""},{"dropping-particle":"","family":"Asthana","given":"Shailendra","non-dropping-particle":"","parse-names":false,"suffix":""},{"dropping-particle":"","family":"Banerjee","given":"Sanjay K.","non-dropping-particle":"","parse-names":false,"suffix":""},{"dropping-particle":"","family":"Sagendorf","given":"Jared M.","non-dropping-particle":"","parse-names":false,"suffix":""},{"dropping-particle":"","family":"Markarian","given":"Nicholas","non-dropping-particle":"","parse-names":false,"suffix":""},{"dropping-particle":"","family":"Berman","given":"Helen M.","non-dropping-particle":"","parse-names":false,"suffix":""},{"dropping-particle":"","family":"Rohs","given":"Remo","non-dropping-particle":"","parse-names":false,"suffix":""},{"dropping-particle":"","family":"Robertson","given":"James C.","non-dropping-particle":"","parse-names":false,"suffix":""},{"dropping-particle":"","family":"Cheatham","given":"Thomas E.","non-dropping-particle":"","parse-names":false,"suffix":""},{"dropping-particle":"","family":"Seok","given":"Seung Hyeon","non-dropping-particle":"","parse-names":false,"suffix":""},{"dropping-particle":"","family":"Lee","given":"Woojong","non-dropping-particle":"","parse-names":false,"suffix":""},{"dropping-particle":"","family":"Jiang","given":"Li","non-dropping-particle":"","parse-names":false,"suffix":""},{"dropping-particle":"","family":"Molugu","given":"Kaivalya","non-dropping-particle":"","parse-names":false,"suffix":""},{"dropping-particle":"","family":"Zheng","given":"Aiping","non-dropping-particle":"","parse-names":false,"suffix":""},{"dropping-particle":"","family":"Li","given":"Yanyu Yitong Yan Wen","non-dropping-particle":"","parse-names":false,"suffix":""},{"dropping-particle":"","family":"Park","given":"Sanghyun","non-dropping-particle":"","parse-names":false,"suffix":""},{"dropping-particle":"","family":"Bradfield","given":"Christopher A.","non-dropping-particle":"","parse-names":false,"suffix":""},{"dropping-particle":"","family":"Xing","given":"Yongna","non-dropping-particle":"","parse-names":false,"suffix":""},{"dropping-particle":"","family":"Schulte","given":"Kathrin Wiebke","non-dropping-particle":"","parse-names":false,"suffix":""},{"dropping-particle":"","family":"Green","given":"Edward","non-dropping-particle":"","parse-names":false,"suffix":""},{"dropping-particle":"","family":"Wilz","given":"Annabel","non-dropping-particle":"","parse-names":false,"suffix":""},{"dropping-particle":"","family":"Platten","given":"Michael","non-dropping-particle":"","parse-names":false,"suffix":""},{"dropping-particle":"","family":"Daumke","given":"Oliver","non-dropping-particle":"","parse-names":false,"suffix":""},{"dropping-particle":"","family":"Wu","given":"Dalei","non-dropping-particle":"","parse-names":false,"suffix":""},{"dropping-particle":"","family":"Su","given":"Xiaoyu Dong","non-dropping-particle":"","parse-names":false,"suffix":""},{"dropping-particle":"","family":"Potluri","given":"Nalini","non-dropping-particle":"","parse-names":false,"suffix":""},{"dropping-particle":"","family":"Kim","given":"Youngchang","non-dropping-particle":"","parse-names":false,"suffix":""},{"dropping-particle":"","family":"Rastinejad","given":"Fraydoon","non-dropping-particle":"","parse-names":false,"suffix":""},{"dropping-particle":"","family":"ElOmari","given":"Kamel","non-dropping-particle":"","parse-names":false,"suffix":""},{"dropping-particle":"","family":"Hoosdally","given":"Sarah J.","non-dropping-particle":"","parse-names":false,"suffix":""},{"dropping-particle":"","family":"Tuladhar","given":"Kapil","non-dropping-particle":"","parse-names":false,"suffix":""},{"dropping-particle":"","family":"Karia","given":"Dimple","non-dropping-particle":"","parse-names":false,"suffix":""},{"dropping-particle":"","family":"Hall-Ponselé","given":"Elisa","non-dropping-particle":"","parse-names":false,"suffix":""},{"dropping-particle":"","family":"Platonova","given":"Olga","non-dropping-particle":"","parse-names":false,"suffix":""},{"dropping-particle":"","family":"Vyas","given":"Paresh","non-dropping-particle":"","parse-names":false,"suffix":""},{"dropping-particle":"","family":"Patient","given":"Roger","non-dropping-particle":"","parse-names":false,"suffix":""},{"dropping-particle":"","family":"Porcher","given":"Catherine","non-dropping-particle":"","parse-names":false,"suffix":""},{"dropping-particle":"","family":"Mancini","given":"Erika J.","non-dropping-particle":"","parse-names":false,"suffix":""},{"dropping-particle":"","family":"Wu","given":"Dalei","non-dropping-particle":"","parse-names":false,"suffix":""},{"dropping-particle":"","family":"Potluri","given":"Nalini","non-dropping-particle":"","parse-names":false,"suffix":""},{"dropping-particle":"","family":"Lu","given":"Jingping","non-dropping-particle":"","parse-names":false,"suffix":""},{"dropping-particle":"","family":"Kim","given":"Youngchang","non-dropping-particle":"","parse-names":false,"suffix":""},{"dropping-particle":"","family":"Rastinejad","given":"Fraydoon","non-dropping-particle":"","parse-names":false,"suffix":""},{"dropping-particle":"","family":"Asif","given":"Maor","non-dropping-particle":"","parse-names":false,"suffix":""},{"dropping-particle":"","family":"Orenstein","given":"Yaron","non-dropping-particle":"","parse-names":false,"suffix":""},{"dropping-particle":"","family":"Costa","given":"Mauro W.","non-dropping-particle":"","parse-names":false,"suffix":""},{"dropping-particle":"","family":"Guo","given":"Guanglan","non-dropping-particle":"","parse-names":false,"suffix":""},{"dropping-particle":"","family":"Wolstein","given":"Orit","non-dropping-particle":"","parse-names":false,"suffix":""},{"dropping-particle":"","family":"Vale","given":"Molly","non-dropping-particle":"","parse-names":false,"suffix":""},{"dropping-particle":"","family":"Castro","given":"Maria L.","non-dropping-particle":"","parse-names":false,"suffix":""},{"dropping-particle":"","family":"Wang","given":"Libin","non-dropping-particle":"","parse-names":false,"suffix":""},{"dropping-particle":"","family":"Otway","given":"Robyn","non-dropping-particle":"","parse-names":false,"suffix":""},{"dropping-particle":"","family":"Riek","given":"Peter","non-dropping-particle":"","parse-names":false,"suffix":""},{"dropping-particle":"","family":"Cochrane","given":"Natalie","non-dropping-particle":"","parse-names":false,"suffix":""},{"dropping-particle":"","family":"Furtado","given":"Milena","non-dropping-particle":"","parse-names":false,"suffix":""},{"dropping-particle":"","family":"Semsarian","given":"Christopher","non-dropping-particle":"","parse-names":false,"suffix":""},{"dropping-particle":"","family":"Weintraub","given":"Robert G.","non-dropping-particle":"","parse-names":false,"suffix":""},{"dropping-particle":"","family":"Yeoh","given":"Thomas","non-dropping-particle":"","parse-names":false,"suffix":""},{"dropping-particle":"","family":"Hayward","given":"Christopher","non-dropping-particle":"","parse-names":false,"suffix":""},{"dropping-particle":"","family":"Keogh","given":"Anne","non-dropping-particle":"","parse-names":false,"suffix":""},{"dropping-particle":"","family":"Macdonald","given":"Peter","non-dropping-particle":"","parse-names":false,"suffix":""},{"dropping-particle":"","family":"Feneley","given":"Michael","non-dropping-particle":"","parse-names":false,"suffix":""},{"dropping-particle":"","family":"Graham","given":"Robert M.","non-dropping-particle":"","parse-names":false,"suffix":""},{"dropping-particle":"","family":"Seidman","given":"Jonathan G.","non-dropping-particle":"","parse-names":false,"suffix":""},{"dropping-particle":"","family":"Seidman","given":"Christine E.","non-dropping-particle":"","parse-names":false,"suffix":""},{"dropping-particle":"","family":"Rosenthal","given":"Nadia","non-dropping-particle":"","parse-names":false,"suffix":""},{"dropping-particle":"","family":"Fatkin","given":"Diane","non-dropping-particle":"","parse-names":false,"suffix":""},{"dropping-particle":"","family":"Harvey","given":"Richard P.","non-dropping-particle":"","parse-names":false,"suffix":""},{"dropping-particle":"","family":"Pradhan","given":"Lagnajeet","non-dropping-particle":"","parse-names":false,"suffix":""},{"dropping-particle":"","family":"Genis","given":"Caroli","non-dropping-particle":"","parse-names":false,"suffix":""},{"dropping-particle":"","family":"Scone","given":"Peyton","non-dropping-particle":"","parse-names":false,"suffix":""},{"dropping-particle":"","family":"Weinberg","given":"Ellen O.","non-dropping-particle":"","parse-names":false,"suffix":""},{"dropping-particle":"","family":"Kasahara","given":"Hideko","non-dropping-particle":"","parse-names":false,"suffix":""},{"dropping-particle":"","family":"Nam","given":"Hyun Joo","non-dropping-particle":"","parse-names":false,"suffix":""},{"dropping-particle":"","family":"Veras Ribeiro Filho","given":"Helder","non-dropping-particle":"","parse-names":false,"suffix":""},{"dropping-particle":"","family":"Tambones","given":"Izabella Luisa","non-dropping-particle":"","parse-names":false,"suffix":""},{"dropping-particle":"","family":"Mariano Gonçalves Dias","given":"Marieli","non-dropping-particle":"","parse-names":false,"suffix":""},{"dropping-particle":"","family":"Bernardi Videira","given":"Natalia","non-dropping-particle":"","parse-names":false,"suffix":""},{"dropping-particle":"","family":"Bruder","given":"Marjorie","non-dropping-particle":"","parse-names":false,"suffix":""},{"dropping-particle":"","family":"Amorim Amato","given":"Angélica","non-dropping-particle":"","parse-names":false,"suffix":""},{"dropping-particle":"","family":"Migliorini Figueira","given":"Ana Carolina","non-dropping-particle":"","parse-names":false,"suffix":""},{"dropping-particle":"","family":"Nrb","given":"Esrrg","non-dropping-particle":"","parse-names":false,"suffix":""},{"dropping-particle":"","family":"Ppard","given":"N R C","non-dropping-particle":"","parse-names":false,"suffix":""},{"dropping-particle":"","family":"Gat","given":"Acgt A T N C","non-dropping-particle":"","parse-names":false,"suffix":""},{"dropping-particle":"","family":"Gat","given":"Acgt A T N C","non-dropping-particle":"","parse-names":false,"suffix":""},{"dropping-particle":"","family":"Guzikevich-guerstein","given":"Gali","non-dropping-particle":"","parse-names":false,"suffix":""},{"dropping-particle":"","family":"Shakked","given":"Zippora","non-dropping-particle":"","parse-names":false,"suffix":""},{"dropping-particle":"","family":"Pastor","given":"Nina","non-dropping-particle":"","parse-names":false,"suffix":""},{"dropping-particle":"","family":"Pardo","given":"Leonardo","non-dropping-particle":"","parse-names":false,"suffix":""},{"dropping-particle":"","family":"Weinstein","given":"Harel","non-dropping-particle":"","parse-names":false,"suffix":""},{"dropping-particle":"","family":"Slattery","given":"Matthew","non-dropping-particle":"","parse-names":false,"suffix":""},{"dropping-particle":"","family":"Riley","given":"Todd","non-dropping-particle":"","parse-names":false,"suffix":""},{"dropping-particle":"","family":"Liu","given":"Peng","non-dropping-particle":"","parse-names":false,"suffix":""},{"dropping-particle":"","family":"Abe","given":"Namiko","non-dropping-particle":"","parse-names":false,"suffix":""},{"dropping-particle":"","family":"Gomez-Alcala","given":"Pilar","non-dropping-particle":"","parse-names":false,"suffix":""},{"dropping-particle":"","family":"Dror","given":"Iris","non-dropping-particle":"","parse-names":false,"suffix":""},{"dropping-particle":"","family":"Zhou","given":"Tianyin","non-dropping-particle":"","parse-names":false,"suffix":""},{"dropping-particle":"","family":"Rohs","given":"Remo","non-dropping-particle":"","parse-names":false,"suffix":""},{"dropping-particle":"","family":"Honig","given":"Barry","non-dropping-particle":"","parse-names":false,"suffix":""},{"dropping-particle":"","family":"Bussemaker","given":"Harmen J.","non-dropping-particle":"","parse-names":false,"suffix":""},{"dropping-particle":"","family":"Mann","given":"Richard S.","non-dropping-particle":"","parse-names":false,"suffix":""},{"dropping-particle":"","family":"Chiu","given":"Tsu Pei Thang Kien","non-dropping-particle":"","parse-names":false,"suffix":""},{"dropping-particle":"","family":"Rao","given":"Satyanarayan","non-dropping-particle":"","parse-names":false,"suffix":""},{"dropping-particle":"","family":"Mann","given":"Richard S.","non-dropping-particle":"","parse-names":false,"suffix":""},{"dropping-particle":"","family":"Honig","given":"Barry","non-dropping-particle":"","parse-names":false,"suffix":""},{"dropping-particle":"","family":"Rohs","given":"Remo","non-dropping-particle":"","parse-names":false,"suffix":""},{"dropping-particle":"","family":"Zhang","given":"Liyang","non-dropping-particle":"","parse-names":false,"suffix":""},{"dropping-particle":"","family":"Martini","given":"Gabriella D.","non-dropping-particle":"","parse-names":false,"suffix":""},{"dropping-particle":"","family":"Tomas Rube","given":"H.","non-dropping-particle":"","parse-names":false,"suffix":""},{"dropping-particle":"","family":"Kribelbauer","given":"Judith F.","non-dropping-particle":"","parse-names":false,"suffix":""},{"dropping-particle":"","family":"Rastogi","given":"Chaitanya","non-dropping-particle":"","parse-names":false,"suffix":""},{"dropping-particle":"","family":"FitzPatrick","given":"Vincent D.","non-dropping-particle":"","parse-names":false,"suffix":""},{"dropping-particle":"","family":"Houtman","given":"Jon C.","non-dropping-particle":"","parse-names":false,"suffix":""},{"dropping-particle":"","family":"Bussemaker","given":"Harmen J.","non-dropping-particle":"","parse-names":false,"suffix":""},{"dropping-particle":"","family":"Pufall","given":"Miles A.","non-dropping-particle":"","parse-names":false,"suffix":""},{"dropping-particle":"","family":"Jolma","given":"Arttu","non-dropping-particle":"","parse-names":false,"suffix":""},{"dropping-particle":"","family":"Yan","given":"Jian","non-dropping-particle":"","parse-names":false,"suffix":""},{"dropping-particle":"","family":"Whitington","given":"Thomas","non-dropping-particle":"","parse-names":false,"suffix":""},{"dropping-particle":"","family":"Toivonen","given":"Jarkko","non-dropping-particle":"","parse-names":false,"suffix":""},{"dropping-particle":"","family":"Nitta","given":"Kazuhiro R.","non-dropping-particle":"","parse-names":false,"suffix":""},{"dropping-particle":"","family":"Rastas","given":"Pasi","non-dropping-particle":"","parse-names":false,"suffix":""},{"dropping-particle":"","family":"Morgunova","given":"Ekaterina","non-dropping-particle":"","parse-names":false,"suffix":""},{"dropping-particle":"","family":"Enge","given":"Martin","non-dropping-particle":"","parse-names":false,"suffix":""},{"dropping-particle":"","family":"Taipale","given":"Mikko Minna","non-dropping-particle":"","parse-names":false,"suffix":""},{"dropping-particle":"","family":"Wei","given":"Gonghong Hong","non-dropping-particle":"","parse-names":false,"suffix":""},{"dropping-particle":"","family":"Palin","given":"Kimmo","non-dropping-particle":"","parse-names":false,"suffix":""},{"dropping-particle":"","family":"Vaquerizas","given":"Juan M.","non-dropping-particle":"","parse-names":false,"suffix":""},{"dropping-particle":"","family":"Vincentelli","given":"Renaud","non-dropping-particle":"","parse-names":false,"suffix":""},{"dropping-particle":"","family":"Luscombe","given":"Nicholas M.","non-dropping-particle":"","parse-names":false,"suffix":""},{"dropping-particle":"","family":"Hughes","given":"Timothy R.","non-dropping-particle":"","parse-names":false,"suffix":""},{"dropping-particle":"","family":"Lemaire","given":"Patrick","non-dropping-particle":"","parse-names":false,"suffix":""},{"dropping-particle":"","family":"Ukkonen","given":"Esko","non-dropping-particle":"","parse-names":false,"suffix":""},{"dropping-particle":"","family":"Kivioja","given":"Teemu","non-dropping-particle":"","parse-names":false,"suffix":""},{"dropping-particle":"","family":"Taipale","given":"Jussi","non-dropping-particle":"","parse-names":false,"suffix":""},{"dropping-particle":"","family":"Rogers","given":"Julia M.","non-dropping-particle":"","parse-names":false,"suffix":""},{"dropping-particle":"","family":"Waters","given":"Colin T.","non-dropping-particle":"","parse-names":false,"suffix":""},{"dropping-particle":"","family":"Seegar","given":"Tom C.M.","non-dropping-particle":"","parse-names":false,"suffix":""},{"dropping-particle":"","family":"Jarrett","given":"Sanchez M.","non-dropping-particle":"","parse-names":false,"suffix":""},{"dropping-particle":"","family":"Hallworth","given":"Amelia N.","non-dropping-particle":"","parse-names":false,"suffix":""},{"dropping-particle":"","family":"Blacklow","given":"Stephen C.","non-dropping-particle":"","parse-names":false,"suffix":""},{"dropping-particle":"","family":"Bulyk","given":"Martha L.","non-dropping-particle":"","parse-names":false,"suffix":""},{"dropping-particle":"","family":"Levo","given":"Michal","non-dropping-particle":"","parse-names":false,"suffix":""},{"dropping-particle":"","family":"Zalckvar","given":"Einat","non-dropping-particle":"","parse-names":false,"suffix":""},{"dropping-particle":"","family":"Sharon","given":"Eilon","non-dropping-particle":"","parse-names":false,"suffix":""},{"dropping-particle":"","family":"Machado","given":"Ana Carolina Dantas","non-dropping-particle":"","parse-names":false,"suffix":""},{"dropping-particle":"","family":"Kalma","given":"Yael","non-dropping-particle":"","parse-names":false,"suffix":""},{"dropping-particle":"","family":"Lotam-Pompan","given":"Maya","non-dropping-particle":"","parse-names":false,"suffix":""},{"dropping-particle":"","family":"Weinberger","given":"Adina","non-dropping-particle":"","parse-names":false,"suffix":""},{"dropping-particle":"","family":"Yakhini","given":"Zohar","non-dropping-particle":"","parse-names":false,"suffix":""},{"dropping-particle":"","family":"Rohs","given":"Remo","non-dropping-particle":"","parse-names":false,"suffix":""},{"dropping-particle":"","family":"Segal","given":"Eran","non-dropping-particle":"","parse-names":false,"suffix":""},{"dropping-particle":"","family":"Hudson","given":"William H.","non-dropping-particle":"","parse-names":false,"suffix":""},{"dropping-particle":"","family":"Vera","given":"Ian Mitchelle S.De","non-dropping-particle":"","parse-names":false,"suffix":""},{"dropping-particle":"","family":"Nwachukwu","given":"Jerome C.","non-dropping-particle":"","parse-names":false,"suffix":""},{"dropping-particle":"","family":"Weikum","given":"Emily R.","non-dropping-particle":"","parse-names":false,"suffix":""},{"dropping-particle":"","family":"Herbst","given":"Austin G.","non-dropping-particle":"","parse-names":false,"suffix":""},{"dropping-particle":"","family":"Yang","given":"Qin","non-dropping-particle":"","parse-names":false,"suffix":""},{"dropping-particle":"","family":"Bain","given":"David L.","non-dropping-particle":"","parse-names":false,"suffix":""},{"dropping-particle":"","family":"Nettles","given":"Kendall W.","non-dropping-particle":"","parse-names":false,"suffix":""},{"dropping-particle":"","family":"Kojetin","given":"Douglas J.","non-dropping-particle":"","parse-names":false,"suffix":""},{"dropping-particle":"","family":"Ortlund","given":"Eric A.","non-dropping-particle":"","parse-names":false,"suffix":""},{"dropping-particle":"","family":"Rajkumar","given":"Arun S.","non-dropping-particle":"","parse-names":false,"suffix":""},{"dropping-particle":"","family":"Dénervaud","given":"Nicolas","non-dropping-particle":"","parse-names":false,"suffix":""},{"dropping-particle":"","family":"Maerkl","given":"Sebastian J.","non-dropping-particle":"","parse-names":false,"suffix":""},{"dropping-particle":"","family":"Schöne","given":"Stefanie","non-dropping-particle":"","parse-names":false,"suffix":""},{"dropping-particle":"","family":"Jurk","given":"Marcel","non-dropping-particle":"","parse-names":false,"suffix":""},{"dropping-particle":"","family":"Helabad","given":"Mahdi Bagherpoor","non-dropping-particle":"","parse-names":false,"suffix":""},{"dropping-particle":"","family":"Dror","given":"Iris","non-dropping-particle":"","parse-names":false,"suffix":""},{"dropping-particle":"","family":"Lebars","given":"Isabelle","non-dropping-particle":"","parse-names":false,"suffix":""},{"dropping-particle":"","family":"Kieffer","given":"Bruno","non-dropping-particle":"","parse-names":false,"suffix":""},{"dropping-particle":"","family":"Imhof","given":"Petra","non-dropping-particle":"","parse-names":false,"suffix":""},{"dropping-particle":"","family":"Rohs","given":"Remo","non-dropping-particle":"","parse-names":false,"suffix":""},{"dropping-particle":"","family":"Vingron","given":"Martin","non-dropping-particle":"","parse-names":false,"suffix":""},{"dropping-particle":"","family":"Thomas-Chollier","given":"Morgane","non-dropping-particle":"","parse-names":false,"suffix":""},{"dropping-particle":"","family":"Meijsing","given":"Sebastiaan H.","non-dropping-particle":"","parse-names":false,"suffix":""},{"dropping-particle":"","family":"Carlson","given":"Clayton D.","non-dropping-particle":"","parse-names":false,"suffix":""},{"dropping-particle":"","family":"Warren","given":"Christopher L.","non-dropping-particle":"","parse-names":false,"suffix":""},{"dropping-particle":"","family":"Hauschild","given":"Karl E.","non-dropping-particle":"","parse-names":false,"suffix":""},{"dropping-particle":"","family":"Ozers","given":"Mary S.","non-dropping-particle":"","parse-names":false,"suffix":""},{"dropping-particle":"","family":"Qadir","given":"Naveeda","non-dropping-particle":"","parse-names":false,"suffix":""},{"dropping-particle":"","family":"Bhimsaria","given":"Devesh","non-dropping-particle":"","parse-names":false,"suffix":""},{"dropping-particle":"","family":"Lee","given":"Youngsook","non-dropping-particle":"","parse-names":false,"suffix":""},{"dropping-particle":"","family":"Cerrina","given":"Franco","non-dropping-particle":"","parse-names":false,"suffix":""},{"dropping-particle":"","family":"Ansari","given":"Aseem Z. Aseern Z.","non-dropping-particle":"","parse-names":false,"suffix":""},{"dropping-particle":"","family":"Levo","given":"Michal","non-dropping-particle":"","parse-names":false,"suffix":""},{"dropping-particle":"","family":"Segal","given":"Eran","non-dropping-particle":"","parse-names":false,"suffix":""},{"dropping-particle":"","family":"Bhattacharyya","given":"Dhananjay","non-dropping-particle":"","parse-names":false,"suffix":""},{"dropping-particle":"","family":"Bansal","given":"Manju","non-dropping-particle":"","parse-names":false,"suffix":""},{"dropping-particle":"","family":"Merabet","given":"Samir","non-dropping-particle":"","parse-names":false,"suffix":""},{"dropping-particle":"","family":"Mann","given":"Richard S.","non-dropping-particle":"","parse-names":false,"suffix":""},{"dropping-particle":"","family":"Juo","given":"Zong Sean","non-dropping-particle":"","parse-names":false,"suffix":""},{"dropping-particle":"","family":"Chiu","given":"Tsu Pei Thang Kien","non-dropping-particle":"","parse-names":false,"suffix":""},{"dropping-particle":"","family":"Leiberman","given":"Paul M.","non-dropping-particle":"","parse-names":false,"suffix":""},{"dropping-particle":"","family":"Baikalov","given":"Igor","non-dropping-particle":"","parse-names":false,"suffix":""},{"dropping-particle":"","family":"Berk","given":"Arnold J.","non-dropping-particle":"","parse-names":false,"suffix":""},{"dropping-particle":"","family":"Dickerson","given":"Richard E.","non-dropping-particle":"","parse-names":false,"suffix":""},{"dropping-particle":"","family":"Bansal","given":"Manju","non-dropping-particle":"","parse-names":false,"suffix":""},{"dropping-particle":"","family":"Bhattacharyya","given":"Dhananjay","non-dropping-particle":"","parse-names":false,"suffix":""},{"dropping-particle":"","family":"Ravi","given":"B.","non-dropping-particle":"","parse-names":false,"suffix":""},{"dropping-particle":"","family":"Suter","given":"David M.","non-dropping-particle":"","parse-names":false,"suffix":""},{"dropping-particle":"","family":"Dlakić","given":"Mensur","non-dropping-particle":"","parse-names":false,"suffix":""},{"dropping-particle":"","family":"Harrington","given":"Rodney E.","non-dropping-particle":"","parse-names":false,"suffix":""},{"dropping-particle":"","family":"Price","given":"Mary Ann","non-dropping-particle":"","parse-names":false,"suffix":""},{"dropping-particle":"","family":"Tullius","given":"Thomas D.","non-dropping-particle":"","parse-names":false,"suffix":""},{"dropping-particle":"","family":"Lambert","given":"Samuel A.","non-dropping-particle":"","parse-names":false,"suffix":""},{"dropping-particle":"","family":"Jolma","given":"Arttu","non-dropping-particle":"","parse-names":false,"suffix":""},{"dropping-particle":"","family":"Campitelli","given":"Laura F.","non-dropping-particle":"","parse-names":false,"suffix":""},{"dropping-particle":"","family":"Das","given":"Pratyush K.","non-dropping-particle":"","parse-names":false,"suffix":""},{"dropping-particle":"","family":"Yin","given":"Yimeng","non-dropping-particle":"","parse-names":false,"suffix":""},{"dropping-particle":"","family":"Albu","given":"Mihai","non-dropping-particle":"","parse-names":false,"suffix":""},{"dropping-particle":"","family":"Chen","given":"Xiaoting Xiaoyu Xian Xun","non-dropping-particle":"","parse-names":false,"suffix":""},{"dropping-particle":"","family":"Taipale","given":"Jussi","non-dropping-particle":"","parse-names":false,"suffix":""},{"dropping-particle":"","family":"Hughes","given":"Timothy R.","non-dropping-particle":"","parse-names":false,"suffix":""},{"dropping-particle":"","family":"Weirauch","given":"Matthew T.","non-dropping-particle":"","parse-names":false,"suffix":""},{"dropping-particle":"","family":"Mack","given":"Darcy R.","non-dropping-particle":"","parse-names":false,"suffix":""},{"dropping-particle":"","family":"Chiu","given":"Tsu Pei Thang Kien","non-dropping-particle":"","parse-names":false,"suffix":""},{"dropping-particle":"","family":"Dickerson","given":"Richard E.","non-dropping-particle":"","parse-names":false,"suffix":""},{"dropping-particle":"","family":"Keilwagen","given":"Jens","non-dropping-particle":"","parse-names":false,"suffix":""},{"dropping-particle":"","family":"Grau","given":"Jan","non-dropping-particle":"","parse-names":false,"suffix":""},{"dropping-particle":"","family":"Baldi","given":"P.","non-dropping-particle":"","parse-names":false,"suffix":""},{"dropping-particle":"","family":"Chauvin","given":"Y.","non-dropping-particle":"","parse-names":false,"suffix":""},{"dropping-particle":"","family":"Brunak","given":"S.","non-dropping-particle":"","parse-names":false,"suffix":""},{"dropping-particle":"","family":"Gorodkin","given":"J.","non-dropping-particle":"","parse-names":false,"suffix":""},{"dropping-particle":"","family":"Pedersen","given":"A. G.","non-dropping-particle":"","parse-names":false,"suffix":""},{"dropping-particle":"","family":"Rube","given":"H. Tomas","non-dropping-particle":"","parse-names":false,"suffix":""},{"dropping-particle":"","family":"Rastogi","given":"Chaitanya","non-dropping-particle":"","parse-names":false,"suffix":""},{"dropping-particle":"","family":"Kribelbauer","given":"Judith F.","non-dropping-particle":"","parse-names":false,"suffix":""},{"dropping-particle":"","family":"Bussemaker","given":"Harmen J.","non-dropping-particle":"","parse-names":false,"suffix":""},{"dropping-particle":"","family":"Bhimsaria","given":"Devesh","non-dropping-particle":"","parse-names":false,"suffix":""},{"dropping-particle":"","family":"Rodríguez-Martínez","given":"José A.","non-dropping-particle":"","parse-names":false,"suffix":""},{"dropping-particle":"","family":"Pan","given":"Junkun","non-dropping-particle":"","parse-names":false,"suffix":""},{"dropping-particle":"","family":"Roston","given":"Daniel","non-dropping-particle":"","parse-names":false,"suffix":""},{"dropping-particle":"","family":"Korkmaz","given":"Elif Nihal","non-dropping-particle":"","parse-names":false,"suffix":""},{"dropping-particle":"","family":"Cui","given":"Qiang","non-dropping-particle":"","parse-names":false,"suffix":""},{"dropping-particle":"","family":"Ramanathan","given":"Parameswaran","non-dropping-particle":"","parse-names":false,"suffix":""},{"dropping-particle":"","family":"Ansari","given":"Aseem Z. Aseern Z.","non-dropping-particle":"","parse-names":false,"suffix":""},{"dropping-particle":"","family":"Dror","given":"Iris","non-dropping-particle":"","parse-names":false,"suffix":""},{"dropping-particle":"","family":"Rohs","given":"Remo","non-dropping-particle":"","parse-names":false,"suffix":""},{"dropping-particle":"","family":"Mandel-Gutfreund","given":"Yael","non-dropping-particle":"","parse-names":false,"suffix":""},{"dropping-particle":"","family":"Chiu","given":"Tsu Pei Thang Kien","non-dropping-particle":"","parse-names":false,"suffix":""},{"dropping-particle":"","family":"Yang","given":"Lin Lijiang","non-dropping-particle":"","parse-names":false,"suffix":""},{"dropping-particle":"","family":"Zhou","given":"Tianyin","non-dropping-particle":"","parse-names":false,"suffix":""},{"dropping-particle":"","family":"Main","given":"Bradley J.","non-dropping-particle":"","parse-names":false,"suffix":""},{"dropping-particle":"","family":"Parker","given":"Stephen C.J.","non-dropping-particle":"","parse-names":false,"suffix":""},{"dropping-particle":"V.","family":"Nuzhdin","given":"Sergey","non-dropping-particle":"","parse-names":false,"suffix":""},{"dropping-particle":"","family":"Tullius","given":"Thomas D.","non-dropping-particle":"","parse-names":false,"suffix":""},{"dropping-particle":"","family":"Rohs","given":"Remo","non-dropping-particle":"","parse-names":false,"suffix":""},{"dropping-particle":"","family":"Kitayner","given":"Malka","non-dropping-particle":"","parse-names":false,"suffix":""},{"dropping-particle":"","family":"Rozenberg","given":"Haim","non-dropping-particle":"","parse-names":false,"suffix":""},{"dropping-particle":"","family":"Rohs","given":"Remo","non-dropping-particle":"","parse-names":false,"suffix":""},{"dropping-particle":"","family":"Suad","given":"Oded","non-dropping-particle":"","parse-names":false,"suffix":""},{"dropping-particle":"","family":"Rabinovich","given":"Dov","non-dropping-particle":"","parse-names":false,"suffix":""},{"dropping-particle":"","family":"Honig","given":"Barry","non-dropping-particle":"","parse-names":false,"suffix":""},{"dropping-particle":"","family":"Shakked","given":"Zippora","non-dropping-particle":"","parse-names":false,"suffix":""},{"dropping-particle":"","family":"Duan","given":"Jianxin","non-dropping-particle":"","parse-names":false,"suffix":""},{"dropping-particle":"","family":"Nilsson","given":"Lennart","non-dropping-particle":"","parse-names":false,"suffix":""},{"dropping-particle":"","family":"Unit","given":"Molecular Biophysics","non-dropping-particle":"","parse-names":false,"suffix":""},{"dropping-particle":"","family":"Agrawal","given":"Pavan Piyush","non-dropping-particle":"","parse-names":false,"suffix":""},{"dropping-particle":"","family":"Habib","given":"Farhat","non-dropping-particle":"","parse-names":false,"suffix":""},{"dropping-particle":"","family":"Yelagandula","given":"Ramesh","non-dropping-particle":"","parse-names":false,"suffix":""},{"dropping-particle":"","family":"Shashidhara","given":"L. S.","non-dropping-particle":"","parse-names":false,"suffix":""},{"dropping-particle":"","family":"Foos","given":"Nicolas","non-dropping-particle":"","parse-names":false,"suffix":""},{"dropping-particle":"","family":"Maurel-Zaffran","given":"Corinne","non-dropping-particle":"","parse-names":false,"suffix":""},{"dropping-particle":"","family":"Maté","given":"María Jesús","non-dropping-particle":"","parse-names":false,"suffix":""},{"dropping-particle":"","family":"Vincentelli","given":"Renaud","non-dropping-particle":"","parse-names":false,"suffix":""},{"dropping-particle":"","family":"Hainaut","given":"Matthieu","non-dropping-particle":"","parse-names":false,"suffix":""},{"dropping-particle":"","family":"Berenger","given":"Hélène","non-dropping-particle":"","parse-names":false,"suffix":""},{"dropping-particle":"","family":"Pradel","given":"Jacques","non-dropping-particle":"","parse-names":false,"suffix":""},{"dropping-particle":"","family":"Saurin","given":"Andrew J.","non-dropping-particle":"","parse-names":false,"suffix":""},{"dropping-particle":"","family":"Ortiz-Lombardía","given":"Miguel","non-dropping-particle":"","parse-names":false,"suffix":""},{"dropping-particle":"","family":"Graba","given":"Yacine","non-dropping-particle":"","parse-names":false,"suffix":""},{"dropping-particle":"","family":"Chan","given":"Siu Kwong","non-dropping-particle":"","parse-names":false,"suffix":""},{"dropping-particle":"","family":"Pöpperl","given":"Heike","non-dropping-particle":"","parse-names":false,"suffix":""},{"dropping-particle":"","family":"Krumlauf","given":"Robb","non-dropping-particle":"","parse-names":false,"suffix":""},{"dropping-particle":"","family":"Mann","given":"Richard S.","non-dropping-particle":"","parse-names":false,"suffix":""},{"dropping-particle":"","family":"Tsui","given":"Vickie","non-dropping-particle":"","parse-names":false,"suffix":""},{"dropping-particle":"","family":"Radhakrishnan","given":"Ishwar","non-dropping-particle":"","parse-names":false,"suffix":""},{"dropping-particle":"","family":"Wright","given":"Peter E.","non-dropping-particle":"","parse-names":false,"suffix":""},{"dropping-particle":"","family":"Case","given":"David A.","non-dropping-particle":"","parse-names":false,"suffix":""},{"dropping-particle":"","family":"Kribelbauer","given":"Judith F.","non-dropping-particle":"","parse-names":false,"suffix":""},{"dropping-particle":"","family":"Rastogi","given":"Chaitanya","non-dropping-particle":"","parse-names":false,"suffix":""},{"dropping-particle":"","family":"Bussemaker","given":"Harmen J.","non-dropping-particle":"","parse-names":false,"suffix":""},{"dropping-particle":"","family":"Mann","given":"Richard S.","non-dropping-particle":"","parse-names":false,"suffix":""},{"dropping-particle":"","family":"Li","given":"Jinsen","non-dropping-particle":"","parse-names":false,"suffix":""},{"dropping-particle":"","family":"Sagendorf","given":"Jared M.","non-dropping-particle":"","parse-names":false,"suffix":""},{"dropping-particle":"","family":"Chiu","given":"Tsu Pei Thang Kien","non-dropping-particle":"","parse-names":false,"suffix":""},{"dropping-particle":"","family":"Pasi","given":"Marco","non-dropping-particle":"","parse-names":false,"suffix":""},{"dropping-particle":"","family":"Perez","given":"Alberto","non-dropping-particle":"","parse-names":false,"suffix":""},{"dropping-particle":"","family":"Rohs","given":"Remo","non-dropping-particle":"","parse-names":false,"suffix":""},{"dropping-particle":"","family":"Zeiske","given":"Tim","non-dropping-particle":"","parse-names":false,"suffix":""},{"dropping-particle":"","family":"Baburajendran","given":"Nithya","non-dropping-particle":"","parse-names":false,"suffix":""},{"dropping-particle":"","family":"Kaczynska","given":"Anna","non-dropping-particle":"","parse-names":false,"suffix":""},{"dropping-particle":"","family":"Brasch","given":"Julia","non-dropping-particle":"","parse-names":false,"suffix":""},{"dropping-particle":"","family":"Palmer","given":"Arthur G.","non-dropping-particle":"","parse-names":false,"suffix":""},{"dropping-particle":"","family":"Shapiro","given":"Lawrence","non-dropping-particle":"","parse-names":false,"suffix":""},{"dropping-particle":"","family":"Honig","given":"Barry","non-dropping-particle":"","parse-names":false,"suffix":""},{"dropping-particle":"","family":"Mann","given":"Richard S.","non-dropping-particle":"","parse-names":false,"suffix":""},{"dropping-particle":"","family":"Yang","given":"Lin Lijiang","non-dropping-particle":"","parse-names":false,"suffix":""},{"dropping-particle":"","family":"Zhou","given":"Tianyin","non-dropping-particle":"","parse-names":false,"suffix":""},{"dropping-particle":"","family":"Dror","given":"Iris","non-dropping-particle":"","parse-names":false,"suffix":""},{"dropping-particle":"","family":"Mathelier","given":"Anthony","non-dropping-particle":"","parse-names":false,"suffix":""},{"dropping-particle":"","family":"Wasserman","given":"Wyeth W.","non-dropping-particle":"","parse-names":false,"suffix":""},{"dropping-particle":"","family":"Gordân","given":"Raluca","non-dropping-particle":"","parse-names":false,"suffix":""},{"dropping-particle":"","family":"Rohs","given":"Remo","non-dropping-particle":"","parse-names":false,"suffix":""},{"dropping-particle":"","family":"Reviews","given":"Annual","non-dropping-particle":"","parse-names":false,"suffix":""},{"dropping-particle":"","family":"Jakubec","given":"David","non-dropping-particle":"","parse-names":false,"suffix":""},{"dropping-particle":"","family":"Laskowski","given":"Roman A.","non-dropping-particle":"","parse-names":false,"suffix":""},{"dropping-particle":"","family":"Vondrasek","given":"Jiri","non-dropping-particle":"","parse-names":false,"suffix":""},{"dropping-particle":"","family":"Zalckvar","given":"Einat","non-dropping-particle":"","parse-names":false,"suffix":""},{"dropping-particle":"","family":"Levo","given":"Michal","non-dropping-particle":"","parse-names":false,"suffix":""},{"dropping-particle":"","family":"Segal","given":"Eran","non-dropping-particle":"","parse-names":false,"suffix":""},{"dropping-particle":"","family":"Mathematics","given":"Applied","non-dropping-particle":"","parse-names":false,"suffix":""},{"dropping-particle":"","family":"Przytycka","given":"Teresa M.","non-dropping-particle":"","parse-names":false,"suffix":""},{"dropping-particle":"","family":"Levens","given":"David","non-dropping-particle":"","parse-names":false,"suffix":""},{"dropping-particle":"","family":"Wang","given":"Wei","non-dropping-particle":"","parse-names":false,"suffix":""},{"dropping-particle":"","family":"Liu","given":"Juan","non-dropping-particle":"","parse-names":false,"suffix":""},{"dropping-particle":"","family":"Sun","given":"Lin","non-dropping-particle":"","parse-names":false,"suffix":""},{"dropping-particle":"","family":"Mathelier","given":"Anthony","non-dropping-particle":"","parse-names":false,"suffix":""},{"dropping-particle":"","family":"Xin","given":"Beibei","non-dropping-particle":"","parse-names":false,"suffix":""},{"dropping-particle":"","family":"Chiu","given":"Tsu Pei Thang Kien","non-dropping-particle":"","parse-names":false,"suffix":""},{"dropping-particle":"","family":"Yang","given":"Lin Lijiang","non-dropping-particle":"","parse-names":false,"suffix":""},{"dropping-particle":"","family":"Rohs","given":"Remo","non-dropping-particle":"","parse-names":false,"suffix":""},{"dropping-particle":"","family":"Wasserman","given":"Wyeth W.","non-dropping-particle":"","parse-names":false,"suffix":""},{"dropping-particle":"","family":"Schneider","given":"Bohdan","non-dropping-particle":"","parse-names":false,"suffix":""},{"dropping-particle":"","family":"Černý","given":"Jiří","non-dropping-particle":"","parse-names":false,"suffix":""},{"dropping-particle":"","family":"Svozil","given":"Daniel","non-dropping-particle":"","parse-names":false,"suffix":""},{"dropping-particle":"","family":"Čech","given":"Petr","non-dropping-particle":"","parse-names":false,"suffix":""},{"dropping-particle":"","family":"Gelly","given":"Jean Christophe","non-dropping-particle":"","parse-names":false,"suffix":""},{"dropping-particle":"","family":"Brevern","given":"Alexandre G.","non-dropping-particle":"De","parse-names":false,"suffix":""},{"dropping-particle":"","family":"Kalodimos","given":"Charalampos G.","non-dropping-particle":"","parse-names":false,"suffix":""},{"dropping-particle":"","family":"Biris","given":"Nikolaos","non-dropping-particle":"","parse-names":false,"suffix":""},{"dropping-particle":"","family":"Bonvin","given":"Alexandre M.J.J.","non-dropping-particle":"","parse-names":false,"suffix":""},{"dropping-particle":"","family":"Levandoski","given":"Marc M.","non-dropping-particle":"","parse-names":false,"suffix":""},{"dropping-particle":"","family":"Guennuegues","given":"Marc","non-dropping-particle":"","parse-names":false,"suffix":""},{"dropping-particle":"","family":"Boelens","given":"Rolf","non-dropping-particle":"","parse-names":false,"suffix":""},{"dropping-particle":"","family":"Kaptein","given":"Robert","non-dropping-particle":"","parse-names":false,"suffix":""},{"dropping-particle":"","family":"Madhumalar","given":"A.","non-dropping-particle":"","parse-names":false,"suffix":""},{"dropping-particle":"","family":"Bansal","given":"Manju","non-dropping-particle":"","parse-names":false,"suffix":""},{"dropping-particle":"","family":"Prasad","given":"Naveen","non-dropping-particle":"","parse-names":false,"suffix":""},{"dropping-particle":"","family":"Tarikere","given":"Shreeharsha","non-dropping-particle":"","parse-names":false,"suffix":""},{"dropping-particle":"","family":"Khanale","given":"Dhanashree","non-dropping-particle":"","parse-names":false,"suffix":""},{"dropping-particle":"","family":"Habib","given":"Farhat","non-dropping-particle":"","parse-names":false,"suffix":""},{"dropping-particle":"","family":"Shashidhara","given":"L. S.","non-dropping-particle":"","parse-names":false,"suffix":""},{"dropping-particle":"","family":"Dror","given":"Iris","non-dropping-particle":"","parse-names":false,"suffix":""},{"dropping-particle":"","family":"Zhou","given":"Tianyin","non-dropping-particle":"","parse-names":false,"suffix":""},{"dropping-particle":"","family":"Mandel-Gutfreund","given":"Yael","non-dropping-particle":"","parse-names":false,"suffix":""},{"dropping-particle":"","family":"Rohs","given":"Remo","non-dropping-particle":"","parse-names":false,"suffix":""},{"dropping-particle":"","family":"Leonard","given":"David A.","non-dropping-particle":"","parse-names":false,"suffix":""},{"dropping-particle":"","family":"Rajaram","given":"Nirmala","non-dropping-particle":"","parse-names":false,"suffix":""},{"dropping-particle":"","family":"Kerppola","given":"Tom K.","non-dropping-particle":"","parse-names":false,"suffix":""},{"dropping-particle":"","family":"Nègre","given":"Nicolas","non-dropping-particle":"","parse-names":false,"suffix":""},{"dropping-particle":"","family":"Brown","given":"Christopher D","non-dropping-particle":"","parse-names":false,"suffix":""},{"dropping-particle":"","family":"Ma","given":"Lijia","non-dropping-particle":"","parse-names":false,"suffix":""},{"dropping-particle":"","family":"Bristow","given":"Christopher Aaron","non-dropping-particle":"","parse-names":false,"suffix":""},{"dropping-particle":"","family":"Miller","given":"W","non-dropping-particle":"","parse-names":false,"suffix":""},{"dropping-particle":"","family":"Wagner","given":"Ulrich","non-dropping-particle":"","parse-names":false,"suffix":""},{"dropping-particle":"","family":"Kheradpour","given":"Pouya","non-dropping-particle":"","parse-names":false,"suffix":""},{"dropping-particle":"","family":"Eaton","given":"Matthew L","non-dropping-particle":"","parse-names":false,"suffix":""},{"dropping-particle":"","family":"Loriaux","given":"Paul","non-dropping-particle":"","parse-names":false,"suffix":""},{"dropping-particle":"","family":"Sealfon","given":"Rachel","non-dropping-particle":"","parse-names":false,"suffix":""},{"dropping-particle":"","family":"Li","given":"Zirong","non-dropping-particle":"","parse-names":false,"suffix":""},{"dropping-particle":"","family":"Ishii","given":"Haruhiko","non-dropping-particle":"","parse-names":false,"suffix":""},{"dropping-particle":"","family":"Spokony","given":"Rebecca F","non-dropping-particle":"","parse-names":false,"suffix":""},{"dropping-particle":"","family":"Chen","given":"Jiaxin","non-dropping-particle":"","parse-names":false,"suffix":""},{"dropping-particle":"","family":"Cheng","given":"Chao","non-dropping-particle":"","parse-names":false,"suffix":""},{"dropping-particle":"","family":"Auburn","given":"Richard P","non-dropping-particle":"","parse-names":false,"suffix":""},{"dropping-particle":"","family":"Davis","given":"Melissa B","non-dropping-particle":"","parse-names":false,"suffix":""},{"dropping-particle":"","family":"Domanus","given":"Marc","non-dropping-particle":"","parse-names":false,"suffix":""},{"dropping-particle":"","family":"Shah","given":"Parantu K","non-dropping-particle":"","parse-names":false,"suffix":""},{"dropping-particle":"","family":"Morrison","given":"Carolyn A","non-dropping-particle":"","parse-names":false,"suffix":""},{"dropping-particle":"","family":"Zieba","given":"Jennifer","non-dropping-particle":"","parse-names":false,"suffix":""},{"dropping-particle":"","family":"Suchy","given":"Sarah","non-dropping-particle":"","parse-names":false,"suffix":""},{"dropping-particle":"","family":"Victorsen","given":"Alec","non-dropping-particle":"","parse-names":false,"suffix":""},{"dropping-particle":"","family":"Bild","given":"Nicholas A","non-dropping-particle":"","parse-names":false,"suffix":""},{"dropping-particle":"","family":"Grundstad","given":"A Jason","non-dropping-particle":"","parse-names":false,"suffix":""},{"dropping-particle":"","family":"Hanley","given":"David","non-dropping-particle":"","parse-names":false,"suffix":""},{"dropping-particle":"","family":"Macalpine","given":"David M","non-dropping-particle":"","parse-names":false,"suffix":""},{"dropping-particle":"","family":"Mannervik","given":"Mattias","non-dropping-particle":"","parse-names":false,"suffix":""},{"dropping-particle":"","family":"Venken","given":"Koen","non-dropping-particle":"","parse-names":false,"suffix":""},{"dropping-particle":"","family":"Bellen","given":"Hugo","non-dropping-particle":"","parse-names":false,"suffix":""},{"dropping-particle":"","family":"White","given":"Robert","non-dropping-particle":"","parse-names":false,"suffix":""},{"dropping-particle":"","family":"Babbitt","given":"Gregory A.","non-dropping-particle":"","parse-names":false,"suffix":""},{"dropping-particle":"","family":"Coppola","given":"Erin E.","non-dropping-particle":"","parse-names":false,"suffix":""},{"dropping-particle":"","family":"Alawad","given":"Mohammed A.","non-dropping-particle":"","parse-names":false,"suffix":""},{"dropping-particle":"","family":"Hudson","given":"André O.","non-dropping-particle":"","parse-names":false,"suffix":""},{"dropping-particle":"","family":"Warren","given":"Christopher L.","non-dropping-particle":"","parse-names":false,"suffix":""},{"dropping-particle":"","family":"Kratochvil","given":"Natasha C.S.","non-dropping-particle":"","parse-names":false,"suffix":""},{"dropping-particle":"","family":"Hauschild","given":"Karl E.","non-dropping-particle":"","parse-names":false,"suffix":""},{"dropping-particle":"","family":"Foister","given":"Shane","non-dropping-particle":"","parse-names":false,"suffix":""},{"dropping-particle":"","family":"Brezinski","given":"Mary L.","non-dropping-particle":"","parse-names":false,"suffix":""},{"dropping-particle":"","family":"Dervan","given":"Peter B.","non-dropping-particle":"","parse-names":false,"suffix":""},{"dropping-particle":"","family":"Phillips","given":"George M.","non-dropping-particle":"","parse-names":false,"suffix":""},{"dropping-particle":"","family":"Ansari","given":"Aseem Z. Aseern Z.","non-dropping-particle":"","parse-names":false,"suffix":""},{"dropping-particle":"","family":"Schmit","given":"Jeremy D.","non-dropping-particle":"","parse-names":false,"suffix":""},{"dropping-particle":"","family":"Kariyawasam","given":"Nilusha L.","non-dropping-particle":"","parse-names":false,"suffix":""},{"dropping-particle":"","family":"Needham","given":"Vince","non-dropping-particle":"","parse-names":false,"suffix":""},{"dropping-particle":"","family":"Smith","given":"Paul E.","non-dropping-particle":"","parse-names":false,"suffix":""},{"dropping-particle":"","family":"Zweier","given":"","non-dropping-particle":"","parse-names":false,"suffix":""},{"dropping-particle":"","family":"Polychronidou","given":"Maria","non-dropping-particle":"","parse-names":false,"suffix":""},{"dropping-particle":"","family":"Lohmann","given":"Ingrid","non-dropping-particle":"","parse-names":false,"suffix":""},{"dropping-particle":"","family":"Dai","given":"Zhiming","non-dropping-particle":"","parse-names":false,"suffix":""},{"dropping-particle":"","family":"Guo","given":"Dongliang","non-dropping-particle":"","parse-names":false,"suffix":""},{"dropping-particle":"","family":"Dai","given":"Xianhua","non-dropping-particle":"","parse-names":false,"suffix":""},{"dropping-particle":"","family":"Xiong","given":"Yuanyan","non-dropping-particle":"","parse-names":false,"suffix":""},{"dropping-particle":"","family":"Yella","given":"Venkata Rajesh","non-dropping-particle":"","parse-names":false,"suffix":""},{"dropping-particle":"","family":"Bhimsaria","given":"Devesh","non-dropping-particle":"","parse-names":false,"suffix":""},{"dropping-particle":"","family":"Ghoshdastidar","given":"Debostuti","non-dropping-particle":"","parse-names":false,"suffix":""},{"dropping-particle":"","family":"Rodríguez-Martínez","given":"José A.","non-dropping-particle":"","parse-names":false,"suffix":""},{"dropping-particle":"","family":"Ansari","given":"Aseem Z. Aseern Z.","non-dropping-particle":"","parse-names":false,"suffix":""},{"dropping-particle":"","family":"Bansal","given":"Manju","non-dropping-particle":"","parse-names":false,"suffix":""},{"dropping-particle":"","family":"Gordân","given":"Raluca","non-dropping-particle":"","parse-names":false,"suffix":""},{"dropping-particle":"","family":"Shen","given":"Ning","non-dropping-particle":"","parse-names":false,"suffix":""},{"dropping-particle":"","family":"Dror","given":"Iris","non-dropping-particle":"","parse-names":false,"suffix":""},{"dropping-particle":"","family":"Zhou","given":"Tianyin","non-dropping-particle":"","parse-names":false,"suffix":""},{"dropping-particle":"","family":"Horton","given":"John","non-dropping-particle":"","parse-names":false,"suffix":""},{"dropping-particle":"","family":"Rohs","given":"Remo","non-dropping-particle":"","parse-names":false,"suffix":""},{"dropping-particle":"","family":"Bulyk","given":"Martha L.","non-dropping-particle":"","parse-names":false,"suffix":""},{"dropping-particle":"","family":"Bansal","given":"Manju","non-dropping-particle":"","parse-names":false,"suffix":""},{"dropping-particle":"","family":"Kumar","given":"Aditya","non-dropping-particle":"","parse-names":false,"suffix":""},{"dropping-particle":"","family":"Yella","given":"Venkata Rajesh","non-dropping-particle":"","parse-names":false,"suffix":""},{"dropping-particle":"","family":"Inukai","given":"Sachi","non-dropping-particle":"","parse-names":false,"suffix":""},{"dropping-particle":"","family":"Kock","given":"Kian Hong","non-dropping-particle":"","parse-names":false,"suffix":""},{"dropping-particle":"","family":"Bulyk","given":"Martha L.","non-dropping-particle":"","parse-names":false,"suffix":""},{"dropping-particle":"","family":"Crocker","given":"Justin","non-dropping-particle":"","parse-names":false,"suffix":""},{"dropping-particle":"","family":"Abe","given":"Namiko","non-dropping-particle":"","parse-names":false,"suffix":""},{"dropping-particle":"","family":"Rinaldi","given":"Lucrezia","non-dropping-particle":"","parse-names":false,"suffix":""},{"dropping-particle":"","family":"McGregor","given":"Alistair P.","non-dropping-particle":"","parse-names":false,"suffix":""},{"dropping-particle":"","family":"Frankel","given":"Nicolás","non-dropping-particle":"","parse-names":false,"suffix":""},{"dropping-particle":"","family":"Wang","given":"Shu Siyuan","non-dropping-particle":"","parse-names":false,"suffix":""},{"dropping-particle":"","family":"Alsawadi","given":"Ahmad","non-dropping-particle":"","parse-names":false,"suffix":""},{"dropping-particle":"","family":"Valenti","given":"Philippe","non-dropping-particle":"","parse-names":false,"suffix":""},{"dropping-particle":"","family":"Plaza","given":"Serge","non-dropping-particle":"","parse-names":false,"suffix":""},{"dropping-particle":"","family":"Payre","given":"François","non-dropping-particle":"","parse-names":false,"suffix":""},{"dropping-particle":"","family":"Mann","given":"Richard S.","non-dropping-particle":"","parse-names":false,"suffix":""},{"dropping-particle":"","family":"Stern","given":"David L.","non-dropping-particle":"","parse-names":false,"suffix":""},{"dropping-particle":"","family":"Zhou","given":"Tianyin","non-dropping-particle":"","parse-names":false,"suffix":""},{"dropping-particle":"","family":"Yang","given":"Lin Lijiang","non-dropping-particle":"","parse-names":false,"suffix":""},{"dropping-particle":"","family":"Lu","given":"Yan","non-dropping-particle":"","parse-names":false,"suffix":""},{"dropping-particle":"","family":"Dror","given":"Iris","non-dropping-particle":"","parse-names":false,"suffix":""},{"dropping-particle":"","family":"Dantas Machado","given":"Ana Carolina","non-dropping-particle":"","parse-names":false,"suffix":""},{"dropping-particle":"","family":"Ghane","given":"Tahereh","non-dropping-particle":"","parse-names":false,"suffix":""},{"dropping-particle":"","family":"Felice","given":"Rosa","non-dropping-particle":"Di","parse-names":false,"suffix":""},{"dropping-particle":"","family":"Rohs","given":"Remo","non-dropping-particle":"","parse-names":false,"suffix":""},{"dropping-particle":"","family":"Yella","given":"Venkata Rajesh","non-dropping-particle":"","parse-names":false,"suffix":""},{"dropping-particle":"","family":"Kumar","given":"Aditya","non-dropping-particle":"","parse-names":false,"suffix":""},{"dropping-particle":"","family":"Bansal","given":"Manju","non-dropping-particle":"","parse-names":false,"suffix":""},{"dropping-particle":"","family":"Passner","given":"Jonathan M.","non-dropping-particle":"","parse-names":false,"suffix":""},{"dropping-particle":"","family":"Ryoo","given":"Hyung Don","non-dropping-particle":"","parse-names":false,"suffix":""},{"dropping-particle":"","family":"Shen","given":"Leyi","non-dropping-particle":"","parse-names":false,"suffix":""},{"dropping-particle":"","family":"Mann","given":"Richard S.","non-dropping-particle":"","parse-names":false,"suffix":""},{"dropping-particle":"","family":"Aggarwal","given":"Aneel K.","non-dropping-particle":"","parse-names":false,"suffix":""},{"dropping-particle":"","family":"Billeter","given":"Martin","non-dropping-particle":"","parse-names":false,"suffix":""},{"dropping-particle":"","family":"Güntert","given":"Peter","non-dropping-particle":"","parse-names":false,"suffix":""},{"dropping-particle":"","family":"Luginbühl","given":"Peter","non-dropping-particle":"","parse-names":false,"suffix":""},{"dropping-particle":"","family":"Wüthrich","given":"Kurt","non-dropping-particle":"","parse-names":false,"suffix":""},{"dropping-particle":"","family":"Harris","given":"Lydia Ann","non-dropping-particle":"","parse-names":false,"suffix":""},{"dropping-particle":"","family":"Watkins","given":"Derrick","non-dropping-particle":"","parse-names":false,"suffix":""},{"dropping-particle":"","family":"Williams","given":"Loren Dean","non-dropping-particle":"","parse-names":false,"suffix":""},{"dropping-particle":"","family":"Koudelka","given":"Gerald B.","non-dropping-particle":"","parse-names":false,"suffix":""},{"dropping-particle":"V.","family":"Murphy IV","given":"Frank","non-dropping-particle":"","parse-names":false,"suffix":""},{"dropping-particle":"","family":"Churchill","given":"Mair Ea","non-dropping-particle":"","parse-names":false,"suffix":""},{"dropping-particle":"","family":"Corona","given":"Rosario I.","non-dropping-particle":"","parse-names":false,"suffix":""},{"dropping-particle":"","family":"Guo","given":"Jun tao","non-dropping-particle":"","parse-names":false,"suffix":""},{"dropping-particle":"","family":"Rohs","given":"Remo","non-dropping-particle":"","parse-names":false,"suffix":""},{"dropping-particle":"","family":"Jin","given":"Xiangshu","non-dropping-particle":"","parse-names":false,"suffix":""},{"dropping-particle":"","family":"West","given":"Sean M.","non-dropping-particle":"","parse-names":false,"suffix":""},{"dropping-particle":"","family":"Joshi","given":"Rajendra Rohit","non-dropping-particle":"","parse-names":false,"suffix":""},{"dropping-particle":"","family":"Honig","given":"Barry","non-dropping-particle":"","parse-names":false,"suffix":""},{"dropping-particle":"","family":"Mann","given":"Richard S.","non-dropping-particle":"","parse-names":false,"suffix":""},{"dropping-particle":"","family":"Badis","given":"Gwenael","non-dropping-particle":"","parse-names":false,"suffix":""},{"dropping-particle":"","family":"Berger","given":"Michael F.","non-dropping-particle":"","parse-names":false,"suffix":""},{"dropping-particle":"","family":"Philippakis","given":"Anthony A.","non-dropping-particle":"","parse-names":false,"suffix":""},{"dropping-particle":"","family":"Talukder","given":"Shaheynoor","non-dropping-particle":"","parse-names":false,"suffix":""},{"dropping-particle":"","family":"Gehrke","given":"Andrew R.","non-dropping-particle":"","parse-names":false,"suffix":""},{"dropping-particle":"","family":"Jaeger","given":"Savina A.","non-dropping-particle":"","parse-names":false,"suffix":""},{"dropping-particle":"","family":"Chan","given":"Esther T.","non-dropping-particle":"","parse-names":false,"suffix":""},{"dropping-particle":"","family":"Metzler","given":"Genita","non-dropping-particle":"","parse-names":false,"suffix":""},{"dropping-particle":"","family":"Vedenko","given":"Anastasia","non-dropping-particle":"","parse-names":false,"suffix":""},{"dropping-particle":"","family":"Chen","given":"Xiaoting Xiaoyu Xian Xun","non-dropping-particle":"","parse-names":false,"suffix":""},{"dropping-particle":"","family":"Kuznetsov","given":"Hanna","non-dropping-particle":"","parse-names":false,"suffix":""},{"dropping-particle":"","family":"Wang","given":"Chi Fong","non-dropping-particle":"","parse-names":false,"suffix":""},{"dropping-particle":"","family":"Coburn","given":"David","non-dropping-particle":"","parse-names":false,"suffix":""},{"dropping-particle":"","family":"Newburger","given":"Daniel E.","non-dropping-particle":"","parse-names":false,"suffix":""},{"dropping-particle":"","family":"Morris","given":"Quaid D.","non-dropping-particle":"","parse-names":false,"suffix":""},{"dropping-particle":"","family":"Hughes","given":"Timothy R.","non-dropping-particle":"","parse-names":false,"suffix":""},{"dropping-particle":"","family":"Bulyk","given":"Martha L.","non-dropping-particle":"","parse-names":false,"suffix":""},{"dropping-particle":"","family":"Andrabi","given":"Munazah","non-dropping-particle":"","parse-names":false,"suffix":""},{"dropping-particle":"","family":"Hutchins","given":"Andrew Paul","non-dropping-particle":"","parse-names":false,"suffix":""},{"dropping-particle":"","family":"Miranda-Saavedra","given":"Diego","non-dropping-particle":"","parse-names":false,"suffix":""},{"dropping-particle":"","family":"Kono","given":"Hidetoshi","non-dropping-particle":"","parse-names":false,"suffix":""},{"dropping-particle":"","family":"Nussinov","given":"Ruth","non-dropping-particle":"","parse-names":false,"suffix":""},{"dropping-particle":"","family":"Mizuguchi","given":"Kenji","non-dropping-particle":"","parse-names":false,"suffix":""},{"dropping-particle":"","family":"Ahmad","given":"Shandar","non-dropping-particle":"","parse-names":false,"suffix":""},{"dropping-particle":"","family":"Levo","given":"Michal","non-dropping-particle":"","parse-names":false,"suffix":""},{"dropping-particle":"","family":"Zalckvar","given":"Einat","non-dropping-particle":"","parse-names":false,"suffix":""},{"dropping-particle":"","family":"Sharon","given":"Eilon","non-dropping-particle":"","parse-names":false,"suffix":""},{"dropping-particle":"","family":"Machado","given":"Ana Carolina Dantas","non-dropping-particle":"","parse-names":false,"suffix":""},{"dropping-particle":"","family":"Kalma","given":"Yael","non-dropping-particle":"","parse-names":false,"suffix":""},{"dropping-particle":"","family":"Lotan-Pompan","given":"Maya","non-dropping-particle":"","parse-names":false,"suffix":""},{"dropping-particle":"","family":"Weinberger","given":"Adina","non-dropping-particle":"","parse-names":false,"suffix":""},{"dropping-particle":"","family":"Yakhini","given":"Zohar","non-dropping-particle":"","parse-names":false,"suffix":""},{"dropping-particle":"","family":"Rohs","given":"Remo","non-dropping-particle":"","parse-names":false,"suffix":""},{"dropping-particle":"","family":"Segal","given":"Eran","non-dropping-particle":"","parse-names":false,"suffix":""},{"dropping-particle":"","family":"Locasale","given":"Jason W.","non-dropping-particle":"","parse-names":false,"suffix":""},{"dropping-particle":"","family":"Napoli","given":"Andrew A.","non-dropping-particle":"","parse-names":false,"suffix":""},{"dropping-particle":"","family":"Chen","given":"Song Shengfeng","non-dropping-particle":"","parse-names":false,"suffix":""},{"dropping-particle":"","family":"Berman","given":"Helen M.","non-dropping-particle":"","parse-names":false,"suffix":""},{"dropping-particle":"","family":"Lawson","given":"Catherine L.","non-dropping-particle":"","parse-names":false,"suffix":""},{"dropping-particle":"","family":"Merabet","given":"Samir","non-dropping-particle":"","parse-names":false,"suffix":""},{"dropping-particle":"","family":"Galliot","given":"Brigitte","non-dropping-particle":"","parse-names":false,"suffix":""},{"dropping-particle":"","family":"Dror","given":"Iris","non-dropping-particle":"","parse-names":false,"suffix":""},{"dropping-particle":"","family":"Golan","given":"Tamar","non-dropping-particle":"","parse-names":false,"suffix":""},{"dropping-particle":"","family":"Levy","given":"Carmit","non-dropping-particle":"","parse-names":false,"suffix":""},{"dropping-particle":"","family":"Rohs","given":"Remo","non-dropping-particle":"","parse-names":false,"suffix":""},{"dropping-particle":"","family":"Mandel-Gutfreund","given":"Yael","non-dropping-particle":"","parse-names":false,"suffix":""},{"dropping-particle":"","family":"Information","given":"Supplementary Supplemental","non-dropping-particle":"","parse-names":false,"suffix":""},{"dropping-particle":"","family":"Experimental","given":"Supplementary","non-dropping-particle":"","parse-names":false,"suffix":""},{"dropping-particle":"","family":"X-","given":"Triton","non-dropping-particle":"","parse-names":false,"suffix":""},{"dropping-particle":"","family":"Edta-free","given":"Complete","non-dropping-particle":"","parse-names":false,"suffix":""},{"dropping-particle":"","family":"G-agarose","given":"Protein","non-dropping-particle":"","parse-names":false,"suffix":""},{"dropping-particle":"","family":"Canada","given":"Bioshop","non-dropping-particle":"","parse-names":false,"suffix":""},{"dropping-particle":"","family":"Figure","given":"Supplementary","non-dropping-particle":"","parse-names":false,"suffix":""},{"dropping-particle":"","family":"Sepharose","given":"Ni","non-dropping-particle":"","parse-names":false,"suffix":""},{"dropping-particle":"","family":"Flow","given":"Fast","non-dropping-particle":"","parse-names":false,"suffix":""},{"dropping-particle":"","family":"Healthcare","given":"G E","non-dropping-particle":"","parse-names":false,"suffix":""},{"dropping-particle":"","family":"Supp","given":"Legends","non-dropping-particle":"","parse-names":false,"suffix":""},{"dropping-particle":"","family":"Ptp","given":"Gst-tagged","non-dropping-particle":"","parse-names":false,"suffix":""},{"dropping-particle":"","family":"Rohs","given":"Remo","non-dropping-particle":"","parse-names":false,"suffix":""},{"dropping-particle":"","family":"West","given":"Sean M.","non-dropping-particle":"","parse-names":false,"suffix":""},{"dropping-particle":"","family":"Sosinsky","given":"Alona","non-dropping-particle":"","parse-names":false,"suffix":""},{"dropping-particle":"","family":"Liu","given":"Peng","non-dropping-particle":"","parse-names":false,"suffix":""},{"dropping-particle":"","family":"Mann","given":"Richard S.","non-dropping-particle":"","parse-names":false,"suffix":""},{"dropping-particle":"","family":"Honig","given":"Barry","non-dropping-particle":"","parse-names":false,"suffix":""},{"dropping-particle":"V.","family":"Morozov","given":"Alexandre","non-dropping-particle":"","parse-names":false,"suffix":""},{"dropping-particle":"","family":"Maienschein-Cline","given":"Mark","non-dropping-particle":"","parse-names":false,"suffix":""},{"dropping-particle":"","family":"Dinner","given":"Aaron R.","non-dropping-particle":"","parse-names":false,"suffix":""},{"dropping-particle":"","family":"Hlavacek","given":"William S.","non-dropping-particle":"","parse-names":false,"suffix":""},{"dropping-particle":"","family":"Mu","given":"Fangping","non-dropping-particle":"","parse-names":false,"suffix":""},{"dropping-particle":"","family":"Zhou","given":"Tianyin","non-dropping-particle":"","parse-names":false,"suffix":""},{"dropping-particle":"","family":"Shen","given":"Ning","non-dropping-particle":"","parse-names":false,"suffix":""},{"dropping-particle":"","family":"Yang","given":"Lin Lijiang","non-dropping-particle":"","parse-names":false,"suffix":""},{"dropping-particle":"","family":"Abe","given":"Namiko","non-dropping-particle":"","parse-names":false,"suffix":""},{"dropping-particle":"","family":"Horton","given":"John","non-dropping-particle":"","parse-names":false,"suffix":""},{"dropping-particle":"","family":"Mann","given":"Richard S.","non-dropping-particle":"","parse-names":false,"suffix":""},{"dropping-particle":"","family":"Bussemaker","given":"Harmen J.","non-dropping-particle":"","parse-names":false,"suffix":""},{"dropping-particle":"","family":"Gordân","given":"Raluca","non-dropping-particle":"","parse-names":false,"suffix":""},{"dropping-particle":"","family":"Rohs","given":"Remo","non-dropping-particle":"","parse-names":false,"suffix":""},{"dropping-particle":"","family":"Jin","given":"Jianshi","non-dropping-particle":"","parse-names":false,"suffix":""},{"dropping-particle":"","family":"Lian","given":"Tengfei","non-dropping-particle":"","parse-names":false,"suffix":""},{"dropping-particle":"","family":"Gu","given":"Chan","non-dropping-particle":"","parse-names":false,"suffix":""},{"dropping-particle":"","family":"Yu","given":"Kai","non-dropping-particle":"","parse-names":false,"suffix":""},{"dropping-particle":"","family":"Gao","given":"Yi Qin Yu","non-dropping-particle":"","parse-names":false,"suffix":""},{"dropping-particle":"","family":"Su","given":"Xiaoyu Dong","non-dropping-particle":"","parse-names":false,"suffix":""},{"dropping-particle":"","family":"Berger","given":"Michael F.","non-dropping-particle":"","parse-names":false,"suffix":""},{"dropping-particle":"","family":"Badis","given":"Gwenael","non-dropping-particle":"","parse-names":false,"suffix":""},{"dropping-particle":"","family":"Gehrke","given":"Andrew R.","non-dropping-particle":"","parse-names":false,"suffix":""},{"dropping-particle":"","family":"Talukder","given":"Shaheynoor","non-dropping-particle":"","parse-names":false,"suffix":""},{"dropping-particle":"","family":"Philippakis","given":"Anthony A.","non-dropping-particle":"","parse-names":false,"suffix":""},{"dropping-particle":"","family":"Peña-Castillo","given":"Lourdes","non-dropping-particle":"","parse-names":false,"suffix":""},{"dropping-particle":"","family":"Alleyne","given":"Trevis M.","non-dropping-particle":"","parse-names":false,"suffix":""},{"dropping-particle":"","family":"Mnaimneh","given":"Sanie","non-dropping-particle":"","parse-names":false,"suffix":""},{"dropping-particle":"","family":"Botvinnik","given":"Olga B.","non-dropping-particle":"","parse-names":false,"suffix":""},{"dropping-particle":"","family":"Chan","given":"Esther T.","non-dropping-particle":"","parse-names":false,"suffix":""},{"dropping-particle":"","family":"Khalid","given":"Faiqua","non-dropping-particle":"","parse-names":false,"suffix":""},{"dropping-particle":"","family":"Zhang","given":"Wen","non-dropping-particle":"","parse-names":false,"suffix":""},{"dropping-particle":"","family":"Newburger","given":"Daniel E.","non-dropping-particle":"","parse-names":false,"suffix":""},{"dropping-particle":"","family":"Jaeger","given":"Savina A.","non-dropping-particle":"","parse-names":false,"suffix":""},{"dropping-particle":"","family":"Morris","given":"Quaid D.","non-dropping-particle":"","parse-names":false,"suffix":""},{"dropping-particle":"","family":"Bulyk","given":"Martha L.","non-dropping-particle":"","parse-names":false,"suffix":""},{"dropping-particle":"","family":"Hughes","given":"Timothy R.","non-dropping-particle":"","parse-names":false,"suffix":""},{"dropping-particle":"","family":"Mann","given":"Richard S.","non-dropping-particle":"","parse-names":false,"suffix":""},{"dropping-particle":"","family":"Affolter","given":"Markus","non-dropping-particle":"","parse-names":false,"suffix":""},{"dropping-particle":"","family":"Leonard","given":"David A.","non-dropping-particle":"","parse-names":false,"suffix":""},{"dropping-particle":"","family":"Kerppola","given":"Tom K.","non-dropping-particle":"","parse-names":false,"suffix":""},{"dropping-particle":"","family":"Chen","given":"Yongheng","non-dropping-particle":"","parse-names":false,"suffix":""},{"dropping-particle":"","family":"Bates","given":"Darren L.","non-dropping-particle":"","parse-names":false,"suffix":""},{"dropping-particle":"","family":"Dey","given":"Raja","non-dropping-particle":"","parse-names":false,"suffix":""},{"dropping-particle":"","family":"Chen","given":"Po Han","non-dropping-particle":"","parse-names":false,"suffix":""},{"dropping-particle":"","family":"Machado","given":"Ana Carolina Dantas","non-dropping-particle":"","parse-names":false,"suffix":""},{"dropping-particle":"","family":"Laird-Offringa","given":"Ite A.","non-dropping-particle":"","parse-names":false,"suffix":""},{"dropping-particle":"","family":"Rohs","given":"Remo","non-dropping-particle":"","parse-names":false,"suffix":""},{"dropping-particle":"","family":"Chen","given":"Lin","non-dropping-particle":"","parse-names":false,"suffix":""},{"dropping-particle":"","family":"Liew","given":"Chu Kong","non-dropping-particle":"","parse-names":false,"suffix":""},{"dropping-particle":"","family":"Simpson","given":"Raina J.Y.","non-dropping-particle":"","parse-names":false,"suffix":""},{"dropping-particle":"","family":"Kwan","given":"Ann H.Y.","non-dropping-particle":"","parse-names":false,"suffix":""},{"dropping-particle":"","family":"Crofts","given":"Linda A.","non-dropping-particle":"","parse-names":false,"suffix":""},{"dropping-particle":"","family":"Loughlin","given":"Fionna E.","non-dropping-particle":"","parse-names":false,"suffix":""},{"dropping-particle":"","family":"Matthews","given":"Jacqueline M.","non-dropping-particle":"","parse-names":false,"suffix":""},{"dropping-particle":"","family":"Crossley","given":"Merlin","non-dropping-particle":"","parse-names":false,"suffix":""},{"dropping-particle":"","family":"Mackay","given":"Joel P.","non-dropping-particle":"","parse-names":false,"suffix":""},{"dropping-particle":"","family":"Affolter","given":"Markus","non-dropping-particle":"","parse-names":false,"suffix":""},{"dropping-particle":"","family":"Slattery","given":"Matthew","non-dropping-particle":"","parse-names":false,"suffix":""},{"dropping-particle":"","family":"Mann","given":"Richard S.","non-dropping-particle":"","parse-names":false,"suffix":""},{"dropping-particle":"","family":"Sardesai","given":"Niranjan Y.","non-dropping-particle":"","parse-names":false,"suffix":""},{"dropping-particle":"","family":"Barton","given":"Jacqueline K.","non-dropping-particle":"","parse-names":false,"suffix":""},{"dropping-particle":"","family":"Noyes","given":"Marcus B.","non-dropping-particle":"","parse-names":false,"suffix":""},{"dropping-particle":"","family":"Christensen","given":"Ryan G.","non-dropping-particle":"","parse-names":false,"suffix":""},{"dropping-particle":"","family":"Wakabayashi","given":"Atsuya","non-dropping-particle":"","parse-names":false,"suffix":""},{"dropping-particle":"","family":"Stormo","given":"Gary D.","non-dropping-particle":"","parse-names":false,"suffix":""},{"dropping-particle":"","family":"Brodsky","given":"Michael H.","non-dropping-particle":"","parse-names":false,"suffix":""},{"dropping-particle":"","family":"Wolfe","given":"Scot A.","non-dropping-particle":"","parse-names":false,"suffix":""},{"dropping-particle":"","family":"Bürglin","given":"Thomas R.","non-dropping-particle":"","parse-names":false,"suffix":""},{"dropping-particle":"","family":"Affolter","given":"Markus","non-dropping-particle":"","parse-names":false,"suffix":""},{"dropping-particle":"","family":"س</w:instrText>
      </w:r>
      <w:r w:rsidR="00873617">
        <w:rPr>
          <w:rFonts w:hint="cs"/>
          <w:b w:val="0"/>
          <w:bCs w:val="0"/>
          <w:kern w:val="2"/>
          <w:lang w:val="en-ID" w:eastAsia="en-ID"/>
        </w:rPr>
        <w:instrText>ی</w:instrText>
      </w:r>
      <w:r w:rsidR="00873617">
        <w:rPr>
          <w:rFonts w:hint="eastAsia"/>
          <w:b w:val="0"/>
          <w:bCs w:val="0"/>
          <w:kern w:val="2"/>
          <w:lang w:val="en-ID" w:eastAsia="en-ID"/>
        </w:rPr>
        <w:instrText>نا</w:instrText>
      </w:r>
      <w:r w:rsidR="00873617">
        <w:rPr>
          <w:b w:val="0"/>
          <w:bCs w:val="0"/>
          <w:kern w:val="2"/>
          <w:lang w:val="en-ID" w:eastAsia="en-ID"/>
        </w:rPr>
        <w:instrText>","given":"ابوعل</w:instrText>
      </w:r>
      <w:r w:rsidR="00873617">
        <w:rPr>
          <w:rFonts w:hint="cs"/>
          <w:b w:val="0"/>
          <w:bCs w:val="0"/>
          <w:kern w:val="2"/>
          <w:lang w:val="en-ID" w:eastAsia="en-ID"/>
        </w:rPr>
        <w:instrText>ی</w:instrText>
      </w:r>
      <w:r w:rsidR="00873617">
        <w:rPr>
          <w:b w:val="0"/>
          <w:bCs w:val="0"/>
          <w:kern w:val="2"/>
          <w:lang w:val="en-ID" w:eastAsia="en-ID"/>
        </w:rPr>
        <w:instrText>","non-dropping-particle":"","parse-names":false,"suffix":""},{"dropping-particle":"","family":"Kim","given":"Sangjin","non-dropping-particle":"","parse-names":false,"suffix":""},{"dropping-particle":"","family":"Broströmer","given":"Erik","non-dropping-particle":"","parse-names":false,"suffix":""},{"dropping-particle":"","family":"Xing","given":"Dong","non-dropping-particle":"","parse-names":false,"suffix":""},{"dropping-particle":"","family":"Jin","given":"Jianshi","non-dropping-particle":"","parse-names":false,"suffix":""},{"dropping-particle":"","family":"Chong","given":"Shasha Song Ho","non-dropping-particle":"","parse-names":false,"suffix":""},{"dropping-particle":"","family":"Ge","given":"Hao","non-dropping-particle":"","parse-names":false,"suffix":""},{"dropping-particle":"","family":"Wang","given":"Shu Siyuan","non-dropping-particle":"","parse-names":false,"suffix":""},{"dropping-particle":"","family":"Gu","given":"Chan","non-dropping-particle":"","parse-names":false,"suffix":""},{"dropping-particle":"","family":"Yang","given":"Lin Lijiang","non-dropping-particle":"","parse-names":false,"suffix":""},{"dropping-particle":"","family":"Gao","given":"Yi Qin Yu","non-dropping-particle":"","parse-names":false,"suffix":""},{"dropping-particle":"","family":"Su","given":"Xiaoyu Dong","non-dropping-particle":"","parse-names":false,"suffix":""},{"dropping-particle":"","family":"Sun","given":"Yujie","non-dropping-particle":"","parse-names":false,"suffix":""},{"dropping-particle":"","family":"Xie","given":"X. Sunney","non-dropping-particle":"","parse-names":false,"suffix":""},{"dropping-particle":"","family":"Bobola","given":"Nicoletta","non-dropping-particle":"","parse-names":false,"suffix":""},{"dropping-particle":"","family":"Merabet","given":"Samir","non-dropping-particle":"","parse-names":false,"suffix":""},{"dropping-particle":"","family":"Hage","given":"Krystel E.L.","non-dropping-particle":"","parse-names":false,"suffix":""},{"dropping-particle":"","family":"Hédin","given":"Florent","non-dropping-particle":"","parse-names":false,"suffix":""},{"dropping-particle":"","family":"Gupta","given":"Prashant K.","non-dropping-particle":"","parse-names":false,"suffix":""},{"dropping-particle":"","family":"Meuwly","given":"Markus","non-dropping-particle":"","parse-names":false,"suffix":""},{"dropping-particle":"","family":"Karplus","given":"Martin","non-dropping-particle":"","parse-names":false,"suffix":""},{"dropping-particle":"","family":"Ramirez-Carrozzi","given":"Vladimir R.","non-dropping-particle":"","parse-names":false,"suffix":""},{"dropping-particle":"","family":"Kerppola","given":"Tom K.","non-dropping-particle":"","parse-names":false,"suffix":""},{"dropping-particle":"","family":"Information","given":"Supplementary Supplemental","non-dropping-particle":"","parse-names":false,"suffix":""},{"dropping-particle":"","family":"Ades","given":"Sarah E.","non-dropping-particle":"","parse-names":false,"suffix":""},{"dropping-particle":"","family":"Sauer","given":"Robert T.","non-dropping-particle":"","parse-names":false,"suffix":""},{"dropping-particle":"","family":"Turner","given":"Daniel","non-dropping-particle":"","parse-names":false,"suffix":""},{"dropping-particle":"","family":"Kim","given":"Ryang Guk","non-dropping-particle":"","parse-names":false,"suffix":""},{"dropping-particle":"","family":"Guo","given":"Jun tao","non-dropping-particle":"","parse-names":false,"suffix":""},{"dropping-particle":"","family":"Norambuena","given":"Tomás","non-dropping-particle":"","parse-names":false,"suffix":""},{"dropping-particle":"","family":"Melo","given":"Francisco","non-dropping-particle":"","parse-names":false,"suffix":""},{"dropping-particle":"","family":"Agrawal","given":"Pavan Piyush","non-dropping-particle":"","parse-names":false,"suffix":""},{"dropping-particle":"","family":"Patiyal","given":"Sumeet","non-dropping-particle":"","parse-names":false,"suffix":""},{"dropping-particle":"","family":"Kumar","given":"Rajesh","non-dropping-particle":"","parse-names":false,"suffix":""},{"dropping-particle":"","family":"Kumar","given":"Vinod","non-dropping-particle":"","parse-names":false,"suffix":""},{"dropping-particle":"","family":"Singh","given":"Harinder","non-dropping-particle":"","parse-names":false,"suffix":""},{"dropping-particle":"","family":"Raghav","given":"Pawan Kumar","non-dropping-particle":"","parse-names":false,"suffix":""},{"dropping-particle":"","family":"Raghava","given":"Gajendra P.S.","non-dropping-particle":"","parse-names":false,"suffix":""},{"dropping-particle":"","family":"Burley","given":"Stephen K.","non-dropping-particle":"","parse-names":false,"suffix":""},{"dropping-particle":"","family":"Singh","given":"Harinder","non-dropping-particle":"","parse-names":false,"suffix":""},{"dropping-particle":"","family":"Chauhan","given":"Jagat Singh","non-dropping-particle":"","parse-names":false,"suffix":""},{"dropping-particle":"","family":"Gromiha","given":"M. Michael","non-dropping-particle":"","parse-names":false,"suffix":""},{"dropping-particle":"","family":"Raghava","given":"Gajendra P.S.","non-dropping-particle":"","parse-names":false,"suffix":""},{"dropping-particle":"","family":"Luscombe","given":"Nicholas M.","non-dropping-particle":"","parse-names":false,"suffix":""},{"dropping-particle":"","family":"Austin","given":"Susan E.","non-dropping-particle":"","parse-names":false,"suffix":""},{"dropping-particle":"","family":"Berman","given":"Helen M.","non-dropping-particle":"","parse-names":false,"suffix":""},{"dropping-particle":"","family":"Thornton","given":"Janet M.","non-dropping-particle":"","parse-names":false,"suffix":""},{"dropping-particle":"","family":"Park","given":"Byungkyu","non-dropping-particle":"","parse-names":false,"suffix":""},{"dropping-particle":"","family":"Kim","given":"Hyungchan","non-dropping-particle":"","parse-names":false,"suffix":""},{"dropping-particle":"","family":"Han","given":"Kyungsook","non-dropping-particle":"","parse-names":false,"suffix":""},{"dropping-particle":"","family":"Ghoshdastidar","given":"Debostuti","non-dropping-particle":"","parse-names":false,"suffix":""},{"dropping-particle":"","family":"Indian","given":"An","non-dropping-particle":"","parse-names":false,"suffix":""},{"dropping-particle":"","family":"Sciences","given":"Life","non-dropping-particle":"","parse-names":false,"suffix":""},{"dropping-particle":"","family":"Platform","given":"N S M","non-dropping-particle":"","parse-names":false,"suffix":""},{"dropping-particle":"","family":"Discovery","given":"Drug","non-dropping-particle":"","parse-names":false,"suffix":""},{"dropping-particle":"","family":"Bansal","given":"Prof Manju","non-dropping-particle":"","parse-names":false,"suffix":""},{"dropping-particle":"","family":"Bansal","given":"Manju","non-dropping-particle":"","parse-names":false,"suffix":""},{"dropping-particle":"","family":"Investigator","given":"Principal","non-dropping-particle":"","parse-names":false,"suffix":""},{"dropping-particle":"","family":"Mohanty","given":"Debasisa","non-dropping-particle":"","parse-names":false,"suffix":""},{"dropping-particle":"","family":"Delhi","given":"New","non-dropping-particle":"","parse-names":false,"suffix":""},{"dropping-particle":"","family":"Heddi","given":"Brahim","non-dropping-particle":"","parse-names":false,"suffix":""},{"dropping-particle":"","family":"Oguey","given":"Christophe","non-dropping-particle":"","parse-names":false,"suffix":""},{"dropping-particle":"","family":"Lavelle","given":"Christophe","non-dropping-particle":"","parse-names":false,"suffix":""},{"dropping-particle":"","family":"Foloppe","given":"Nicolas","non-dropping-particle":"","parse-names":false,"suffix":""},{"dropping-particle":"","family":"Hartmann","given":"Brigitte","non-dropping-particle":"","parse-names":false,"suffix":""},{"dropping-particle":"","family":"Nussinov","given":"Ruth","non-dropping-particle":"","parse-names":false,"suffix":""},{"dropping-particle":"","family":"Sarai","given":"Akinori","non-dropping-particle":"","parse-names":false,"suffix":""},{"dropping-particle":"","family":"Smythers","given":"Gary W.","non-dropping-particle":"","parse-names":false,"suffix":""},{"dropping-particle":"","family":"Jemigan","given":"Robert L.","non-dropping-particle":"","parse-names":false,"suffix":""},{"dropping-particle":"","family":"Dršata","given":"Tomáš","non-dropping-particle":"","parse-names":false,"suffix":""},{"dropping-particle":"","family":"Špačková","given":"Naďa","non-dropping-particle":"","parse-names":false,"suffix":""},{"dropping-particle":"","family":"Jurečka","given":"Petr","non-dropping-particle":"","parse-names":false,"suffix":""},{"dropping-particle":"","family":"Zgarbová","given":"Marie","non-dropping-particle":"","parse-names":false,"suffix":""},{"dropping-particle":"","family":"Šponer","given":"Jiří","non-dropping-particle":"","parse-names":false,"suffix":""},{"dropping-particle":"","family":"Lankaš","given":"Filip","non-dropping-particle":"","parse-names":false,"suffix":""},{"dropping-particle":"","family":"Zhang","given":"Yongli Yang Yuning","non-dropping-particle":"","parse-names":false,"suffix":""},{"dropping-particle":"","family":"Xi","given":"Zhiqun","non-dropping-particle":"","parse-names":false,"suffix":""},{"dropping-particle":"","family":"Hegde","given":"Rashmi S.","non-dropping-particle":"","parse-names":false,"suffix":""},{"dropping-particle":"","family":"Shakked","given":"Zippora","non-dropping-particle":"","parse-names":false,"suffix":""},{"dropping-particle":"","family":"Crothers","given":"Donald M.","non-dropping-particle":"","parse-names":false,"suffix":""}],"container-title":"Nucleic Acids Research","id":"ITEM-1","issue":"1","issued":{"date-parts":[["2018"]]},"page":"1-7","title":"Exploring the importance of financial literacy within the Capability Approach framework","type":"article-journal","volume":"6"},"uris":["http://www.mendeley.com/documents/?uuid=bb2a4fdc-8560-4ef0-8bf4-a5514ab13524"]}],"mendeley":{"formattedCitation":"(Chen et al., 2018)","plainTextFormattedCitation":"(Chen et al., 2018)","previouslyFormattedCitation":"(Chen et al., 2018)"},"properties":{"noteIndex":0},"schema":"https://github.com/citation-style-language/schema/raw/master/csl-citation.json"}</w:instrText>
      </w:r>
      <w:r w:rsidRPr="00416325">
        <w:rPr>
          <w:b w:val="0"/>
          <w:bCs w:val="0"/>
          <w:kern w:val="2"/>
          <w:lang w:val="en-ID" w:eastAsia="en-ID"/>
        </w:rPr>
        <w:fldChar w:fldCharType="separate"/>
      </w:r>
      <w:r w:rsidR="00873617" w:rsidRPr="00873617">
        <w:rPr>
          <w:b w:val="0"/>
          <w:bCs w:val="0"/>
          <w:noProof/>
          <w:kern w:val="2"/>
          <w:lang w:val="en-ID" w:eastAsia="en-ID"/>
        </w:rPr>
        <w:t>(Chen et al., 2018)</w:t>
      </w:r>
      <w:r w:rsidRPr="00416325">
        <w:rPr>
          <w:b w:val="0"/>
          <w:bCs w:val="0"/>
          <w:kern w:val="2"/>
          <w:lang w:val="en-ID" w:eastAsia="en-ID"/>
        </w:rPr>
        <w:fldChar w:fldCharType="end"/>
      </w:r>
      <w:r w:rsidRPr="00416325">
        <w:rPr>
          <w:b w:val="0"/>
          <w:bCs w:val="0"/>
          <w:kern w:val="2"/>
          <w:lang w:val="en-ID" w:eastAsia="en-ID"/>
        </w:rPr>
        <w:fldChar w:fldCharType="begin" w:fldLock="1"/>
      </w:r>
      <w:r w:rsidR="00873617">
        <w:rPr>
          <w:b w:val="0"/>
          <w:bCs w:val="0"/>
          <w:kern w:val="2"/>
          <w:lang w:val="en-ID" w:eastAsia="en-ID"/>
        </w:rPr>
        <w:instrText>ADDIN CSL_CITATION {"citationItems":[{"id":"ITEM-1","itemData":{"author":[{"dropping-particle":"","family":"Economics","given":"International","non-dropping-particle":"","parse-names":false,"suffix":""}],"id":"ITEM-1","issue":"June","issued":{"date-parts":[["2024"]]},"page":"0-1","title":"Favoured MOGBOLU MSME FINANCING , AGRICULTURAL OUTPUT , EMPLOYMENT AND FOOD SECURITY IN NIGERIA","type":"article-journal","volume":"23"},"uris":["http://www.mendeley.com/documents/?uuid=428fc1b4-2250-4b0d-8080-ea9e46efb38e"]}],"mendeley":{"formattedCitation":"(Economics, 2024)","plainTextFormattedCitation":"(Economics, 2024)","previouslyFormattedCitation":"(Economics, 2024)"},"properties":{"noteIndex":0},"schema":"https://github.com/citation-style-language/schema/raw/master/csl-citation.json"}</w:instrText>
      </w:r>
      <w:r w:rsidRPr="00416325">
        <w:rPr>
          <w:b w:val="0"/>
          <w:bCs w:val="0"/>
          <w:kern w:val="2"/>
          <w:lang w:val="en-ID" w:eastAsia="en-ID"/>
        </w:rPr>
        <w:fldChar w:fldCharType="separate"/>
      </w:r>
      <w:r w:rsidR="00873617" w:rsidRPr="00873617">
        <w:rPr>
          <w:b w:val="0"/>
          <w:bCs w:val="0"/>
          <w:noProof/>
          <w:kern w:val="2"/>
          <w:lang w:val="en-ID" w:eastAsia="en-ID"/>
        </w:rPr>
        <w:t>(Economics, 2024)</w:t>
      </w:r>
      <w:r w:rsidRPr="00416325">
        <w:rPr>
          <w:b w:val="0"/>
          <w:bCs w:val="0"/>
          <w:kern w:val="2"/>
          <w:lang w:val="en-ID" w:eastAsia="en-ID"/>
        </w:rPr>
        <w:fldChar w:fldCharType="end"/>
      </w:r>
      <w:r w:rsidRPr="00416325">
        <w:rPr>
          <w:b w:val="0"/>
          <w:bCs w:val="0"/>
          <w:kern w:val="2"/>
          <w:lang w:val="en-ID" w:eastAsia="en-ID"/>
        </w:rPr>
        <w:fldChar w:fldCharType="begin" w:fldLock="1"/>
      </w:r>
      <w:r w:rsidR="007624D6">
        <w:rPr>
          <w:b w:val="0"/>
          <w:bCs w:val="0"/>
          <w:kern w:val="2"/>
          <w:lang w:val="en-ID" w:eastAsia="en-ID"/>
        </w:rPr>
        <w:instrText>ADDIN CSL_CITATION {"citationItems":[{"id":"ITEM-1","itemData":{"DOI":"10.1088/1755-1315/1397/1/012029","ISSN":"17551315","abstract":"Micro-food businesses play a vital role in Malaysia's economy, making it imperative to understand their dynamics concerning food supply and crisis management for business resilience. This paper delves into the critical issue of food security within the context of micro-food businesses in Malaysia, particularly how they grapple with challenges like maintaining food supply chain stability during crises. Through a narrative review, this research explores the four pillars of food security (availability, accessibility, utilization, and stability) while incorporating agency and sustainability considerations. The review also analyzes food security at general, national, and micro-food business levels, encompassing food supply and crisis management strategies. A comprehensive search was conducted on Emerald Insight, Scopus, and Google Scholar, incorporating Google searches for pertinent reports and policy documents. Drawing on existing literature and research in this field, the paper sheds light on the ongoing challenges and issues surrounding food security among micro-food businesses in Malaysia. Besides, it underscores the need for further in-depth investigations to gain a more nuanced and comprehensive understanding of this sector's intricacies. By highlighting these areas, this study contributes to the ongoing discourse on food security and calls for proactive measures to address the persistent challenges faced by micro-food businesses in Malaysia, ultimately contributing to broader global food stability efforts.","author":[{"dropping-particle":"","family":"Azman","given":"A. B.","non-dropping-particle":"","parse-names":false,"suffix":""},{"dropping-particle":"","family":"Majid","given":"M. A.A.","non-dropping-particle":"","parse-names":false,"suffix":""},{"dropping-particle":"","family":"Zulkifly","given":"M. I.","non-dropping-particle":"","parse-names":false,"suffix":""}],"container-title":"IOP Conference Series: Earth and Environmental Science","id":"ITEM-1","issue":"1","issued":{"date-parts":[["2024"]]},"title":"Food supply and crisis management towards food security: A review through the lens of Malaysian micro-food businesses","type":"article-journal","volume":"1397"},"uris":["http://www.mendeley.com/documents/?uuid=18fa665a-3292-4016-8f21-cf774ce8a178"]}],"mendeley":{"formattedCitation":"(Azman, Majid, &amp; Zulkifly, 2024)","plainTextFormattedCitation":"(Azman, Majid, &amp; Zulkifly, 2024)","previouslyFormattedCitation":"(Azman, Majid, &amp; Zulkifly, 2024)"},"properties":{"noteIndex":0},"schema":"https://github.com/citation-style-language/schema/raw/master/csl-citation.json"}</w:instrText>
      </w:r>
      <w:r w:rsidRPr="00416325">
        <w:rPr>
          <w:b w:val="0"/>
          <w:bCs w:val="0"/>
          <w:kern w:val="2"/>
          <w:lang w:val="en-ID" w:eastAsia="en-ID"/>
        </w:rPr>
        <w:fldChar w:fldCharType="separate"/>
      </w:r>
      <w:r w:rsidR="00873617" w:rsidRPr="00873617">
        <w:rPr>
          <w:b w:val="0"/>
          <w:bCs w:val="0"/>
          <w:noProof/>
          <w:kern w:val="2"/>
          <w:lang w:val="en-ID" w:eastAsia="en-ID"/>
        </w:rPr>
        <w:t>(Azman, Majid, &amp; Zulkifly, 2024)</w:t>
      </w:r>
      <w:r w:rsidRPr="00416325">
        <w:rPr>
          <w:b w:val="0"/>
          <w:bCs w:val="0"/>
          <w:kern w:val="2"/>
          <w:lang w:val="en-ID" w:eastAsia="en-ID"/>
        </w:rPr>
        <w:fldChar w:fldCharType="end"/>
      </w:r>
      <w:r w:rsidRPr="00416325">
        <w:rPr>
          <w:b w:val="0"/>
          <w:bCs w:val="0"/>
          <w:kern w:val="2"/>
          <w:lang w:val="en-ID" w:eastAsia="en-ID"/>
        </w:rPr>
        <w:t xml:space="preserve"> menyoroti peran penting UMKM dalam ketahanan pangan; namun, hanya sedikit yang memasukkan pertimbangan gender ke dalam evaluasi. Gender sering diperlakukan sebagai variabel yang berbeda, namun dalam praktiknya, keberlanjutan dan inovasi UMKM pangan</w:t>
      </w:r>
      <w:r w:rsidRPr="00416325">
        <w:rPr>
          <w:b w:val="0"/>
          <w:bCs w:val="0"/>
          <w:kern w:val="2"/>
          <w:lang w:val="en-ID" w:eastAsia="en-ID"/>
        </w:rPr>
        <w:fldChar w:fldCharType="begin" w:fldLock="1"/>
      </w:r>
      <w:r w:rsidR="00873617">
        <w:rPr>
          <w:b w:val="0"/>
          <w:bCs w:val="0"/>
          <w:kern w:val="2"/>
          <w:lang w:val="en-ID" w:eastAsia="en-ID"/>
        </w:rPr>
        <w:instrText>ADDIN CSL_CITATION {"citationItems":[{"id":"ITEM-1","itemData":{"abstract":"Factors Influence the Sustainability of Small Medium Micro Enterprises in Bandung and Bogor. Small Medium Micro Enterprises (SMEs) provide a huge contribution on economic. In line with the global economic, the competitiveness among enterprises rises. SMEs have low competitiveness caused by low quality, limited innovation and technological mastery. To have the competitiveness and business sustainability, SMEs are required to respond rapid technological innovations, focus on long-term interests, produce environmentally friendly products and strive for natural resource conservation as well as efficient use of technology. Factors supporting business sustainability need to be improved on business activities to support the sustainability of SMEs. This study aimed to analyze the profile factor, external environmental support, utilization of ICT facilities and competence that affect the sustainability of the business. This study used survey design with sampling technique disproportioned stratified random sampling to 358 respondents in four research sites. Data were collected through data collection questionnaire and done in 2017. Data was analyzed using descriptive techniques and Structural Equation Models (SEM). The results showed the level of MSME sustainability in urban areas was higher than in the district. City of Bandung and City of Bogor with sub variable income and business growth had score percentage higher than Bandung District and Bogor Dictrict. This is shown in product quality as well as better innovation. Factors affecting business sustainability are the perceptions of SMEs and ICT utilization factors, which directly affected business sustainability. One variable of ICT utilization is more effective to increase ICT adoption among SMEs business actors.","author":[{"dropping-particle":"","family":"Yanti, VA, Amanah, S., &amp; Muldjono","given":"P.","non-dropping-particle":"","parse-names":false,"suffix":""}],"container-title":"Jurnal Pengkajian dan Pengembangan Teknologi Pertanian","id":"ITEM-1","issue":"18","issued":{"date-parts":[["2018"]]},"page":"137-148.","title":"Faktor-Faktor yang Mempengaruhi Keberlanjutan Usaha Mikro, Kecil dan Menengah di bandung dan bogor","type":"article-journal","volume":"20(2)"},"uris":["http://www.mendeley.com/documents/?uuid=f9f33338-cf3a-47a4-9750-8142c0fa7b2f"]}],"mendeley":{"formattedCitation":"(Yanti, VA, Amanah, S., &amp; Muldjono, 2018)","plainTextFormattedCitation":"(Yanti, VA, Amanah, S., &amp; Muldjono, 2018)","previouslyFormattedCitation":"(Yanti, VA, Amanah, S., &amp; Muldjono, 2018)"},"properties":{"noteIndex":0},"schema":"https://github.com/citation-style-language/schema/raw/master/csl-citation.json"}</w:instrText>
      </w:r>
      <w:r w:rsidRPr="00416325">
        <w:rPr>
          <w:b w:val="0"/>
          <w:bCs w:val="0"/>
          <w:kern w:val="2"/>
          <w:lang w:val="en-ID" w:eastAsia="en-ID"/>
        </w:rPr>
        <w:fldChar w:fldCharType="separate"/>
      </w:r>
      <w:r w:rsidR="00873617" w:rsidRPr="00873617">
        <w:rPr>
          <w:b w:val="0"/>
          <w:bCs w:val="0"/>
          <w:noProof/>
          <w:kern w:val="2"/>
          <w:lang w:val="en-ID" w:eastAsia="en-ID"/>
        </w:rPr>
        <w:t>(Yanti, VA, Amanah, S., &amp; Muldjono, 2018)</w:t>
      </w:r>
      <w:r w:rsidRPr="00416325">
        <w:rPr>
          <w:b w:val="0"/>
          <w:bCs w:val="0"/>
          <w:kern w:val="2"/>
          <w:lang w:val="en-ID" w:eastAsia="en-ID"/>
        </w:rPr>
        <w:fldChar w:fldCharType="end"/>
      </w:r>
      <w:r w:rsidRPr="00416325">
        <w:rPr>
          <w:b w:val="0"/>
          <w:bCs w:val="0"/>
          <w:kern w:val="2"/>
          <w:lang w:val="en-ID" w:eastAsia="en-ID"/>
        </w:rPr>
        <w:t xml:space="preserve"> sebagian besar bergantung pada pemberdayaan perempuan</w:t>
      </w:r>
      <w:r w:rsidRPr="00416325">
        <w:rPr>
          <w:b w:val="0"/>
          <w:bCs w:val="0"/>
          <w:kern w:val="2"/>
          <w:lang w:val="en-ID" w:eastAsia="en-ID"/>
        </w:rPr>
        <w:fldChar w:fldCharType="begin" w:fldLock="1"/>
      </w:r>
      <w:r w:rsidR="00873617">
        <w:rPr>
          <w:b w:val="0"/>
          <w:bCs w:val="0"/>
          <w:kern w:val="2"/>
          <w:lang w:val="en-ID" w:eastAsia="en-ID"/>
        </w:rPr>
        <w:instrText>ADDIN CSL_CITATION {"citationItems":[{"id":"ITEM-1","itemData":{"abstract":"Innovation is the buzzword for all-round socio-economic development of nations, globally. It is considered as a method to increase productivity, processes new products, or services, playing a major role in socioeconomic change. Innovation becomes a tool for solving societal problems and economic development. It has also been seen as a process of qualitative change taking place in historical times. However, in innovation literature, the role of women in innovation received not much attention as it's deserved to be credited in academic and practice research. Innovation-based research and practices have not focused on gender differences. The role of women in innovation activities cannot be ignored. In this article, we present the role of women in selected Indian innovative Micro Small and Medium Enterprises (MSMEs) and the barriers they are facing. Based on our findings and literature, we also put forth several policy recommendations, to promote and encourage women entrepreneurship in India, viz. government support towards access to finance, training, and encouragement for innovation at educational and organisational levels","author":[{"dropping-particle":"","family":"Anurag Singh","given":"Ujjwal Das and Sharad Kumar","non-dropping-particle":"","parse-names":false,"suffix":""}],"container-title":"Inderscience","id":"ITEM-1","issued":{"date-parts":[["2022"]]},"title":"Gender, technology and innovation: the role of women in Indian micro, small and medium enterprises","type":"article-journal"},"uris":["http://www.mendeley.com/documents/?uuid=956576fe-0fce-400d-9808-849cb87c928a"]}],"mendeley":{"formattedCitation":"(Anurag Singh, 2022)","plainTextFormattedCitation":"(Anurag Singh, 2022)","previouslyFormattedCitation":"(Anurag Singh, 2022)"},"properties":{"noteIndex":0},"schema":"https://github.com/citation-style-language/schema/raw/master/csl-citation.json"}</w:instrText>
      </w:r>
      <w:r w:rsidRPr="00416325">
        <w:rPr>
          <w:b w:val="0"/>
          <w:bCs w:val="0"/>
          <w:kern w:val="2"/>
          <w:lang w:val="en-ID" w:eastAsia="en-ID"/>
        </w:rPr>
        <w:fldChar w:fldCharType="separate"/>
      </w:r>
      <w:r w:rsidR="00873617" w:rsidRPr="00873617">
        <w:rPr>
          <w:b w:val="0"/>
          <w:bCs w:val="0"/>
          <w:noProof/>
          <w:kern w:val="2"/>
          <w:lang w:val="en-ID" w:eastAsia="en-ID"/>
        </w:rPr>
        <w:t>(Anurag Singh, 2022)</w:t>
      </w:r>
      <w:r w:rsidRPr="00416325">
        <w:rPr>
          <w:b w:val="0"/>
          <w:bCs w:val="0"/>
          <w:kern w:val="2"/>
          <w:lang w:val="en-ID" w:eastAsia="en-ID"/>
        </w:rPr>
        <w:fldChar w:fldCharType="end"/>
      </w:r>
      <w:r w:rsidRPr="00416325">
        <w:rPr>
          <w:b w:val="0"/>
          <w:bCs w:val="0"/>
          <w:kern w:val="2"/>
          <w:lang w:val="id-ID" w:eastAsia="en-ID"/>
        </w:rPr>
        <w:t xml:space="preserve"> </w:t>
      </w:r>
      <w:r w:rsidRPr="00416325">
        <w:rPr>
          <w:b w:val="0"/>
          <w:bCs w:val="0"/>
          <w:kern w:val="2"/>
          <w:lang w:val="en-ID" w:eastAsia="en-ID"/>
        </w:rPr>
        <w:t>dan peningkatan akses terhadap teknologi</w:t>
      </w:r>
      <w:r w:rsidRPr="00416325">
        <w:rPr>
          <w:b w:val="0"/>
          <w:bCs w:val="0"/>
          <w:kern w:val="2"/>
          <w:lang w:val="en-ID" w:eastAsia="en-ID"/>
        </w:rPr>
        <w:fldChar w:fldCharType="begin" w:fldLock="1"/>
      </w:r>
      <w:r w:rsidR="00873617">
        <w:rPr>
          <w:b w:val="0"/>
          <w:bCs w:val="0"/>
          <w:kern w:val="2"/>
          <w:lang w:val="en-ID" w:eastAsia="en-ID"/>
        </w:rPr>
        <w:instrText>ADDIN CSL_CITATION {"citationItems":[{"id":"ITEM-1","itemData":{"DOI":"10.46339/al-wardah.xx.xxx","ISSN":"2613-9367","abstract":"Kekerasan seksual di lingkungan perguruan tinggi Indonesia sedang diperbincangkan dari berbagai kalangan. Korban kekerasan yang sebagaian besar adalah perempuan. Kampus atau perguruan tinggi negeri yang seharusnya memberikan ruang yang aman untuk menuntut ilmu menjadi tempat terjadinya kasus kekerasan seksual. Berdasarkan hasil survey nasional, perguruan tinggi menempati peringkat tertinggi  jika dibandingkan dengan jenjang pendidikan lainnya dalam hal kekerasan seksual di ranah institusi pendidikan. Untuk itu, tulisan ini menganalisan penyebab maraknya kasus kekerasan seksual yang dialami perempuan di perguruan tinggi. Penelitian ini menggunakan perspektif feminisme yang dikemukakan oleh Michael Foucault dengan menggunakan metode penelitian kualitatif. Serta sumber data yang digunakan adalah sumber data sekunder yang berasal dari laporan resmi, literatur terdahulu dan pemberitaan di media massa. Hasil menunjukkan bahwa kekerasan seksual terjadi pada perempuan di lingkungan perguruan tinggi karena adanya relasi kuasa yang menyebabkan korban memiliki ketakutan untuk melapor, perempuan sebagai target kekuasaan yang tidak seimbang serta, budaya victim-blaming yang banyak dialami korban-korban kekerasan seksual sebelumnya.","author":[{"dropping-particle":"","family":"Elindawati","given":"Rifki","non-dropping-particle":"","parse-names":false,"suffix":""}],"container-title":"AL-WARDAH: Jurnal Kajian Perempuan, Gender dan Agama","id":"ITEM-1","issue":"2","issued":{"date-parts":[["2021"]]},"page":"181-193","title":"Perspektif Feminis dalam Kasus Perempuan sebagai Korban Kekerasan Seksual di  Perguruan Tinggi","type":"article-journal","volume":"15"},"uris":["http://www.mendeley.com/documents/?uuid=0b0f250b-d628-4772-9117-d773fdc2e9d3"]}],"mendeley":{"formattedCitation":"(Elindawati, 2021)","plainTextFormattedCitation":"(Elindawati, 2021)","previouslyFormattedCitation":"(Elindawati, 2021)"},"properties":{"noteIndex":0},"schema":"https://github.com/citation-style-language/schema/raw/master/csl-citation.json"}</w:instrText>
      </w:r>
      <w:r w:rsidRPr="00416325">
        <w:rPr>
          <w:b w:val="0"/>
          <w:bCs w:val="0"/>
          <w:kern w:val="2"/>
          <w:lang w:val="en-ID" w:eastAsia="en-ID"/>
        </w:rPr>
        <w:fldChar w:fldCharType="separate"/>
      </w:r>
      <w:r w:rsidR="00873617" w:rsidRPr="00873617">
        <w:rPr>
          <w:b w:val="0"/>
          <w:bCs w:val="0"/>
          <w:noProof/>
          <w:kern w:val="2"/>
          <w:lang w:val="en-ID" w:eastAsia="en-ID"/>
        </w:rPr>
        <w:t>(Elindawati, 2021)</w:t>
      </w:r>
      <w:r w:rsidRPr="00416325">
        <w:rPr>
          <w:b w:val="0"/>
          <w:bCs w:val="0"/>
          <w:kern w:val="2"/>
          <w:lang w:val="en-ID" w:eastAsia="en-ID"/>
        </w:rPr>
        <w:fldChar w:fldCharType="end"/>
      </w:r>
      <w:r w:rsidRPr="00416325">
        <w:rPr>
          <w:b w:val="0"/>
          <w:bCs w:val="0"/>
          <w:kern w:val="2"/>
          <w:lang w:val="en-ID" w:eastAsia="en-ID"/>
        </w:rPr>
        <w:t>, pelatihan, dan pembiayaan.</w:t>
      </w:r>
      <w:r w:rsidR="000C441F">
        <w:rPr>
          <w:b w:val="0"/>
          <w:bCs w:val="0"/>
          <w:kern w:val="2"/>
          <w:lang w:val="id-ID" w:eastAsia="en-ID"/>
        </w:rPr>
        <w:t xml:space="preserve"> </w:t>
      </w:r>
      <w:r w:rsidR="000C441F" w:rsidRPr="00416325">
        <w:rPr>
          <w:b w:val="0"/>
          <w:bCs w:val="0"/>
          <w:kern w:val="2"/>
          <w:lang w:val="en-ID" w:eastAsia="en-ID"/>
        </w:rPr>
        <w:t>D</w:t>
      </w:r>
      <w:r w:rsidRPr="00416325">
        <w:rPr>
          <w:b w:val="0"/>
          <w:bCs w:val="0"/>
          <w:kern w:val="2"/>
          <w:lang w:val="en-ID" w:eastAsia="en-ID"/>
        </w:rPr>
        <w:t>imensi</w:t>
      </w:r>
      <w:r w:rsidR="000C441F">
        <w:rPr>
          <w:b w:val="0"/>
          <w:bCs w:val="0"/>
          <w:kern w:val="2"/>
          <w:lang w:val="id-ID" w:eastAsia="en-ID"/>
        </w:rPr>
        <w:t xml:space="preserve"> </w:t>
      </w:r>
      <w:r w:rsidRPr="00416325">
        <w:rPr>
          <w:b w:val="0"/>
          <w:bCs w:val="0"/>
          <w:kern w:val="2"/>
          <w:lang w:val="en-ID" w:eastAsia="en-ID"/>
        </w:rPr>
        <w:t xml:space="preserve">teknis kewirausahaan berkelanjutan atau pengelolaan sumber daya alam, dengan penekanan minimal pada bagaimana peran kewirausahaan perempuan dapat memperkuat ketahanan pangan, terutama di tingkat masyarakat. Akibatnya, terdapat kesenjangan yang signifikan dalam literatur mengenai interaksi antara gender, kewirausahaan berkelanjutan, dan ketahanan pangan. </w:t>
      </w:r>
    </w:p>
    <w:p w14:paraId="393A29E7" w14:textId="77DB7AD4" w:rsidR="003A5D83" w:rsidRPr="002615AC" w:rsidRDefault="003A5D83" w:rsidP="001D1AFE">
      <w:pPr>
        <w:pStyle w:val="Heading1"/>
        <w:spacing w:line="252" w:lineRule="auto"/>
        <w:ind w:left="0" w:firstLine="720"/>
        <w:jc w:val="both"/>
        <w:rPr>
          <w:b w:val="0"/>
          <w:lang w:val="id-ID"/>
        </w:rPr>
      </w:pPr>
      <w:r w:rsidRPr="00416325">
        <w:rPr>
          <w:b w:val="0"/>
          <w:bCs w:val="0"/>
          <w:kern w:val="2"/>
          <w:lang w:val="en-ID" w:eastAsia="en-ID"/>
        </w:rPr>
        <w:t>Beberapa penelitian terbaru telah menunjukkan bahwa pemberdayaan perempuan di sektor UMKM, khususnya di sektor pangan, dapat memberikan dampak yang signifikan terhadap produktivitas dan ketahanan pangan</w:t>
      </w:r>
      <w:r w:rsidRPr="00416325">
        <w:rPr>
          <w:b w:val="0"/>
          <w:bCs w:val="0"/>
          <w:kern w:val="2"/>
          <w:lang w:val="en-ID" w:eastAsia="en-ID"/>
        </w:rPr>
        <w:fldChar w:fldCharType="begin" w:fldLock="1"/>
      </w:r>
      <w:r w:rsidR="00873617">
        <w:rPr>
          <w:b w:val="0"/>
          <w:bCs w:val="0"/>
          <w:kern w:val="2"/>
          <w:lang w:val="en-ID" w:eastAsia="en-ID"/>
        </w:rPr>
        <w:instrText>ADDIN CSL_CITATION {"citationItems":[{"id":"ITEM-1","itemData":{"DOI":"10.3390/su16062225","ISSN":"20711050","abstract":"Despite the fact that the issue of female poverty is widespread, continuous attempts are made to combat it and advance women’s empowerment. To achieve the goals of sustainable development, such as eradicating poverty, attaining gender equality, promoting good jobs and economic growth, and eliminating inequities, creative strategies must be developed. This study focused on the Nigerian Youth and Women Farmers Association in order to examine the effect of social empowerment on alleviating poverty in Nigeria’s agricultural sector. Out of the 353 issued questionnaires, 335 were returned and used in this study’s investigation. The structural equation model with partial least squares (SEM-PLS) was used to analyse the acquired data. The results showed an important correlation between social empowerment and reductions in poverty among women working in the agricultural sector. This highlights how crucial it is to work together, provide resources, and extend support in order to empower women socially and foster an atmosphere that supports their social and economic advancement. This research recommends that lawmakers, organisations, and governmental entities actively support the empowerment of women in the agricultural sector in order to encourage sustainable farming practices among female entrepreneurs.","author":[{"dropping-particle":"","family":"Ogbari","given":"Mercy Ejovwokeoghene","non-dropping-particle":"","parse-names":false,"suffix":""},{"dropping-particle":"","family":"Folorunso","given":"Flourish","non-dropping-particle":"","parse-names":false,"suffix":""},{"dropping-particle":"","family":"Simon-Ilogho","given":"Busola","non-dropping-particle":"","parse-names":false,"suffix":""},{"dropping-particle":"","family":"Adebayo","given":"Olufunke","non-dropping-particle":"","parse-names":false,"suffix":""},{"dropping-particle":"","family":"Olanrewaju","given":"Kofoworola","non-dropping-particle":"","parse-names":false,"suffix":""},{"dropping-particle":"","family":"Efegbudu","given":"Joy","non-dropping-particle":"","parse-names":false,"suffix":""},{"dropping-particle":"","family":"Omoregbe","given":"Michael","non-dropping-particle":"","parse-names":false,"suffix":""}],"container-title":"Sustainability (Switzerland) ","id":"ITEM-1","issue":"6","issued":{"date-parts":[["2024"]]},"title":"Social Empowerment and Its Effect on Poverty Alleviation for Sustainable Development among Women Entrepreneurs in the Nigerian Agricultural Sector","type":"article-journal","volume":"16"},"uris":["http://www.mendeley.com/documents/?uuid=6f0d14ba-f2b5-410e-b8a4-672bb3bb88fb"]}],"mendeley":{"formattedCitation":"(Ogbari et al., 2024)","plainTextFormattedCitation":"(Ogbari et al., 2024)","previouslyFormattedCitation":"(Ogbari et al., 2024)"},"properties":{"noteIndex":0},"schema":"https://github.com/citation-style-language/schema/raw/master/csl-citation.json"}</w:instrText>
      </w:r>
      <w:r w:rsidRPr="00416325">
        <w:rPr>
          <w:b w:val="0"/>
          <w:bCs w:val="0"/>
          <w:kern w:val="2"/>
          <w:lang w:val="en-ID" w:eastAsia="en-ID"/>
        </w:rPr>
        <w:fldChar w:fldCharType="separate"/>
      </w:r>
      <w:r w:rsidR="00873617" w:rsidRPr="00873617">
        <w:rPr>
          <w:b w:val="0"/>
          <w:bCs w:val="0"/>
          <w:noProof/>
          <w:kern w:val="2"/>
          <w:lang w:val="en-ID" w:eastAsia="en-ID"/>
        </w:rPr>
        <w:t>(Ogbari et al., 2024)</w:t>
      </w:r>
      <w:r w:rsidRPr="00416325">
        <w:rPr>
          <w:b w:val="0"/>
          <w:bCs w:val="0"/>
          <w:kern w:val="2"/>
          <w:lang w:val="en-ID" w:eastAsia="en-ID"/>
        </w:rPr>
        <w:fldChar w:fldCharType="end"/>
      </w:r>
      <w:r w:rsidRPr="00416325">
        <w:rPr>
          <w:b w:val="0"/>
          <w:bCs w:val="0"/>
          <w:kern w:val="2"/>
          <w:lang w:val="en-ID" w:eastAsia="en-ID"/>
        </w:rPr>
        <w:fldChar w:fldCharType="begin" w:fldLock="1"/>
      </w:r>
      <w:r w:rsidR="007624D6">
        <w:rPr>
          <w:b w:val="0"/>
          <w:bCs w:val="0"/>
          <w:kern w:val="2"/>
          <w:lang w:val="en-ID" w:eastAsia="en-ID"/>
        </w:rPr>
        <w:instrText>ADDIN CSL_CITATION {"citationItems":[{"id":"ITEM-1","itemData":{"DOI":"10.47992/ijmts.2581.6012.0196","ISBN":"0000000271967","abstract":"Purpose: Pradhan Mantri MUDRA Yojana(PMMY) will offer loans up to 10 lakh to Non- Corporate, Non-farm micro-enterprises to generate income and employment in manufacturing services, retail MSME, SMEs and Agriculture related occupations like beekeeping, horticulture, pisciculture, Poultry, agro-industries, diary, agriclinics, agribusiness, to add to the national wealth with the support of SIDBI, NABARD in providing working capital. The Economic Survey-2020-21 recently tabled in Parliament, has stated that about 54.6 % of the workforce in the country is still engaged in agricultural and allied sector activities(Census2011)as well as Micro, small and medium businesses (MSMEs) have played a major role in India’s economic expansion and Women Empowerment, More than 40 per cent of the nation’s GDP comes from the MSME sector, which is a major source of employment and in the Budge emphasizes MSME and agriculture allied activities. MUDRA act as a refinancing institution to Commercial banks, NBFCs, MFIs, RRBs, SFBs through Shishu, Kishor, Tarun schemes in credit outreach model of delivery is SHGs/JLGs, women entrepreneur and in agriculture allied sectors agripreneurship with development and promotion support to enhance employment opportunities in small and medium-sized enterprises /Micro Small Enterprises (SMEs/MSE) in non –farm activities to achieve US$5 trillion economies microfinance plays a vital role. Design/Methodology/approach: The Research paper is based on secondary statistics collected from different sources such as websites, and published articles. After the literature review and their area gap in the literature and prospect to analyze the role of MUDRA in promoting MSME, SMEs/MSE and Agri. allied sector's funding needs to create a 5 trillion Economy with an ABCD listing framework. Findings/Result: The study discloses that the MUDRA maximum limit for the Schemes is to be enhanced and more awareness is to be created about the MUDRA loan for Agri. allied activity, Agriclinics, and lack of clarity relating to the role in refinancing schemes for Banks by MUDRA, and NABARD to promote SHGs and Agri allied activity. Originality/Value: The Research study was undertaken on the contribution of MUDRA funding needs in terms of working capital to Agri. entrepreneurship in agricultural allied sector activities to enhance employment opportunities in rural and urban areas in India. Paper type: Conceptual Research.","author":[{"dropping-particle":"","family":"K. M.","given":"Mahesh","non-dropping-particle":"","parse-names":false,"suffix":""},{"dropping-particle":"","family":"Aithal","given":"P. S.","non-dropping-particle":"","parse-names":false,"suffix":""},{"dropping-particle":"","family":"K. R. S.","given":"Sharma","non-dropping-particle":"","parse-names":false,"suffix":""}],"container-title":"International Journal of Management, Technology, and Social Sciences","id":"ITEM-1","issue":"1","issued":{"date-parts":[["2022"]]},"page":"373-389","title":"Role of MUDRA in Promoting SMEs/MSE, MSMEs, and allied Agriculture Sector in the rural and urban area - To Achieve 5 Trillion Economy","type":"article-journal","volume":"7"},"uris":["http://www.mendeley.com/documents/?uuid=cbab4fb7-1847-41fb-8273-906cefd9a9c7"]}],"mendeley":{"formattedCitation":"(K. M., Aithal, &amp; K. R. S., 2022)","plainTextFormattedCitation":"(K. M., Aithal, &amp; K. R. S., 2022)","previouslyFormattedCitation":"(K. M., Aithal, &amp; K. R. S., 2022)"},"properties":{"noteIndex":0},"schema":"https://github.com/citation-style-language/schema/raw/master/csl-citation.json"}</w:instrText>
      </w:r>
      <w:r w:rsidRPr="00416325">
        <w:rPr>
          <w:b w:val="0"/>
          <w:bCs w:val="0"/>
          <w:kern w:val="2"/>
          <w:lang w:val="en-ID" w:eastAsia="en-ID"/>
        </w:rPr>
        <w:fldChar w:fldCharType="separate"/>
      </w:r>
      <w:r w:rsidR="00873617" w:rsidRPr="00873617">
        <w:rPr>
          <w:b w:val="0"/>
          <w:bCs w:val="0"/>
          <w:noProof/>
          <w:kern w:val="2"/>
          <w:lang w:val="en-ID" w:eastAsia="en-ID"/>
        </w:rPr>
        <w:t xml:space="preserve">(K. </w:t>
      </w:r>
      <w:r w:rsidR="00873617" w:rsidRPr="00873617">
        <w:rPr>
          <w:b w:val="0"/>
          <w:bCs w:val="0"/>
          <w:noProof/>
          <w:kern w:val="2"/>
          <w:lang w:val="en-ID" w:eastAsia="en-ID"/>
        </w:rPr>
        <w:lastRenderedPageBreak/>
        <w:t>M., Aithal, &amp; K. R. S., 2022)</w:t>
      </w:r>
      <w:r w:rsidRPr="00416325">
        <w:rPr>
          <w:b w:val="0"/>
          <w:bCs w:val="0"/>
          <w:kern w:val="2"/>
          <w:lang w:val="en-ID" w:eastAsia="en-ID"/>
        </w:rPr>
        <w:fldChar w:fldCharType="end"/>
      </w:r>
      <w:r w:rsidRPr="00416325">
        <w:rPr>
          <w:b w:val="0"/>
          <w:bCs w:val="0"/>
          <w:kern w:val="2"/>
          <w:lang w:val="en-ID" w:eastAsia="en-ID"/>
        </w:rPr>
        <w:t>. Namun, penelitian ini sebagian besar terbatas pada sektor-sektor tertentu dan belum banyak yang memfokuskan pada UMKM pangan di daerah-daerah dengan potensi besar seperti Malang Raya. Oleh karena itu, penelitian ini akan mengisi kesenjangan tersebut dengan mengeksplorasi secara langsung</w:t>
      </w:r>
      <w:r w:rsidR="007D1FF5">
        <w:rPr>
          <w:b w:val="0"/>
          <w:bCs w:val="0"/>
          <w:kern w:val="2"/>
          <w:lang w:val="id-ID" w:eastAsia="en-ID"/>
        </w:rPr>
        <w:t xml:space="preserve"> </w:t>
      </w:r>
      <w:r w:rsidRPr="00416325">
        <w:rPr>
          <w:b w:val="0"/>
          <w:bCs w:val="0"/>
          <w:kern w:val="2"/>
          <w:lang w:val="en-ID" w:eastAsia="en-ID"/>
        </w:rPr>
        <w:t>bagaimana model kewirausahaan berkelanjutan yang melibatkan gender dapat diterapkan</w:t>
      </w:r>
      <w:r w:rsidR="002615AC">
        <w:rPr>
          <w:b w:val="0"/>
          <w:bCs w:val="0"/>
          <w:kern w:val="2"/>
          <w:lang w:val="id-ID" w:eastAsia="en-ID"/>
        </w:rPr>
        <w:t>.</w:t>
      </w:r>
    </w:p>
    <w:p w14:paraId="5964F438" w14:textId="77777777" w:rsidR="009E58C9" w:rsidRPr="001D1AFE" w:rsidRDefault="009E58C9" w:rsidP="001D1AFE">
      <w:pPr>
        <w:spacing w:line="252" w:lineRule="auto"/>
      </w:pPr>
    </w:p>
    <w:p w14:paraId="4AE65005" w14:textId="77777777" w:rsidR="000878B3" w:rsidRPr="00416325" w:rsidRDefault="00475EC1" w:rsidP="001D1AFE">
      <w:pPr>
        <w:pStyle w:val="Heading1"/>
        <w:spacing w:before="120" w:line="252" w:lineRule="auto"/>
        <w:ind w:left="0"/>
      </w:pPr>
      <w:r w:rsidRPr="00416325">
        <w:t>LANDASAN</w:t>
      </w:r>
      <w:r w:rsidRPr="00416325">
        <w:rPr>
          <w:spacing w:val="-5"/>
        </w:rPr>
        <w:t xml:space="preserve"> </w:t>
      </w:r>
      <w:r w:rsidRPr="00416325">
        <w:t>TEORI</w:t>
      </w:r>
    </w:p>
    <w:p w14:paraId="60322EA9" w14:textId="2C9FA6DB" w:rsidR="003A1D2E" w:rsidRDefault="002D0742" w:rsidP="001D1AFE">
      <w:pPr>
        <w:pStyle w:val="Heading1"/>
        <w:spacing w:before="120" w:line="252" w:lineRule="auto"/>
        <w:ind w:left="0"/>
        <w:rPr>
          <w:bCs w:val="0"/>
          <w:spacing w:val="-2"/>
          <w:lang w:val="id-ID"/>
        </w:rPr>
      </w:pPr>
      <w:r w:rsidRPr="00416325">
        <w:rPr>
          <w:bCs w:val="0"/>
          <w:spacing w:val="-2"/>
        </w:rPr>
        <w:t>Kewirausahaan</w:t>
      </w:r>
    </w:p>
    <w:p w14:paraId="18B9D7FC" w14:textId="663D2974" w:rsidR="00C8234C" w:rsidRPr="005317D1" w:rsidRDefault="00E579CB" w:rsidP="001D1AFE">
      <w:pPr>
        <w:pStyle w:val="Heading1"/>
        <w:spacing w:line="252" w:lineRule="auto"/>
        <w:ind w:left="0" w:firstLine="720"/>
        <w:jc w:val="both"/>
        <w:rPr>
          <w:b w:val="0"/>
          <w:spacing w:val="-2"/>
          <w:lang w:val="id-ID"/>
        </w:rPr>
      </w:pPr>
      <w:r w:rsidRPr="00E579CB">
        <w:rPr>
          <w:b w:val="0"/>
          <w:spacing w:val="-2"/>
          <w:lang w:val="id-ID"/>
        </w:rPr>
        <w:t>Orientasi kewirausahaan mempunyai efek baik yang positif juga signifikan terhadap kinerja usaha UMKM, serta terhadap inovasi model bisnis. Selain itu, inovasi model pada memiliki efek positif signifikan terhadap kinerja bisnis UMKM, sekaligus berperan sebagai mediator yang signifikan dalam hubungan antara orientasi kewirausahaan dan kinerja bisnis UMKM</w:t>
      </w:r>
      <w:r w:rsidR="000737AC">
        <w:rPr>
          <w:b w:val="0"/>
          <w:spacing w:val="-2"/>
          <w:lang w:val="id-ID"/>
        </w:rPr>
        <w:fldChar w:fldCharType="begin" w:fldLock="1"/>
      </w:r>
      <w:r w:rsidR="00701CAF">
        <w:rPr>
          <w:b w:val="0"/>
          <w:spacing w:val="-2"/>
          <w:lang w:val="id-ID"/>
        </w:rPr>
        <w:instrText>ADDIN CSL_CITATION {"citationItems":[{"id":"ITEM-1","itemData":{"author":[{"dropping-particle":"","family":"Wahjudi","given":"Yuli Fatma Salsabilaˡ; Eko","non-dropping-particle":"","parse-names":false,"suffix":""}],"id":"ITEM-1","issue":"1","issued":{"date-parts":[["2025"]]},"page":"58-70","title":"INOVASI MODEL BISNIS SEBAGAI MEDIASI PENGARUH","type":"article-journal","volume":"8"},"uris":["http://www.mendeley.com/documents/?uuid=39ad2c5b-392d-48a7-8c80-c719526e9a4d"]}],"mendeley":{"formattedCitation":"(Wahjudi, 2025)","plainTextFormattedCitation":"(Wahjudi, 2025)","previouslyFormattedCitation":"(Wahjudi, 2025)"},"properties":{"noteIndex":0},"schema":"https://github.com/citation-style-language/schema/raw/master/csl-citation.json"}</w:instrText>
      </w:r>
      <w:r w:rsidR="000737AC">
        <w:rPr>
          <w:b w:val="0"/>
          <w:spacing w:val="-2"/>
          <w:lang w:val="id-ID"/>
        </w:rPr>
        <w:fldChar w:fldCharType="separate"/>
      </w:r>
      <w:r w:rsidR="000737AC" w:rsidRPr="000737AC">
        <w:rPr>
          <w:b w:val="0"/>
          <w:noProof/>
          <w:spacing w:val="-2"/>
          <w:lang w:val="id-ID"/>
        </w:rPr>
        <w:t>(Wahjudi, 2025)</w:t>
      </w:r>
      <w:r w:rsidR="000737AC">
        <w:rPr>
          <w:b w:val="0"/>
          <w:spacing w:val="-2"/>
          <w:lang w:val="id-ID"/>
        </w:rPr>
        <w:fldChar w:fldCharType="end"/>
      </w:r>
      <w:r w:rsidR="000737AC">
        <w:rPr>
          <w:b w:val="0"/>
          <w:spacing w:val="-2"/>
          <w:lang w:val="id-ID"/>
        </w:rPr>
        <w:t>.</w:t>
      </w:r>
      <w:r w:rsidR="00DA7BBE">
        <w:rPr>
          <w:b w:val="0"/>
          <w:spacing w:val="-2"/>
          <w:lang w:val="id-ID"/>
        </w:rPr>
        <w:t xml:space="preserve"> </w:t>
      </w:r>
      <w:r w:rsidR="00FD54D9" w:rsidRPr="00FD54D9">
        <w:rPr>
          <w:b w:val="0"/>
          <w:spacing w:val="-2"/>
          <w:lang w:val="id-ID"/>
        </w:rPr>
        <w:t>Kombinasi</w:t>
      </w:r>
      <w:r w:rsidR="00FD54D9">
        <w:rPr>
          <w:b w:val="0"/>
          <w:spacing w:val="-2"/>
          <w:lang w:val="id-ID"/>
        </w:rPr>
        <w:t xml:space="preserve"> </w:t>
      </w:r>
      <w:r w:rsidR="00FD54D9" w:rsidRPr="00FD54D9">
        <w:rPr>
          <w:b w:val="0"/>
          <w:spacing w:val="-2"/>
          <w:lang w:val="id-ID"/>
        </w:rPr>
        <w:t>inovasi teknologi, strategi pemasaran adaptif, dan kesadaran akan keberlanjutan dapat memperkuat eksistensi UMKM</w:t>
      </w:r>
      <w:r w:rsidR="00701CAF">
        <w:rPr>
          <w:b w:val="0"/>
          <w:spacing w:val="-2"/>
          <w:lang w:val="id-ID"/>
        </w:rPr>
        <w:fldChar w:fldCharType="begin" w:fldLock="1"/>
      </w:r>
      <w:r w:rsidR="00A8276D">
        <w:rPr>
          <w:b w:val="0"/>
          <w:spacing w:val="-2"/>
          <w:lang w:val="id-ID"/>
        </w:rPr>
        <w:instrText>ADDIN CSL_CITATION {"citationItems":[{"id":"ITEM-1","itemData":{"author":[{"dropping-particle":"","family":"Ibrahim","given":"Andi Indriani","non-dropping-particle":"","parse-names":false,"suffix":""},{"dropping-particle":"","family":"Prabawati","given":"Ela","non-dropping-particle":"","parse-names":false,"suffix":""},{"dropping-particle":"","family":"Septiani","given":"Sherly","non-dropping-particle":"","parse-names":false,"suffix":""},{"dropping-particle":"","family":"Tadulako","given":"Universitas","non-dropping-particle":"","parse-names":false,"suffix":""},{"dropping-particle":"","family":"Listrik","given":"Sepeda","non-dropping-particle":"","parse-names":false,"suffix":""},{"dropping-particle":"","family":"Pemasaran","given":"Strategi","non-dropping-particle":"","parse-names":false,"suffix":""}],"id":"ITEM-1","issue":"3","issued":{"date-parts":[["2025"]]},"page":"582-593","title":"Jurnal Keuangan dan Manajemen Terapan INOVASI MODEL BISNIS BERKELANJUTAN : STUDI KASUS KEWIRAUSAHAAN KOPI KELILING BERBASIS SEPEDA LISTRIK DI LINGKUNGAN KAMPUS UNIVERSITAS TADULAKO Jurnal Keuangan dan Manajemen Terapan","type":"article-journal","volume":"6"},"uris":["http://www.mendeley.com/documents/?uuid=76d022cc-5c23-4c32-93d9-4a20011896d5"]}],"mendeley":{"formattedCitation":"(Ibrahim et al., 2025)","plainTextFormattedCitation":"(Ibrahim et al., 2025)","previouslyFormattedCitation":"(Ibrahim et al., 2025)"},"properties":{"noteIndex":0},"schema":"https://github.com/citation-style-language/schema/raw/master/csl-citation.json"}</w:instrText>
      </w:r>
      <w:r w:rsidR="00701CAF">
        <w:rPr>
          <w:b w:val="0"/>
          <w:spacing w:val="-2"/>
          <w:lang w:val="id-ID"/>
        </w:rPr>
        <w:fldChar w:fldCharType="separate"/>
      </w:r>
      <w:r w:rsidR="00701CAF" w:rsidRPr="00701CAF">
        <w:rPr>
          <w:b w:val="0"/>
          <w:noProof/>
          <w:spacing w:val="-2"/>
          <w:lang w:val="id-ID"/>
        </w:rPr>
        <w:t>(Ibrahim et al., 2025)</w:t>
      </w:r>
      <w:r w:rsidR="00701CAF">
        <w:rPr>
          <w:b w:val="0"/>
          <w:spacing w:val="-2"/>
          <w:lang w:val="id-ID"/>
        </w:rPr>
        <w:fldChar w:fldCharType="end"/>
      </w:r>
      <w:r w:rsidR="00701CAF">
        <w:rPr>
          <w:b w:val="0"/>
          <w:spacing w:val="-2"/>
          <w:lang w:val="id-ID"/>
        </w:rPr>
        <w:t xml:space="preserve">. </w:t>
      </w:r>
      <w:r w:rsidR="0000775F" w:rsidRPr="0000775F">
        <w:rPr>
          <w:b w:val="0"/>
          <w:spacing w:val="-2"/>
          <w:lang w:val="id-ID"/>
        </w:rPr>
        <w:t>Kewirausahaan berkelanjutan menjadi peluang untuk mencapai profitabilitas sekaligus</w:t>
      </w:r>
      <w:r w:rsidR="0000775F">
        <w:rPr>
          <w:b w:val="0"/>
          <w:spacing w:val="-2"/>
          <w:lang w:val="id-ID"/>
        </w:rPr>
        <w:t xml:space="preserve"> </w:t>
      </w:r>
      <w:r w:rsidR="0000775F" w:rsidRPr="0000775F">
        <w:rPr>
          <w:b w:val="0"/>
          <w:spacing w:val="-2"/>
          <w:lang w:val="id-ID"/>
        </w:rPr>
        <w:t>mengurangi perilaku</w:t>
      </w:r>
      <w:r w:rsidR="0000775F">
        <w:rPr>
          <w:b w:val="0"/>
          <w:spacing w:val="-2"/>
          <w:lang w:val="id-ID"/>
        </w:rPr>
        <w:t xml:space="preserve"> </w:t>
      </w:r>
      <w:r w:rsidR="0000775F" w:rsidRPr="0000775F">
        <w:rPr>
          <w:b w:val="0"/>
          <w:spacing w:val="-2"/>
          <w:lang w:val="id-ID"/>
        </w:rPr>
        <w:t>ekonomi</w:t>
      </w:r>
      <w:r w:rsidR="0000775F">
        <w:rPr>
          <w:b w:val="0"/>
          <w:spacing w:val="-2"/>
          <w:lang w:val="id-ID"/>
        </w:rPr>
        <w:t xml:space="preserve"> </w:t>
      </w:r>
      <w:r w:rsidR="0000775F" w:rsidRPr="0000775F">
        <w:rPr>
          <w:b w:val="0"/>
          <w:spacing w:val="-2"/>
          <w:lang w:val="id-ID"/>
        </w:rPr>
        <w:t>yang merusak lingkungan.</w:t>
      </w:r>
      <w:r w:rsidR="0000775F">
        <w:rPr>
          <w:b w:val="0"/>
          <w:spacing w:val="-2"/>
          <w:lang w:val="id-ID"/>
        </w:rPr>
        <w:t xml:space="preserve"> </w:t>
      </w:r>
      <w:r w:rsidR="0000775F" w:rsidRPr="0000775F">
        <w:rPr>
          <w:b w:val="0"/>
          <w:spacing w:val="-2"/>
          <w:lang w:val="id-ID"/>
        </w:rPr>
        <w:t>Gagasan kewirausahaan berkelanjutan</w:t>
      </w:r>
      <w:r w:rsidR="0000775F">
        <w:rPr>
          <w:b w:val="0"/>
          <w:spacing w:val="-2"/>
          <w:lang w:val="id-ID"/>
        </w:rPr>
        <w:t xml:space="preserve"> </w:t>
      </w:r>
      <w:r w:rsidR="0000775F" w:rsidRPr="0000775F">
        <w:rPr>
          <w:b w:val="0"/>
          <w:spacing w:val="-2"/>
          <w:lang w:val="id-ID"/>
        </w:rPr>
        <w:t>semakin mendapatkan perhatian pesat para akademisi dalam</w:t>
      </w:r>
      <w:r w:rsidR="00742523">
        <w:rPr>
          <w:b w:val="0"/>
          <w:spacing w:val="-2"/>
          <w:lang w:val="id-ID"/>
        </w:rPr>
        <w:t xml:space="preserve"> </w:t>
      </w:r>
      <w:r w:rsidR="0000775F" w:rsidRPr="0000775F">
        <w:rPr>
          <w:b w:val="0"/>
          <w:spacing w:val="-2"/>
          <w:lang w:val="id-ID"/>
        </w:rPr>
        <w:t>dekade terakhir</w:t>
      </w:r>
      <w:r w:rsidR="00A8276D">
        <w:rPr>
          <w:b w:val="0"/>
          <w:spacing w:val="-2"/>
          <w:lang w:val="id-ID"/>
        </w:rPr>
        <w:fldChar w:fldCharType="begin" w:fldLock="1"/>
      </w:r>
      <w:r w:rsidR="003B0347">
        <w:rPr>
          <w:b w:val="0"/>
          <w:spacing w:val="-2"/>
          <w:lang w:val="id-ID"/>
        </w:rPr>
        <w:instrText>ADDIN CSL_CITATION {"citationItems":[{"id":"ITEM-1","itemData":{"DOI":"10.26858/jekpend.v7i1.59430","ISSN":"2614-2139","abstract":"Kewirausahan berkelanjutan merupakan gerbang terwujudnya tujuan pembangunan berkelanjutan karena mampu mengatasi permasalahan ekonomi, sosial, dan lingkungan. Kewirausahaan berkelanjutan menjadi peluang untuk mencapai profitabilitas sekaligus mengurangi perilaku ekonomi yang merusak lingkungan. Gagasan kewirausahaan berkelanjutan semakin mendapatkan perhatian pesat para akademisi dalam dekade terakhir. Namun, perkembangan penelitian yang ada tidak mampu membangun kerangka teoritis yang pasti sehingga perlu dilakukan analisis dan diorganisir untuk memperluas konsep yang telah ada. Penelitian ini bertujuan memberikan analisis bibliometrik terhadap evolusi penelitian terhadap topik relevan melalui beberapa indikator bibliometric serta melakukan konten analisis untuk mengetahui implementasinya dalam mendorong pembangunan berkelanjutan. Penelitian dilakukan pada 129 artikel yang diambil dari database Scopus pada rentang waktu 2007-2023 dengan lima kata kunci. Hasil penelitian menunjukan bahwa perkembangan publikasi terkait “sustainable entrepreneurship” sangat fluktuaktif dan peta jaringan ilmiah membentuk 6 klaster. Selanjutnya, hasil analisis konten menunjukan bahwa implementasi kewirausahaan berkelanjutan akan optimal apabila didukung dengan model bisnis yang tepat, intervensi dari pemerintah, serta peran lembaga pendidikan perguruan tinggi.","author":[{"dropping-particle":"","family":"Andriyati","given":"Rizka","non-dropping-particle":"","parse-names":false,"suffix":""},{"dropping-particle":"","family":"Wardani","given":"Dewi Kusuma","non-dropping-particle":"","parse-names":false,"suffix":""},{"dropping-particle":"","family":"Setyowibowo","given":"Feri","non-dropping-particle":"","parse-names":false,"suffix":""}],"container-title":"JEKPEND: Jurnal Ekonomi dan Pendidikan","id":"ITEM-1","issue":"1","issued":{"date-parts":[["2024"]]},"page":"60","title":"Kewirausahaan Berkelanjutan: Evolusi Penelitian dan Implementasinya","type":"article-journal","volume":"7"},"uris":["http://www.mendeley.com/documents/?uuid=2907cd13-df9a-459f-8704-5da4bfa4fb0c"]}],"mendeley":{"formattedCitation":"(Andriyati, Wardani, &amp; Setyowibowo, 2024)","plainTextFormattedCitation":"(Andriyati, Wardani, &amp; Setyowibowo, 2024)","previouslyFormattedCitation":"(Andriyati, Wardani, &amp; Setyowibowo, 2024)"},"properties":{"noteIndex":0},"schema":"https://github.com/citation-style-language/schema/raw/master/csl-citation.json"}</w:instrText>
      </w:r>
      <w:r w:rsidR="00A8276D">
        <w:rPr>
          <w:b w:val="0"/>
          <w:spacing w:val="-2"/>
          <w:lang w:val="id-ID"/>
        </w:rPr>
        <w:fldChar w:fldCharType="separate"/>
      </w:r>
      <w:r w:rsidR="00A8276D" w:rsidRPr="00A8276D">
        <w:rPr>
          <w:b w:val="0"/>
          <w:noProof/>
          <w:spacing w:val="-2"/>
          <w:lang w:val="id-ID"/>
        </w:rPr>
        <w:t>(Andriyati, Wardani, &amp; Setyowibowo, 2024)</w:t>
      </w:r>
      <w:r w:rsidR="00A8276D">
        <w:rPr>
          <w:b w:val="0"/>
          <w:spacing w:val="-2"/>
          <w:lang w:val="id-ID"/>
        </w:rPr>
        <w:fldChar w:fldCharType="end"/>
      </w:r>
      <w:r w:rsidR="00A8276D">
        <w:rPr>
          <w:b w:val="0"/>
          <w:spacing w:val="-2"/>
          <w:lang w:val="id-ID"/>
        </w:rPr>
        <w:t xml:space="preserve">. </w:t>
      </w:r>
      <w:r w:rsidR="00742523" w:rsidRPr="00742523">
        <w:rPr>
          <w:b w:val="0"/>
          <w:spacing w:val="-2"/>
          <w:lang w:val="id-ID"/>
        </w:rPr>
        <w:t>Kewirausahaan</w:t>
      </w:r>
      <w:r w:rsidR="00742523">
        <w:rPr>
          <w:b w:val="0"/>
          <w:spacing w:val="-2"/>
          <w:lang w:val="id-ID"/>
        </w:rPr>
        <w:t xml:space="preserve"> </w:t>
      </w:r>
      <w:r w:rsidR="00742523" w:rsidRPr="00742523">
        <w:rPr>
          <w:b w:val="0"/>
          <w:spacing w:val="-2"/>
          <w:lang w:val="id-ID"/>
        </w:rPr>
        <w:t>berkelanjutan</w:t>
      </w:r>
      <w:r w:rsidR="00742523">
        <w:rPr>
          <w:b w:val="0"/>
          <w:spacing w:val="-2"/>
          <w:lang w:val="id-ID"/>
        </w:rPr>
        <w:t xml:space="preserve"> </w:t>
      </w:r>
      <w:r w:rsidR="00742523" w:rsidRPr="00742523">
        <w:rPr>
          <w:b w:val="0"/>
          <w:spacing w:val="-2"/>
          <w:lang w:val="id-ID"/>
        </w:rPr>
        <w:t>muncul dari kesadaran akan perspektif keberlanjutan kewirausahaan terkait pemenuhan tanggung jawab terhadap masalah sosial, lingkungan, dan tata kelola</w:t>
      </w:r>
      <w:r w:rsidR="003B0347" w:rsidRPr="005317D1">
        <w:rPr>
          <w:b w:val="0"/>
          <w:spacing w:val="-2"/>
          <w:lang w:val="id-ID"/>
        </w:rPr>
        <w:fldChar w:fldCharType="begin" w:fldLock="1"/>
      </w:r>
      <w:r w:rsidR="00AC26DF">
        <w:rPr>
          <w:b w:val="0"/>
          <w:spacing w:val="-2"/>
          <w:lang w:val="id-ID"/>
        </w:rPr>
        <w:instrText>ADDIN CSL_CITATION {"citationItems":[{"id":"ITEM-1","itemData":{"DOI":"10.37476/akmen.v22i1.5192","ISSN":"1829-8524","abstract":"This research aims to reveal the essential forms and roles of networking in implementing sustainable entrepreneurship.  This research develops a network strategy model of sustainable entrepreneurship to coherently describe how an entrepreneurial network builds sustainable entrepreneurial performance with drivers and enablers in understanding network relationships in the form of formal and informal ties between entrepreneurs and external networks.  The novelty of this research was developed and synthesized from the theory of absorptive capacity and social network. The findings of this research signify the form of a networking role model and decision-making by establishing an empirical framework grounded in contextualizing the sustainable entrepreneurial practices. This research provides relevance to the concept of strategic entrepreneurship in network theory, which suggests the strategic orientation of entrepreneurship in network building and externalities that underlie sustainable entrepreneurship implementation practices and entrepreneurial choices in encouraging the growth of sustainable entrepreneurship. \r  \r Keywords: Social Network, Absorptive Capacity, Sustainable Entrepreneurship, Network Strategy Model of Sustainable Entrepreneurship","author":[{"dropping-particle":"","family":"Dwiyana","given":"Annisa","non-dropping-particle":"","parse-names":false,"suffix":""},{"dropping-particle":"","family":"Mahadewi","given":"Lufina","non-dropping-particle":"","parse-names":false,"suffix":""}],"container-title":"AkMen JURNAL ILMIAH","id":"ITEM-1","issue":"1","issued":{"date-parts":[["2025"]]},"page":"36-49","title":"Model Strategi Jejaring Kewirausahaan Berkelanjutan: Konseptualisasi Teori Kapasitas Penyerapan Dan Teori Jejaring Sosial","type":"article-journal","volume":"22"},"uris":["http://www.mendeley.com/documents/?uuid=1faff869-6b1f-4107-9d89-1b14441dfc52"]}],"mendeley":{"formattedCitation":"(Dwiyana &amp; Mahadewi, 2025)","plainTextFormattedCitation":"(Dwiyana &amp; Mahadewi, 2025)","previouslyFormattedCitation":"(Dwiyana &amp; Mahadewi, 2025)"},"properties":{"noteIndex":0},"schema":"https://github.com/citation-style-language/schema/raw/master/csl-citation.json"}</w:instrText>
      </w:r>
      <w:r w:rsidR="003B0347" w:rsidRPr="005317D1">
        <w:rPr>
          <w:b w:val="0"/>
          <w:spacing w:val="-2"/>
          <w:lang w:val="id-ID"/>
        </w:rPr>
        <w:fldChar w:fldCharType="separate"/>
      </w:r>
      <w:r w:rsidR="003B0347" w:rsidRPr="005317D1">
        <w:rPr>
          <w:b w:val="0"/>
          <w:noProof/>
          <w:spacing w:val="-2"/>
          <w:lang w:val="id-ID"/>
        </w:rPr>
        <w:t>(Dwiyana &amp; Mahadewi, 2025)</w:t>
      </w:r>
      <w:r w:rsidR="003B0347" w:rsidRPr="005317D1">
        <w:rPr>
          <w:b w:val="0"/>
          <w:spacing w:val="-2"/>
          <w:lang w:val="id-ID"/>
        </w:rPr>
        <w:fldChar w:fldCharType="end"/>
      </w:r>
      <w:r w:rsidR="003B0347" w:rsidRPr="005317D1">
        <w:rPr>
          <w:b w:val="0"/>
          <w:spacing w:val="-2"/>
          <w:lang w:val="id-ID"/>
        </w:rPr>
        <w:t>.</w:t>
      </w:r>
    </w:p>
    <w:p w14:paraId="509D45FE" w14:textId="77777777" w:rsidR="003B0347" w:rsidRPr="00416325" w:rsidRDefault="003B0347" w:rsidP="001D1AFE">
      <w:pPr>
        <w:pStyle w:val="Heading1"/>
        <w:spacing w:line="252" w:lineRule="auto"/>
        <w:jc w:val="both"/>
        <w:rPr>
          <w:bCs w:val="0"/>
          <w:spacing w:val="-2"/>
          <w:lang w:val="id-ID"/>
        </w:rPr>
      </w:pPr>
    </w:p>
    <w:p w14:paraId="7D7BF3A8" w14:textId="7F3F608C" w:rsidR="00C06406" w:rsidRDefault="003A1D2E" w:rsidP="001D1AFE">
      <w:pPr>
        <w:pStyle w:val="Heading1"/>
        <w:spacing w:line="252" w:lineRule="auto"/>
        <w:ind w:left="0"/>
        <w:rPr>
          <w:bCs w:val="0"/>
          <w:spacing w:val="-2"/>
        </w:rPr>
      </w:pPr>
      <w:r w:rsidRPr="00416325">
        <w:rPr>
          <w:bCs w:val="0"/>
          <w:spacing w:val="-2"/>
          <w:lang w:val="id-ID"/>
        </w:rPr>
        <w:t xml:space="preserve">Peran </w:t>
      </w:r>
      <w:r w:rsidR="008E5A44" w:rsidRPr="00416325">
        <w:rPr>
          <w:bCs w:val="0"/>
          <w:spacing w:val="-2"/>
        </w:rPr>
        <w:t>gender</w:t>
      </w:r>
    </w:p>
    <w:p w14:paraId="6A28B842" w14:textId="54615E77" w:rsidR="00B73C3C" w:rsidRPr="005C7566" w:rsidRDefault="00DB3610" w:rsidP="001D1AFE">
      <w:pPr>
        <w:pStyle w:val="Heading1"/>
        <w:spacing w:line="252" w:lineRule="auto"/>
        <w:ind w:left="0" w:firstLine="720"/>
        <w:jc w:val="both"/>
        <w:rPr>
          <w:b w:val="0"/>
          <w:spacing w:val="-2"/>
          <w:lang w:val="id-ID"/>
        </w:rPr>
      </w:pPr>
      <w:r w:rsidRPr="00DB3610">
        <w:rPr>
          <w:b w:val="0"/>
          <w:spacing w:val="-2"/>
        </w:rPr>
        <w:t>Peran perempuan dalam meningkatkan perekonomian sering kali ditekankan terkait dengan kegiatan mereka dalam berbisnis secara mandiri. Namun, hingga saat ini, usaha mikro, kecil, dan menengah (UMKM) yang dikelola oleh perempuan belum dikembangkan secara optimal sehingga dapat tumbuh, berkembang, dan memiliki daya saing yang optimal</w:t>
      </w:r>
      <w:r w:rsidR="00AC26DF">
        <w:rPr>
          <w:b w:val="0"/>
          <w:spacing w:val="-2"/>
        </w:rPr>
        <w:fldChar w:fldCharType="begin" w:fldLock="1"/>
      </w:r>
      <w:r w:rsidR="00621DD1">
        <w:rPr>
          <w:b w:val="0"/>
          <w:spacing w:val="-2"/>
        </w:rPr>
        <w:instrText>ADDIN CSL_CITATION {"citationItems":[{"id":"ITEM-1","itemData":{"DOI":"10.29407/nusamba.v7i2.16837","ISSN":"2549-5291","abstract":"The role of women in improving the economy has often been echoed in relation to their work in doing business independently. However, so far, micro, small and medium enterprises managed by women have not been properly developed so that they are able to grow and develop and have optimal competitiveness. Is it true that businesses run by women are less profitable than businesses run by men? This study uses a systematic literature review method by analyzing the results of research in various places related to this, including factors that can be observed so that businesses managed by women can show maximum performance. The results of this study are expected to provide information related to improving performance, especially for women.","author":[{"dropping-particle":"","family":"Sari","given":"Dewi Wulan","non-dropping-particle":"","parse-names":false,"suffix":""},{"dropping-particle":"","family":"Pratikto","given":"Heri","non-dropping-particle":"","parse-names":false,"suffix":""},{"dropping-particle":"","family":"Sopiah","given":"Sopiah","non-dropping-particle":"","parse-names":false,"suffix":""}],"container-title":"Jurnal Nusantara Aplikasi Manajemen Bisnis","id":"ITEM-1","issue":"2","issued":{"date-parts":[["2022"]]},"page":"194-205","title":"Pengaruh Gender Pada Kinerja UMKM: Sebuah Literatur Review","type":"article-journal","volume":"7"},"uris":["http://www.mendeley.com/documents/?uuid=499cdaa9-5b05-4db4-81e6-71d7faa2b28f"]}],"mendeley":{"formattedCitation":"(Sari, Pratikto, &amp; Sopiah, 2022)","plainTextFormattedCitation":"(Sari, Pratikto, &amp; Sopiah, 2022)","previouslyFormattedCitation":"(Sari, Pratikto, &amp; Sopiah, 2022)"},"properties":{"noteIndex":0},"schema":"https://github.com/citation-style-language/schema/raw/master/csl-citation.json"}</w:instrText>
      </w:r>
      <w:r w:rsidR="00AC26DF">
        <w:rPr>
          <w:b w:val="0"/>
          <w:spacing w:val="-2"/>
        </w:rPr>
        <w:fldChar w:fldCharType="separate"/>
      </w:r>
      <w:r w:rsidR="00AC26DF" w:rsidRPr="00AC26DF">
        <w:rPr>
          <w:b w:val="0"/>
          <w:noProof/>
          <w:spacing w:val="-2"/>
        </w:rPr>
        <w:t>(Sari, Pratikto, &amp; Sopiah, 2022)</w:t>
      </w:r>
      <w:r w:rsidR="00AC26DF">
        <w:rPr>
          <w:b w:val="0"/>
          <w:spacing w:val="-2"/>
        </w:rPr>
        <w:fldChar w:fldCharType="end"/>
      </w:r>
      <w:r w:rsidRPr="00DB3610">
        <w:rPr>
          <w:b w:val="0"/>
          <w:spacing w:val="-2"/>
        </w:rPr>
        <w:t>.</w:t>
      </w:r>
      <w:r w:rsidR="00AC26DF">
        <w:rPr>
          <w:b w:val="0"/>
          <w:spacing w:val="-2"/>
          <w:lang w:val="id-ID"/>
        </w:rPr>
        <w:t xml:space="preserve"> </w:t>
      </w:r>
      <w:r w:rsidR="00C06406" w:rsidRPr="00C06406">
        <w:rPr>
          <w:b w:val="0"/>
          <w:spacing w:val="-2"/>
          <w:lang w:val="id-ID"/>
        </w:rPr>
        <w:t>Data juga menunjukkan bahwa sekitar 60 persen dari seluruh UMKM di Indonesia dikelola</w:t>
      </w:r>
      <w:r w:rsidR="00C06406">
        <w:rPr>
          <w:b w:val="0"/>
          <w:spacing w:val="-2"/>
          <w:lang w:val="id-ID"/>
        </w:rPr>
        <w:t xml:space="preserve"> </w:t>
      </w:r>
      <w:r w:rsidR="00C06406" w:rsidRPr="00C06406">
        <w:rPr>
          <w:b w:val="0"/>
          <w:spacing w:val="-2"/>
          <w:lang w:val="id-ID"/>
        </w:rPr>
        <w:t xml:space="preserve">oleh </w:t>
      </w:r>
      <w:r w:rsidR="00C06406" w:rsidRPr="00B73C3C">
        <w:rPr>
          <w:b w:val="0"/>
          <w:spacing w:val="-2"/>
          <w:lang w:val="id-ID"/>
        </w:rPr>
        <w:t>perempuan</w:t>
      </w:r>
      <w:r w:rsidR="00621DD1" w:rsidRPr="00B73C3C">
        <w:rPr>
          <w:b w:val="0"/>
          <w:spacing w:val="-2"/>
          <w:lang w:val="id-ID"/>
        </w:rPr>
        <w:fldChar w:fldCharType="begin" w:fldLock="1"/>
      </w:r>
      <w:r w:rsidR="00892494" w:rsidRPr="00B73C3C">
        <w:rPr>
          <w:b w:val="0"/>
          <w:spacing w:val="-2"/>
          <w:lang w:val="id-ID"/>
        </w:rPr>
        <w:instrText>ADDIN CSL_CITATION {"citationItems":[{"id":"ITEM-1","itemData":{"DOI":"10.1002/app5.264","ISSN":"20502680","abstract":"The literature on the impact of the economic crisis on micro, small, and medium enterprises (MSMEs) and how they deal with it is still limited. Focusing on the 1997–1998 Asian financial crisis and the 2008–2009 global financial crisis, this study aims to fill this gap. There are two key questions: how these two economic crises have affected MSMEs and what were then their crisis mitigation (CM) measures. To answer these questions, this study reviews experiences in several countries in Southeast Asia with the impacts of these two crises on MSMEs and their responses to the crises. It shows that the impact of the 1997/1998 crisis on MSMEs is different from the 2008/2009 crisis. Findings from a survey of MSMEs affected by the 2008–2009 crisis indicate that finding new customers or markets in other countries unaffected by the crisis or switching to the domestic market was the most widely adopted CM measure. For other respondents who made adjustments to their workforce, the most important form was to reduce working day.","author":[{"dropping-particle":"","family":"Tambunan","given":"Tulus T.H.","non-dropping-particle":"","parse-names":false,"suffix":""}],"container-title":"Asia and the Pacific Policy Studies","id":"ITEM-1","issue":"1","issued":{"date-parts":[["2019"]]},"page":"19-39","title":"The impact of the economic crisis on micro, small, and medium enterprises and their crisis mitigation measures in Southeast Asia with reference to Indonesia","type":"article-journal","volume":"6"},"uris":["http://www.mendeley.com/documents/?uuid=5bda93ef-a781-4441-b61c-6712c1c88dd0"]}],"mendeley":{"formattedCitation":"(Tambunan, 2019)","plainTextFormattedCitation":"(Tambunan, 2019)","previouslyFormattedCitation":"(Tambunan, 2019)"},"properties":{"noteIndex":0},"schema":"https://github.com/citation-style-language/schema/raw/master/csl-citation.json"}</w:instrText>
      </w:r>
      <w:r w:rsidR="00621DD1" w:rsidRPr="00B73C3C">
        <w:rPr>
          <w:b w:val="0"/>
          <w:spacing w:val="-2"/>
          <w:lang w:val="id-ID"/>
        </w:rPr>
        <w:fldChar w:fldCharType="separate"/>
      </w:r>
      <w:r w:rsidR="00621DD1" w:rsidRPr="00B73C3C">
        <w:rPr>
          <w:b w:val="0"/>
          <w:noProof/>
          <w:spacing w:val="-2"/>
          <w:lang w:val="id-ID"/>
        </w:rPr>
        <w:t>(Tambunan, 2019)</w:t>
      </w:r>
      <w:r w:rsidR="00621DD1" w:rsidRPr="00B73C3C">
        <w:rPr>
          <w:b w:val="0"/>
          <w:spacing w:val="-2"/>
          <w:lang w:val="id-ID"/>
        </w:rPr>
        <w:fldChar w:fldCharType="end"/>
      </w:r>
      <w:r w:rsidR="00621DD1" w:rsidRPr="00B73C3C">
        <w:rPr>
          <w:b w:val="0"/>
          <w:spacing w:val="-2"/>
          <w:lang w:val="id-ID"/>
        </w:rPr>
        <w:t>.</w:t>
      </w:r>
      <w:r w:rsidR="00B73C3C" w:rsidRPr="00B73C3C">
        <w:rPr>
          <w:b w:val="0"/>
          <w:spacing w:val="-2"/>
          <w:lang w:val="id-ID"/>
        </w:rPr>
        <w:t xml:space="preserve"> </w:t>
      </w:r>
      <w:r w:rsidR="00B73C3C" w:rsidRPr="00B73C3C">
        <w:rPr>
          <w:b w:val="0"/>
          <w:spacing w:val="-2"/>
        </w:rPr>
        <w:t>Kewirausahaan perempuan memegang peranan</w:t>
      </w:r>
      <w:r w:rsidR="00B73C3C" w:rsidRPr="00B73C3C">
        <w:rPr>
          <w:b w:val="0"/>
          <w:spacing w:val="-2"/>
          <w:lang w:val="id-ID"/>
        </w:rPr>
        <w:t xml:space="preserve"> </w:t>
      </w:r>
      <w:r w:rsidR="00B73C3C" w:rsidRPr="00B73C3C">
        <w:rPr>
          <w:b w:val="0"/>
          <w:spacing w:val="-2"/>
        </w:rPr>
        <w:t>krusial dalam penguatan ekonomi lokal di Indonesia,</w:t>
      </w:r>
      <w:r w:rsidR="00B73C3C" w:rsidRPr="00B73C3C">
        <w:rPr>
          <w:b w:val="0"/>
          <w:spacing w:val="-2"/>
          <w:lang w:val="id-ID"/>
        </w:rPr>
        <w:t xml:space="preserve"> </w:t>
      </w:r>
      <w:r w:rsidR="00B73C3C" w:rsidRPr="00B73C3C">
        <w:rPr>
          <w:b w:val="0"/>
          <w:spacing w:val="-2"/>
        </w:rPr>
        <w:t>meskipun kontribusinya seringkali belum terdokumentasi</w:t>
      </w:r>
      <w:r w:rsidR="00B73C3C" w:rsidRPr="00B73C3C">
        <w:rPr>
          <w:b w:val="0"/>
          <w:spacing w:val="-2"/>
          <w:lang w:val="id-ID"/>
        </w:rPr>
        <w:t xml:space="preserve"> </w:t>
      </w:r>
      <w:r w:rsidR="00B73C3C" w:rsidRPr="00B73C3C">
        <w:rPr>
          <w:b w:val="0"/>
          <w:spacing w:val="-2"/>
        </w:rPr>
        <w:t>secara optimal dan menghadapi berbagai tantangan</w:t>
      </w:r>
      <w:r w:rsidR="005C7566">
        <w:rPr>
          <w:b w:val="0"/>
          <w:spacing w:val="-2"/>
        </w:rPr>
        <w:fldChar w:fldCharType="begin" w:fldLock="1"/>
      </w:r>
      <w:r w:rsidR="00730D7F">
        <w:rPr>
          <w:b w:val="0"/>
          <w:spacing w:val="-2"/>
        </w:rPr>
        <w:instrText>ADDIN CSL_CITATION {"citationItems":[{"id":"ITEM-1","itemData":{"DOI":"10.13140/RG.2.2.21328.21764","author":[{"dropping-particle":"","family":"Agata","given":"Amilia","non-dropping-particle":"","parse-names":false,"suffix":""}],"id":"ITEM-1","issue":"April","issued":{"date-parts":[["2025"]]},"title":"Kontribusi Perempuan terhadap Pengembangan Ekonomi Lokal Melalui Usaha Kuliner Rumah Makan Indah","type":"article-journal"},"uris":["http://www.mendeley.com/documents/?uuid=e213b26a-13bf-422a-939e-94cc1e69ceaf"]}],"mendeley":{"formattedCitation":"(Agata, 2025)","plainTextFormattedCitation":"(Agata, 2025)","previouslyFormattedCitation":"(Agata, 2025)"},"properties":{"noteIndex":0},"schema":"https://github.com/citation-style-language/schema/raw/master/csl-citation.json"}</w:instrText>
      </w:r>
      <w:r w:rsidR="005C7566">
        <w:rPr>
          <w:b w:val="0"/>
          <w:spacing w:val="-2"/>
        </w:rPr>
        <w:fldChar w:fldCharType="separate"/>
      </w:r>
      <w:r w:rsidR="005C7566" w:rsidRPr="005C7566">
        <w:rPr>
          <w:b w:val="0"/>
          <w:noProof/>
          <w:spacing w:val="-2"/>
        </w:rPr>
        <w:t>(Agata, 2025)</w:t>
      </w:r>
      <w:r w:rsidR="005C7566">
        <w:rPr>
          <w:b w:val="0"/>
          <w:spacing w:val="-2"/>
        </w:rPr>
        <w:fldChar w:fldCharType="end"/>
      </w:r>
      <w:r w:rsidR="005C7566">
        <w:rPr>
          <w:b w:val="0"/>
          <w:spacing w:val="-2"/>
          <w:lang w:val="id-ID"/>
        </w:rPr>
        <w:t>.</w:t>
      </w:r>
    </w:p>
    <w:p w14:paraId="1214BB18" w14:textId="405A4B87" w:rsidR="0004221A" w:rsidRDefault="0004221A" w:rsidP="001D1AFE">
      <w:pPr>
        <w:pStyle w:val="Heading1"/>
        <w:spacing w:line="252" w:lineRule="auto"/>
        <w:ind w:left="0"/>
        <w:rPr>
          <w:bCs w:val="0"/>
          <w:spacing w:val="-2"/>
        </w:rPr>
      </w:pPr>
    </w:p>
    <w:p w14:paraId="47135BA4" w14:textId="77777777" w:rsidR="00DA7BBE" w:rsidRPr="00416325" w:rsidRDefault="00DA7BBE" w:rsidP="001D1AFE">
      <w:pPr>
        <w:pStyle w:val="Heading1"/>
        <w:spacing w:line="252" w:lineRule="auto"/>
        <w:ind w:left="0"/>
        <w:rPr>
          <w:bCs w:val="0"/>
          <w:spacing w:val="-2"/>
        </w:rPr>
      </w:pPr>
      <w:r w:rsidRPr="00416325">
        <w:rPr>
          <w:bCs w:val="0"/>
          <w:spacing w:val="-2"/>
        </w:rPr>
        <w:t>UMKM</w:t>
      </w:r>
    </w:p>
    <w:p w14:paraId="794AD67C" w14:textId="3B425B5E" w:rsidR="00DA7BBE" w:rsidRDefault="00FB0947" w:rsidP="001D1AFE">
      <w:pPr>
        <w:pStyle w:val="Heading1"/>
        <w:spacing w:line="252" w:lineRule="auto"/>
        <w:ind w:left="0" w:firstLine="720"/>
        <w:jc w:val="both"/>
        <w:rPr>
          <w:b w:val="0"/>
          <w:spacing w:val="-2"/>
          <w:lang w:val="id-ID"/>
        </w:rPr>
      </w:pPr>
      <w:r w:rsidRPr="00FB0947">
        <w:rPr>
          <w:b w:val="0"/>
          <w:spacing w:val="-2"/>
        </w:rPr>
        <w:t>Usaha Mikro, Kecil, dan Menengah (UMKM) memainkan peran penting dalam perekonomian Indonesia, baik dalam hal penciptaan lapangan kerja maupun kontribusi terhadap Produk Domestik Bruto (PDB). Di balik kemajuan sektor ini, perempuan memegang peranan strategis sebagai pengelola, inovator, dan pelaku kreatif dalam berbagai bidang usaha seperti kuliner, fesyen, kerajinan tangan, dan jasa digital. Meskipun demikian, keterlibatan perempuan masih menghadapi tantangan seperti keterbatasan akses terhadap modal, teknologi, pelatihan, serta tekanan budaya patriarki</w:t>
      </w:r>
      <w:r w:rsidR="00892494">
        <w:rPr>
          <w:b w:val="0"/>
          <w:spacing w:val="-2"/>
        </w:rPr>
        <w:fldChar w:fldCharType="begin" w:fldLock="1"/>
      </w:r>
      <w:r w:rsidR="005C7566">
        <w:rPr>
          <w:b w:val="0"/>
          <w:spacing w:val="-2"/>
        </w:rPr>
        <w:instrText>ADDIN CSL_CITATION {"citationItems":[{"id":"ITEM-1","itemData":{"abstract":"SMEs industry in Indonesia is currently so rapidly, it is evident with the sector of SMEs able to survive in times of economic crisis. Besides the educational factors, the emergence of women's issues can not be separated from ideological, structural and cultural factors, all three of which are linked to strengthen a situation that is very unfavorable to women. Women's participation in various sectors is very high, in accordance with the advantages of women such as diligent, meticulous, tenacious, patient, honest, tough, high sense of responsibility, strong will, high spirits and discipline. Therefore, the government needs to provide guidance to SMEs managed by women with the help of soft loans and equip them with entrepreneurship and management training so that women managed SMEs can develop well.","author":[{"dropping-particle":"","family":"Ervina Indiworo","given":"Hawik","non-dropping-particle":"","parse-names":false,"suffix":""}],"container-title":"Jurnal Equilibria Pendidikan","id":"ITEM-1","issue":"1","issued":{"date-parts":[["2016"]]},"page":"258-263","title":"Peran Perempuan Dalam Meningkatkan Peran UMKM","type":"article-journal","volume":"1"},"uris":["http://www.mendeley.com/documents/?uuid=54f48221-c2f5-43bb-bdde-6618c1eef553"]}],"mendeley":{"formattedCitation":"(Ervina Indiworo, 2016)","plainTextFormattedCitation":"(Ervina Indiworo, 2016)","previouslyFormattedCitation":"(Ervina Indiworo, 2016)"},"properties":{"noteIndex":0},"schema":"https://github.com/citation-style-language/schema/raw/master/csl-citation.json"}</w:instrText>
      </w:r>
      <w:r w:rsidR="00892494">
        <w:rPr>
          <w:b w:val="0"/>
          <w:spacing w:val="-2"/>
        </w:rPr>
        <w:fldChar w:fldCharType="separate"/>
      </w:r>
      <w:r w:rsidR="00892494" w:rsidRPr="00892494">
        <w:rPr>
          <w:b w:val="0"/>
          <w:noProof/>
          <w:spacing w:val="-2"/>
        </w:rPr>
        <w:t>(Ervina Indiworo, 2016)</w:t>
      </w:r>
      <w:r w:rsidR="00892494">
        <w:rPr>
          <w:b w:val="0"/>
          <w:spacing w:val="-2"/>
        </w:rPr>
        <w:fldChar w:fldCharType="end"/>
      </w:r>
      <w:r w:rsidR="00892494">
        <w:rPr>
          <w:b w:val="0"/>
          <w:spacing w:val="-2"/>
          <w:lang w:val="id-ID"/>
        </w:rPr>
        <w:t xml:space="preserve">. </w:t>
      </w:r>
    </w:p>
    <w:p w14:paraId="2E40AD84" w14:textId="024D703B" w:rsidR="002F5542" w:rsidRDefault="002F5542" w:rsidP="001D1AFE">
      <w:pPr>
        <w:pStyle w:val="Heading1"/>
        <w:spacing w:line="252" w:lineRule="auto"/>
        <w:ind w:left="0"/>
        <w:jc w:val="both"/>
        <w:rPr>
          <w:b w:val="0"/>
          <w:spacing w:val="-2"/>
          <w:lang w:val="id-ID"/>
        </w:rPr>
      </w:pPr>
    </w:p>
    <w:p w14:paraId="5015E086" w14:textId="51EA61FA" w:rsidR="00A764BD" w:rsidRDefault="002F5542" w:rsidP="001D1AFE">
      <w:pPr>
        <w:pStyle w:val="Heading1"/>
        <w:spacing w:line="252" w:lineRule="auto"/>
        <w:ind w:left="0"/>
        <w:rPr>
          <w:bCs w:val="0"/>
          <w:spacing w:val="-2"/>
        </w:rPr>
      </w:pPr>
      <w:r w:rsidRPr="00416325">
        <w:rPr>
          <w:bCs w:val="0"/>
          <w:spacing w:val="-2"/>
        </w:rPr>
        <w:t xml:space="preserve">Ketahanan </w:t>
      </w:r>
      <w:r w:rsidR="008E5A44" w:rsidRPr="00416325">
        <w:rPr>
          <w:bCs w:val="0"/>
          <w:spacing w:val="-2"/>
        </w:rPr>
        <w:t>pangan</w:t>
      </w:r>
    </w:p>
    <w:p w14:paraId="1AD66A21" w14:textId="10BC2707" w:rsidR="004A0FCE" w:rsidRPr="00730D7F" w:rsidRDefault="00A764BD" w:rsidP="001D1AFE">
      <w:pPr>
        <w:pStyle w:val="Heading1"/>
        <w:spacing w:line="252" w:lineRule="auto"/>
        <w:ind w:left="0" w:firstLine="720"/>
        <w:jc w:val="both"/>
        <w:rPr>
          <w:b w:val="0"/>
          <w:spacing w:val="-2"/>
          <w:lang w:val="id-ID"/>
        </w:rPr>
      </w:pPr>
      <w:r w:rsidRPr="00A764BD">
        <w:rPr>
          <w:b w:val="0"/>
          <w:spacing w:val="-2"/>
        </w:rPr>
        <w:t>Usaha Kecil dan Menengah (UKM) mempunyai</w:t>
      </w:r>
      <w:r>
        <w:rPr>
          <w:b w:val="0"/>
          <w:spacing w:val="-2"/>
          <w:lang w:val="id-ID"/>
        </w:rPr>
        <w:t xml:space="preserve"> </w:t>
      </w:r>
      <w:r w:rsidRPr="00A764BD">
        <w:rPr>
          <w:b w:val="0"/>
          <w:spacing w:val="-2"/>
        </w:rPr>
        <w:t>peran yang sangat penting bagi perekonomian wilayah. Sejalan dengan program ketahanan</w:t>
      </w:r>
      <w:r>
        <w:rPr>
          <w:b w:val="0"/>
          <w:spacing w:val="-2"/>
          <w:lang w:val="id-ID"/>
        </w:rPr>
        <w:t xml:space="preserve"> </w:t>
      </w:r>
      <w:r w:rsidRPr="00A764BD">
        <w:rPr>
          <w:b w:val="0"/>
          <w:spacing w:val="-2"/>
        </w:rPr>
        <w:t>pangan nasional, peran pengusaha UKM pengolah produk berbasis pangan sangat penting dalam</w:t>
      </w:r>
      <w:r>
        <w:rPr>
          <w:b w:val="0"/>
          <w:spacing w:val="-2"/>
          <w:lang w:val="id-ID"/>
        </w:rPr>
        <w:t xml:space="preserve"> </w:t>
      </w:r>
      <w:r w:rsidRPr="00A764BD">
        <w:rPr>
          <w:b w:val="0"/>
          <w:spacing w:val="-2"/>
        </w:rPr>
        <w:t xml:space="preserve">mewujudkan </w:t>
      </w:r>
      <w:r w:rsidRPr="00A764BD">
        <w:rPr>
          <w:b w:val="0"/>
          <w:spacing w:val="-2"/>
        </w:rPr>
        <w:lastRenderedPageBreak/>
        <w:t>kondisi ketersediaan pangan yang cukup bagi masyarakat</w:t>
      </w:r>
      <w:r w:rsidR="00730D7F">
        <w:rPr>
          <w:b w:val="0"/>
          <w:spacing w:val="-2"/>
        </w:rPr>
        <w:fldChar w:fldCharType="begin" w:fldLock="1"/>
      </w:r>
      <w:r w:rsidR="004B2E4B">
        <w:rPr>
          <w:b w:val="0"/>
          <w:spacing w:val="-2"/>
        </w:rPr>
        <w:instrText>ADDIN CSL_CITATION {"citationItems":[{"id":"ITEM-1","itemData":{"DOI":"10.24123/jmb.v12i1.12","ISSN":"1412-3789","abstract":"This study aimed to identify both internal factors and external that determined the food basedSMEs performance, to know the role of SMEs in the supply of food-based products for thecommunity, and to formulate strategies to improve the food based SMEs performance inMakassar. The population of this study was 119 firms. The number of respondents was 60entrepreneurs. Sample selection used simple random technique. Data were analyzed usingdescriptive analysis method, and analitical Hierarchy Processes (AHP). Processing the data usingboth SPSS 16.00 and Super Decision 1.60. The results showed that market availability, long ofbusiness, quality control, business management, and sales promotion as internal factors thataffected SMEs performance, and then access to capital, access to information market, probusinessgovernment policies, interest rate loans and technical assistance as external factors.Role of SMEs in providing food-based products for the community was included in goodcategories with an average value (mean) = 3.55. Entrepreneurs should maintain the importantfactors in determining the performance, with constant improvements in the factors that are lessimplementation, in order to obtain best performance.Penelitian ini bertujuan untuk mengidentifikasi faktor-faktor eksternal dan internal yangmenentukan kinerja usaha kecil dan menengah (UKM) pengolah produk berbasis pangan,mengetahui perannya dalam menyediakan produk-produk berbasis pangan bagi masyarakat, danmerumuskan strategi untuk meningkatkan kinerja UKM pengolah produk berbasis pangan diKota Makassar. Populasi penelitian sebesar 119 perusahaan. Jumlah sampel responden sebesar60 orang pengusaha. Penentuan besarnya sampel menggunakan teknik acak sederhana. Datadianalisis dengan menggunakan metode Analisis Deskriptif, dan Analitical Hierarchy Processes(AHP). Pengolahan data menggunakan program SPSS 16.00, dan Super Decision 1.60. Hasilpenelitian menunjukkan bahwa faktor-faktor penting dan prioritas yang menentukan kinerjaUKM adalah ketersediaan pasar, lama berusaha, pengendalian kualitas, manajemen usaha, danpromosi penjualan sebagai faktor-faktor internal, dan akses permodalan, akses informasi pasar,kebijakan pemerintah yang pro bisnis, tingkat bunga pinjaman dan bimbingan teknis sebagaifaktor-faktor eksternal. Peran UKM dalam menyediakan produk-produk berbasis pangan bagimasyarakat termasuk dalam kategori baik dengan nilai rata-rata (mean)= 3,55. Pengusaha UKMharus mempertahankan pelaksanaan faktor-fa…","author":[{"dropping-particle":"","family":"Munizu","given":"Musran","non-dropping-particle":"","parse-names":false,"suffix":""}],"container-title":"Journal of Management and Business","id":"ITEM-1","issue":"1","issued":{"date-parts":[["2015"]]},"page":"101-110","title":"Strategi Peningkatan Kinerja Dan Peran Usaha Kecil Dan Menengah (Ukm) Pengolah Produk Berbasis Pangan","type":"article-journal","volume":"12"},"uris":["http://www.mendeley.com/documents/?uuid=352d8ee4-a2e1-43d2-b86e-42d03f353e9c"]}],"mendeley":{"formattedCitation":"(Munizu, 2015)","plainTextFormattedCitation":"(Munizu, 2015)","previouslyFormattedCitation":"(Munizu, 2015)"},"properties":{"noteIndex":0},"schema":"https://github.com/citation-style-language/schema/raw/master/csl-citation.json"}</w:instrText>
      </w:r>
      <w:r w:rsidR="00730D7F">
        <w:rPr>
          <w:b w:val="0"/>
          <w:spacing w:val="-2"/>
        </w:rPr>
        <w:fldChar w:fldCharType="separate"/>
      </w:r>
      <w:r w:rsidR="00730D7F" w:rsidRPr="00730D7F">
        <w:rPr>
          <w:b w:val="0"/>
          <w:noProof/>
          <w:spacing w:val="-2"/>
        </w:rPr>
        <w:t>(Munizu, 2015)</w:t>
      </w:r>
      <w:r w:rsidR="00730D7F">
        <w:rPr>
          <w:b w:val="0"/>
          <w:spacing w:val="-2"/>
        </w:rPr>
        <w:fldChar w:fldCharType="end"/>
      </w:r>
      <w:r w:rsidR="00730D7F">
        <w:rPr>
          <w:b w:val="0"/>
          <w:spacing w:val="-2"/>
          <w:lang w:val="id-ID"/>
        </w:rPr>
        <w:t>.</w:t>
      </w:r>
      <w:r w:rsidR="004A0FCE">
        <w:rPr>
          <w:b w:val="0"/>
          <w:spacing w:val="-2"/>
          <w:lang w:val="id-ID"/>
        </w:rPr>
        <w:t xml:space="preserve"> </w:t>
      </w:r>
      <w:r w:rsidR="004A0FCE" w:rsidRPr="004A0FCE">
        <w:rPr>
          <w:b w:val="0"/>
          <w:spacing w:val="-2"/>
          <w:lang w:val="id-ID"/>
        </w:rPr>
        <w:t>Ketahanan pangan merupakan suatu sistem yang</w:t>
      </w:r>
      <w:r w:rsidR="004A0FCE">
        <w:rPr>
          <w:b w:val="0"/>
          <w:spacing w:val="-2"/>
          <w:lang w:val="id-ID"/>
        </w:rPr>
        <w:t xml:space="preserve"> </w:t>
      </w:r>
      <w:r w:rsidR="004A0FCE" w:rsidRPr="004A0FCE">
        <w:rPr>
          <w:b w:val="0"/>
          <w:spacing w:val="-2"/>
          <w:lang w:val="id-ID"/>
        </w:rPr>
        <w:t>terintegrasi yang terdiri atas berbagai subsistem</w:t>
      </w:r>
      <w:r w:rsidR="004B2E4B">
        <w:rPr>
          <w:b w:val="0"/>
          <w:spacing w:val="-2"/>
          <w:lang w:val="id-ID"/>
        </w:rPr>
        <w:fldChar w:fldCharType="begin" w:fldLock="1"/>
      </w:r>
      <w:r w:rsidR="00C3161F">
        <w:rPr>
          <w:b w:val="0"/>
          <w:spacing w:val="-2"/>
          <w:lang w:val="id-ID"/>
        </w:rPr>
        <w:instrText>ADDIN CSL_CITATION {"citationItems":[{"id":"ITEM-1","itemData":{"DOI":"10.13140/RG.2.2.20383.00163","author":[{"dropping-particle":"","family":"Baktiono","given":"R Agus","non-dropping-particle":"","parse-names":false,"suffix":""}],"id":"ITEM-1","issue":"December","issued":{"date-parts":[["2018"]]},"title":"Optimalisasi Dan Pengembangan Sentra Umkm Dalam Rangka","type":"article-journal"},"uris":["http://www.mendeley.com/documents/?uuid=57239011-7a25-4b11-a609-0f10a0665576"]}],"mendeley":{"formattedCitation":"(Baktiono, 2018)","plainTextFormattedCitation":"(Baktiono, 2018)","previouslyFormattedCitation":"(Baktiono, 2018)"},"properties":{"noteIndex":0},"schema":"https://github.com/citation-style-language/schema/raw/master/csl-citation.json"}</w:instrText>
      </w:r>
      <w:r w:rsidR="004B2E4B">
        <w:rPr>
          <w:b w:val="0"/>
          <w:spacing w:val="-2"/>
          <w:lang w:val="id-ID"/>
        </w:rPr>
        <w:fldChar w:fldCharType="separate"/>
      </w:r>
      <w:r w:rsidR="004B2E4B" w:rsidRPr="004B2E4B">
        <w:rPr>
          <w:b w:val="0"/>
          <w:noProof/>
          <w:spacing w:val="-2"/>
          <w:lang w:val="id-ID"/>
        </w:rPr>
        <w:t>(Baktiono, 2018)</w:t>
      </w:r>
      <w:r w:rsidR="004B2E4B">
        <w:rPr>
          <w:b w:val="0"/>
          <w:spacing w:val="-2"/>
          <w:lang w:val="id-ID"/>
        </w:rPr>
        <w:fldChar w:fldCharType="end"/>
      </w:r>
      <w:r w:rsidR="004A0FCE">
        <w:rPr>
          <w:b w:val="0"/>
          <w:spacing w:val="-2"/>
          <w:lang w:val="id-ID"/>
        </w:rPr>
        <w:t xml:space="preserve">. </w:t>
      </w:r>
      <w:r w:rsidR="004A0FCE" w:rsidRPr="004A0FCE">
        <w:rPr>
          <w:b w:val="0"/>
          <w:spacing w:val="-2"/>
          <w:lang w:val="id-ID"/>
        </w:rPr>
        <w:t>Subsistem</w:t>
      </w:r>
      <w:r w:rsidR="004A0FCE">
        <w:rPr>
          <w:b w:val="0"/>
          <w:spacing w:val="-2"/>
          <w:lang w:val="id-ID"/>
        </w:rPr>
        <w:t xml:space="preserve"> </w:t>
      </w:r>
      <w:r w:rsidR="004A0FCE" w:rsidRPr="004A0FCE">
        <w:rPr>
          <w:b w:val="0"/>
          <w:spacing w:val="-2"/>
          <w:lang w:val="id-ID"/>
        </w:rPr>
        <w:t>utamanya adalah ketersediaan pangan, distribusi</w:t>
      </w:r>
      <w:r w:rsidR="004A0FCE">
        <w:rPr>
          <w:b w:val="0"/>
          <w:spacing w:val="-2"/>
          <w:lang w:val="id-ID"/>
        </w:rPr>
        <w:t xml:space="preserve"> </w:t>
      </w:r>
      <w:r w:rsidR="004A0FCE" w:rsidRPr="004A0FCE">
        <w:rPr>
          <w:b w:val="0"/>
          <w:spacing w:val="-2"/>
          <w:lang w:val="id-ID"/>
        </w:rPr>
        <w:t>pangan dan konsumsi pangan. Ketahanan pangan</w:t>
      </w:r>
      <w:r w:rsidR="004A0FCE">
        <w:rPr>
          <w:b w:val="0"/>
          <w:spacing w:val="-2"/>
          <w:lang w:val="id-ID"/>
        </w:rPr>
        <w:t xml:space="preserve"> </w:t>
      </w:r>
      <w:r w:rsidR="004A0FCE" w:rsidRPr="004A0FCE">
        <w:rPr>
          <w:b w:val="0"/>
          <w:spacing w:val="-2"/>
          <w:lang w:val="id-ID"/>
        </w:rPr>
        <w:t>merupakan suatu sistem yang terdiri dari sub</w:t>
      </w:r>
      <w:r w:rsidR="004A0FCE">
        <w:rPr>
          <w:b w:val="0"/>
          <w:spacing w:val="-2"/>
          <w:lang w:val="id-ID"/>
        </w:rPr>
        <w:t xml:space="preserve"> </w:t>
      </w:r>
      <w:r w:rsidR="004A0FCE" w:rsidRPr="004A0FCE">
        <w:rPr>
          <w:b w:val="0"/>
          <w:spacing w:val="-2"/>
          <w:lang w:val="id-ID"/>
        </w:rPr>
        <w:t>sistem ketersediaan, sub sistem distribusi dan sub</w:t>
      </w:r>
      <w:r w:rsidR="004A0FCE">
        <w:rPr>
          <w:b w:val="0"/>
          <w:spacing w:val="-2"/>
          <w:lang w:val="id-ID"/>
        </w:rPr>
        <w:t xml:space="preserve"> </w:t>
      </w:r>
      <w:r w:rsidR="004A0FCE" w:rsidRPr="004A0FCE">
        <w:rPr>
          <w:b w:val="0"/>
          <w:spacing w:val="-2"/>
          <w:lang w:val="id-ID"/>
        </w:rPr>
        <w:t>sistem konsumsi</w:t>
      </w:r>
      <w:r w:rsidR="00BB0F65">
        <w:rPr>
          <w:b w:val="0"/>
          <w:spacing w:val="-2"/>
          <w:lang w:val="id-ID"/>
        </w:rPr>
        <w:t>.</w:t>
      </w:r>
    </w:p>
    <w:p w14:paraId="5BB19C23" w14:textId="77777777" w:rsidR="003E1B12" w:rsidRPr="00416325" w:rsidRDefault="003E1B12" w:rsidP="001D1AFE">
      <w:pPr>
        <w:pStyle w:val="Heading1"/>
        <w:spacing w:line="252" w:lineRule="auto"/>
        <w:ind w:left="0"/>
      </w:pPr>
    </w:p>
    <w:p w14:paraId="32FE1246" w14:textId="27BF2A54" w:rsidR="00F52A15" w:rsidRDefault="00475EC1" w:rsidP="001D1AFE">
      <w:pPr>
        <w:pStyle w:val="Heading1"/>
        <w:spacing w:line="252" w:lineRule="auto"/>
        <w:ind w:left="0"/>
      </w:pPr>
      <w:r w:rsidRPr="00416325">
        <w:t>METODE</w:t>
      </w:r>
    </w:p>
    <w:p w14:paraId="5C51C2E9" w14:textId="0232F206" w:rsidR="00711864" w:rsidRPr="00416325" w:rsidRDefault="005B41C8" w:rsidP="001D1AFE">
      <w:pPr>
        <w:pStyle w:val="Heading1"/>
        <w:spacing w:before="120" w:line="252" w:lineRule="auto"/>
        <w:ind w:left="0"/>
      </w:pPr>
      <w:r w:rsidRPr="00416325">
        <w:t xml:space="preserve">Pendekatan </w:t>
      </w:r>
      <w:r w:rsidR="008E5A44" w:rsidRPr="00416325">
        <w:t>pemecahan masalah</w:t>
      </w:r>
    </w:p>
    <w:p w14:paraId="1D8374E2" w14:textId="1AC38DAB" w:rsidR="00C96FCA" w:rsidRDefault="00EA35AD" w:rsidP="001D1AFE">
      <w:pPr>
        <w:pStyle w:val="Heading1"/>
        <w:spacing w:line="252" w:lineRule="auto"/>
        <w:ind w:left="0" w:firstLine="720"/>
        <w:jc w:val="both"/>
        <w:rPr>
          <w:kern w:val="2"/>
          <w:lang w:val="en-US" w:eastAsia="en-ID"/>
        </w:rPr>
      </w:pPr>
      <w:r w:rsidRPr="00416325">
        <w:rPr>
          <w:b w:val="0"/>
          <w:bCs w:val="0"/>
          <w:kern w:val="2"/>
          <w:lang w:eastAsia="en-ID"/>
        </w:rPr>
        <w:t xml:space="preserve">Pendekatan </w:t>
      </w:r>
      <w:r w:rsidRPr="00416325">
        <w:rPr>
          <w:b w:val="0"/>
          <w:bCs w:val="0"/>
          <w:kern w:val="2"/>
          <w:lang w:val="en-US" w:eastAsia="en-ID"/>
        </w:rPr>
        <w:t>Pendekatan penelitian ini mengadopsi metode campuran</w:t>
      </w:r>
      <w:r w:rsidRPr="00416325">
        <w:rPr>
          <w:b w:val="0"/>
          <w:bCs w:val="0"/>
          <w:kern w:val="2"/>
          <w:lang w:val="en-US" w:eastAsia="en-ID"/>
        </w:rPr>
        <w:fldChar w:fldCharType="begin" w:fldLock="1"/>
      </w:r>
      <w:r w:rsidR="00873617">
        <w:rPr>
          <w:b w:val="0"/>
          <w:bCs w:val="0"/>
          <w:kern w:val="2"/>
          <w:lang w:val="en-US" w:eastAsia="en-ID"/>
        </w:rPr>
        <w:instrText>ADDIN CSL_CITATION {"citationItems":[{"id":"ITEM-1","itemData":{"ISBN":"978-602-9328-06-6","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Sugiyono","given":"","non-dropping-particle":"","parse-names":false,"suffix":""}],"container-title":"Alfabet","id":"ITEM-1","issued":{"date-parts":[["2018"]]},"title":"Metode Penelitian Kombinasi (mixed Methods)","type":"book"},"uris":["http://www.mendeley.com/documents/?uuid=9dc55ad2-91e0-449b-9fb5-008578ceb280"]}],"mendeley":{"formattedCitation":"(Sugiyono, 2018)","plainTextFormattedCitation":"(Sugiyono, 2018)","previouslyFormattedCitation":"(Sugiyono, 2018)"},"properties":{"noteIndex":0},"schema":"https://github.com/citation-style-language/schema/raw/master/csl-citation.json"}</w:instrText>
      </w:r>
      <w:r w:rsidRPr="00416325">
        <w:rPr>
          <w:b w:val="0"/>
          <w:bCs w:val="0"/>
          <w:kern w:val="2"/>
          <w:lang w:val="en-US" w:eastAsia="en-ID"/>
        </w:rPr>
        <w:fldChar w:fldCharType="separate"/>
      </w:r>
      <w:r w:rsidR="00873617" w:rsidRPr="00873617">
        <w:rPr>
          <w:b w:val="0"/>
          <w:bCs w:val="0"/>
          <w:noProof/>
          <w:kern w:val="2"/>
          <w:lang w:val="en-US" w:eastAsia="en-ID"/>
        </w:rPr>
        <w:t>(Sugiyono, 2018)</w:t>
      </w:r>
      <w:r w:rsidRPr="00416325">
        <w:rPr>
          <w:b w:val="0"/>
          <w:bCs w:val="0"/>
          <w:kern w:val="2"/>
          <w:lang w:val="en-US" w:eastAsia="en-ID"/>
        </w:rPr>
        <w:fldChar w:fldCharType="end"/>
      </w:r>
      <w:r w:rsidRPr="00416325">
        <w:rPr>
          <w:b w:val="0"/>
          <w:bCs w:val="0"/>
          <w:kern w:val="2"/>
          <w:lang w:val="en-US" w:eastAsia="en-ID"/>
        </w:rPr>
        <w:t xml:space="preserve"> </w:t>
      </w:r>
      <w:r w:rsidRPr="00416325">
        <w:rPr>
          <w:kern w:val="2"/>
          <w:lang w:val="en-US" w:eastAsia="en-ID"/>
        </w:rPr>
        <w:t>(</w:t>
      </w:r>
      <w:r w:rsidRPr="0053655F">
        <w:rPr>
          <w:b w:val="0"/>
          <w:bCs w:val="0"/>
          <w:i/>
          <w:kern w:val="2"/>
          <w:lang w:val="en-US" w:eastAsia="en-ID"/>
        </w:rPr>
        <w:t>mixed-method)</w:t>
      </w:r>
      <w:r w:rsidRPr="0053655F">
        <w:rPr>
          <w:b w:val="0"/>
          <w:bCs w:val="0"/>
          <w:kern w:val="2"/>
          <w:lang w:val="en-US" w:eastAsia="en-ID"/>
        </w:rPr>
        <w:t xml:space="preserve"> yang memadukan pendekatan kualitatif dan kuantitatif. Melalui wawancara mendalam, para peneliti</w:t>
      </w:r>
      <w:r w:rsidRPr="00416325">
        <w:rPr>
          <w:b w:val="0"/>
          <w:bCs w:val="0"/>
          <w:kern w:val="2"/>
          <w:lang w:val="en-US" w:eastAsia="en-ID"/>
        </w:rPr>
        <w:t xml:space="preserve"> menggali pengalaman dan kendala yang dihadapi oleh pelaku UMKM, khususnya pengusaha perempuan di sektor pangan, guna memahami secara menyeluruh potensi model kewirausahaan berkelanjutan. Selanjutnya, data survei dikumpulkan dari UMKM di Malang Raya untuk mengukur pengaruh inovasi, pengelolaan sumber daya, serta peran gender terhadap ketahanan pangan.</w:t>
      </w:r>
      <w:r w:rsidR="00C25E92">
        <w:rPr>
          <w:b w:val="0"/>
          <w:bCs w:val="0"/>
          <w:kern w:val="2"/>
          <w:lang w:val="id-ID" w:eastAsia="en-ID"/>
        </w:rPr>
        <w:t xml:space="preserve"> </w:t>
      </w:r>
      <w:r w:rsidR="00C96FCA" w:rsidRPr="00C25E92">
        <w:rPr>
          <w:b w:val="0"/>
          <w:bCs w:val="0"/>
          <w:kern w:val="2"/>
          <w:lang w:eastAsia="en-ID"/>
        </w:rPr>
        <w:t xml:space="preserve">Metodologi penelitian </w:t>
      </w:r>
      <w:r w:rsidR="00C96FCA" w:rsidRPr="00C25E92">
        <w:rPr>
          <w:b w:val="0"/>
          <w:bCs w:val="0"/>
          <w:kern w:val="2"/>
          <w:lang w:val="en-US" w:eastAsia="en-ID"/>
        </w:rPr>
        <w:t>ini mengadopsi metode campuran untuk mengeksplorasi model kewirausahaan berkelanjutan UMKM melalui peran gender dalam meningkatkan ketahanan pangan.</w:t>
      </w:r>
      <w:r w:rsidR="00A66CA2">
        <w:rPr>
          <w:b w:val="0"/>
          <w:bCs w:val="0"/>
          <w:kern w:val="2"/>
          <w:lang w:val="id-ID" w:eastAsia="en-ID"/>
        </w:rPr>
        <w:t xml:space="preserve"> </w:t>
      </w:r>
      <w:r w:rsidR="00C96FCA" w:rsidRPr="00C25E92">
        <w:rPr>
          <w:b w:val="0"/>
          <w:bCs w:val="0"/>
          <w:kern w:val="2"/>
          <w:lang w:val="en-US" w:eastAsia="en-ID"/>
        </w:rPr>
        <w:t>Tahapan penelitian meliputi: (1) Pengumpulan data primer melalui wawancara mendalam dengan pengusaha perempuan dan data sekunder dari literatur; (2) Analisis kualitatif dan kuantitatif guna mengidentifikasi hambatan serta peluang; (3) Pengembangan model inklusif dengan indikator keberlanjutan dan partisipasi gender; (4) Pengujian model melalui studi kasus; dan (5) Evaluasi serta diseminasi hasil melalui workshop dan publikasi.</w:t>
      </w:r>
    </w:p>
    <w:p w14:paraId="609B3B4C" w14:textId="3E3EBFA1" w:rsidR="00A66CA2" w:rsidRDefault="00A66CA2" w:rsidP="001D1AFE">
      <w:pPr>
        <w:pStyle w:val="Heading1"/>
        <w:spacing w:line="252" w:lineRule="auto"/>
        <w:ind w:left="0"/>
        <w:jc w:val="both"/>
        <w:rPr>
          <w:kern w:val="2"/>
          <w:lang w:val="en-US" w:eastAsia="en-ID"/>
        </w:rPr>
      </w:pPr>
    </w:p>
    <w:p w14:paraId="0860B070" w14:textId="77777777" w:rsidR="00A24DE3" w:rsidRDefault="00A66CA2" w:rsidP="001D1AFE">
      <w:pPr>
        <w:pStyle w:val="Heading1"/>
        <w:spacing w:line="252" w:lineRule="auto"/>
        <w:ind w:left="0"/>
        <w:jc w:val="both"/>
        <w:rPr>
          <w:kern w:val="2"/>
          <w:lang w:val="id-ID" w:eastAsia="en-ID"/>
        </w:rPr>
      </w:pPr>
      <w:r>
        <w:rPr>
          <w:kern w:val="2"/>
          <w:lang w:val="id-ID" w:eastAsia="en-ID"/>
        </w:rPr>
        <w:t xml:space="preserve">Teknik Analisis Data </w:t>
      </w:r>
    </w:p>
    <w:p w14:paraId="54E0E5DF" w14:textId="49D1B5BB" w:rsidR="006E071B" w:rsidRDefault="00C96FCA" w:rsidP="001D1AFE">
      <w:pPr>
        <w:pStyle w:val="Heading1"/>
        <w:spacing w:line="252" w:lineRule="auto"/>
        <w:ind w:left="0" w:firstLine="720"/>
        <w:jc w:val="both"/>
        <w:rPr>
          <w:b w:val="0"/>
          <w:bCs w:val="0"/>
          <w:kern w:val="2"/>
          <w:lang w:eastAsia="en-ID"/>
        </w:rPr>
      </w:pPr>
      <w:r w:rsidRPr="00A24DE3">
        <w:rPr>
          <w:b w:val="0"/>
          <w:bCs w:val="0"/>
          <w:kern w:val="2"/>
          <w:lang w:eastAsia="en-ID"/>
        </w:rPr>
        <w:t>Pada tahap pertama penelitian menggunakan metode kualitatif dengan analisis data yang digunakan untuk mengeksplorasi apakah akuntansi yang inklusif dapat meningkatkan partisipasi perempuan dalam bisnis dan kewirausahaan</w:t>
      </w:r>
      <w:r w:rsidR="007624D6">
        <w:rPr>
          <w:b w:val="0"/>
          <w:bCs w:val="0"/>
          <w:kern w:val="2"/>
          <w:lang w:eastAsia="en-ID"/>
        </w:rPr>
        <w:fldChar w:fldCharType="begin" w:fldLock="1"/>
      </w:r>
      <w:r w:rsidR="00B043D9">
        <w:rPr>
          <w:b w:val="0"/>
          <w:bCs w:val="0"/>
          <w:kern w:val="2"/>
          <w:lang w:eastAsia="en-ID"/>
        </w:rPr>
        <w:instrText>ADDIN CSL_CITATION {"citationItems":[{"id":"ITEM-1","itemData":{"author":[{"dropping-particle":"","family":"Asia","given":"Grow","non-dropping-particle":"","parse-names":false,"suffix":""}],"id":"ITEM-1","issued":{"date-parts":[["2022"]]},"title":"Memobilisasi modal bagi UKM agribisnis milik wanita di Indonesia","type":"article-journal"},"uris":["http://www.mendeley.com/documents/?uuid=8caa4b2d-41c0-49aa-984e-0b929e55bf1a"]}],"mendeley":{"formattedCitation":"(Asia, 2022)","plainTextFormattedCitation":"(Asia, 2022)","previouslyFormattedCitation":"(Asia, 2022)"},"properties":{"noteIndex":0},"schema":"https://github.com/citation-style-language/schema/raw/master/csl-citation.json"}</w:instrText>
      </w:r>
      <w:r w:rsidR="007624D6">
        <w:rPr>
          <w:b w:val="0"/>
          <w:bCs w:val="0"/>
          <w:kern w:val="2"/>
          <w:lang w:eastAsia="en-ID"/>
        </w:rPr>
        <w:fldChar w:fldCharType="separate"/>
      </w:r>
      <w:r w:rsidR="007624D6" w:rsidRPr="007624D6">
        <w:rPr>
          <w:b w:val="0"/>
          <w:bCs w:val="0"/>
          <w:noProof/>
          <w:kern w:val="2"/>
          <w:lang w:eastAsia="en-ID"/>
        </w:rPr>
        <w:t>(Asia, 2022)</w:t>
      </w:r>
      <w:r w:rsidR="007624D6">
        <w:rPr>
          <w:b w:val="0"/>
          <w:bCs w:val="0"/>
          <w:kern w:val="2"/>
          <w:lang w:eastAsia="en-ID"/>
        </w:rPr>
        <w:fldChar w:fldCharType="end"/>
      </w:r>
      <w:r w:rsidRPr="00A24DE3">
        <w:rPr>
          <w:b w:val="0"/>
          <w:bCs w:val="0"/>
          <w:kern w:val="2"/>
          <w:lang w:eastAsia="en-ID"/>
        </w:rPr>
        <w:t>. Mereduksi data berarti peneliti merangkum, memilih hal-hal yang pokok yang berkaitan dengan model keuangan inklusif. Gambaran data yang jelas setelah direduksi dapat mempermudah pengumpulan data. Yang paling sering digunakan untuk menyajikan data adalah dengan teks yang bersifat naratif secara singkat. Penarikan kesimpulan dan verifikasi bersifat sementara apabila tidak ditemukan bukti-bukti yang kuat yang mendukung pada tahap pengumpulan data berikutnya.</w:t>
      </w:r>
    </w:p>
    <w:p w14:paraId="2E16AAC5" w14:textId="05EC01E0" w:rsidR="00C96FCA" w:rsidRPr="006E071B" w:rsidRDefault="00C96FCA" w:rsidP="001D1AFE">
      <w:pPr>
        <w:pStyle w:val="Heading1"/>
        <w:spacing w:line="252" w:lineRule="auto"/>
        <w:ind w:left="0" w:firstLine="720"/>
        <w:jc w:val="both"/>
        <w:rPr>
          <w:b w:val="0"/>
          <w:bCs w:val="0"/>
          <w:kern w:val="2"/>
          <w:lang w:val="id-ID" w:eastAsia="en-ID"/>
        </w:rPr>
      </w:pPr>
      <w:r w:rsidRPr="006E071B">
        <w:rPr>
          <w:b w:val="0"/>
          <w:bCs w:val="0"/>
          <w:kern w:val="2"/>
          <w:lang w:eastAsia="en-ID"/>
        </w:rPr>
        <w:t xml:space="preserve">Pada tahap kedua penelitian menggunakan metode penelitian kuantitatif untuk menganalisis faktor-faktor yang mempengaruhi partisipasi perempuan dalam bisnis dan kewirausahaan. Metode analisis menggunakan analisis </w:t>
      </w:r>
      <w:r w:rsidRPr="006E071B">
        <w:rPr>
          <w:b w:val="0"/>
          <w:bCs w:val="0"/>
          <w:i/>
          <w:iCs/>
          <w:kern w:val="2"/>
          <w:lang w:eastAsia="en-ID"/>
        </w:rPr>
        <w:t>SEM (St</w:t>
      </w:r>
      <w:r w:rsidRPr="006E071B">
        <w:rPr>
          <w:b w:val="0"/>
          <w:bCs w:val="0"/>
          <w:i/>
          <w:kern w:val="2"/>
          <w:lang w:eastAsia="en-ID"/>
        </w:rPr>
        <w:t>ructural Equation Modeling)</w:t>
      </w:r>
      <w:r w:rsidRPr="006E071B">
        <w:rPr>
          <w:b w:val="0"/>
          <w:bCs w:val="0"/>
          <w:kern w:val="2"/>
          <w:lang w:eastAsia="en-ID"/>
        </w:rPr>
        <w:t xml:space="preserve"> dengan melakukan pengujian model hubungan antar variabel</w:t>
      </w:r>
      <w:r w:rsidRPr="006E071B">
        <w:rPr>
          <w:b w:val="0"/>
          <w:bCs w:val="0"/>
          <w:kern w:val="2"/>
          <w:lang w:eastAsia="en-ID"/>
        </w:rPr>
        <w:fldChar w:fldCharType="begin" w:fldLock="1"/>
      </w:r>
      <w:r w:rsidR="007624D6">
        <w:rPr>
          <w:b w:val="0"/>
          <w:bCs w:val="0"/>
          <w:kern w:val="2"/>
          <w:lang w:eastAsia="en-ID"/>
        </w:rPr>
        <w:instrText>ADDIN CSL_CITATION {"citationItems":[{"id":"ITEM-1","itemData":{"DOI":"10.1080/10705511.2022.2108813","ISSN":"1070-5511","abstract":"Purpose – The authors aim to present partial least squares (PLS) as an evolving approach to structural equation modeling (SEM), highlight its advantages and limitations and provide an overview of recent research on the method across various fields. Design/methodology/approach –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 PLS-SEMhas experienced increasing dissemination ina variety offields in recent yearswith nonnormal data, small sample sizes and the use of formative indicators being themost prominent reasons for its application. Recent methodological research has extended PLS-SEM’s methodological toolbox to accommodate more complex model structures or handle data inadequacies such as heterogeneity. Research limitations/implications – While research on the PLS-SEM method has gained momentum during the last decade, there are ample research opportunities on subjects such as mediation or multigroup analysis, which warrant further attention.","author":[{"dropping-particle":"","family":"Edeh","given":"Ejike","non-dropping-particle":"","parse-names":false,"suffix":""},{"dropping-particle":"","family":"Lo","given":"Wen-Juo","non-dropping-particle":"","parse-names":false,"suffix":""},{"dropping-particle":"","family":"Khojasteh","given":"Jam","non-dropping-particle":"","parse-names":false,"suffix":""}],"container-title":"Structural Equation Modeling: A Multidisciplinary Journal","id":"ITEM-1","issue":"1","issued":{"date-parts":[["2023"]]},"title":"Review of Partial Least Squares Structural Equation Modeling (PLS-SEM) Using R: A Workbook","type":"article-journal","volume":"30"},"uris":["http://www.mendeley.com/documents/?uuid=9ff7587b-872a-3487-af6c-5621a44d5b26"]}],"mendeley":{"formattedCitation":"(Edeh, Lo, &amp; Khojasteh, 2023)","plainTextFormattedCitation":"(Edeh, Lo, &amp; Khojasteh, 2023)","previouslyFormattedCitation":"(Edeh, Lo, &amp; Khojasteh, 2023)"},"properties":{"noteIndex":0},"schema":"https://github.com/citation-style-language/schema/raw/master/csl-citation.json"}</w:instrText>
      </w:r>
      <w:r w:rsidRPr="006E071B">
        <w:rPr>
          <w:b w:val="0"/>
          <w:bCs w:val="0"/>
          <w:kern w:val="2"/>
          <w:lang w:eastAsia="en-ID"/>
        </w:rPr>
        <w:fldChar w:fldCharType="separate"/>
      </w:r>
      <w:r w:rsidR="00873617" w:rsidRPr="00873617">
        <w:rPr>
          <w:b w:val="0"/>
          <w:bCs w:val="0"/>
          <w:noProof/>
          <w:kern w:val="2"/>
          <w:lang w:eastAsia="en-ID"/>
        </w:rPr>
        <w:t>(Edeh, Lo, &amp; Khojasteh, 2023)</w:t>
      </w:r>
      <w:r w:rsidRPr="006E071B">
        <w:rPr>
          <w:b w:val="0"/>
          <w:bCs w:val="0"/>
          <w:kern w:val="2"/>
          <w:lang w:eastAsia="en-ID"/>
        </w:rPr>
        <w:fldChar w:fldCharType="end"/>
      </w:r>
      <w:r w:rsidRPr="006E071B">
        <w:rPr>
          <w:b w:val="0"/>
          <w:bCs w:val="0"/>
          <w:kern w:val="2"/>
          <w:lang w:eastAsia="en-ID"/>
        </w:rPr>
        <w:t xml:space="preserve">. Menggunakan metode SEM </w:t>
      </w:r>
      <w:r w:rsidRPr="006E071B">
        <w:rPr>
          <w:b w:val="0"/>
          <w:bCs w:val="0"/>
          <w:i/>
          <w:kern w:val="2"/>
          <w:lang w:eastAsia="en-ID"/>
        </w:rPr>
        <w:t>(Structural Equation Modeling)</w:t>
      </w:r>
      <w:r w:rsidRPr="006E071B">
        <w:rPr>
          <w:b w:val="0"/>
          <w:bCs w:val="0"/>
          <w:kern w:val="2"/>
          <w:lang w:eastAsia="en-ID"/>
        </w:rPr>
        <w:t xml:space="preserve"> yang sesuai untuk model berbasis faktor</w:t>
      </w:r>
      <w:r w:rsidRPr="006E071B">
        <w:rPr>
          <w:b w:val="0"/>
          <w:bCs w:val="0"/>
          <w:kern w:val="2"/>
          <w:lang w:eastAsia="en-ID"/>
        </w:rPr>
        <w:fldChar w:fldCharType="begin" w:fldLock="1"/>
      </w:r>
      <w:r w:rsidR="007624D6">
        <w:rPr>
          <w:b w:val="0"/>
          <w:bCs w:val="0"/>
          <w:kern w:val="2"/>
          <w:lang w:eastAsia="en-ID"/>
        </w:rPr>
        <w:instrText>ADDIN CSL_CITATION {"citationItems":[{"id":"ITEM-1","itemData":{"DOI":"10.1016/j.techfore.2021.121092","ISSN":"00401625","abstract":"This study compares the two widely used methods of Structural Equation Modeling (SEM): Covariance based Structural Equation Modeling (CB-SEM) and Partial Least Squares based Structural Equation Modeling (PLS-SEM). The first approach is based on covariance, and the second one is based on variance (partial least squares). It further assesses the difference between PLS and Consistent PLS algorithms. To assess the same, empirical data is used. Four hundred sixty-six respondents from India, Saudi Arabia, South Africa, the USA, and few other countries are considered. The structural model is tested with the help of both approaches. Findings indicate that the item loadings are usually higher in PLS-SEM than CB-SEM. The structural relationship is closer to CB-SEM if a consistent PLS algorithm is undertaken in PLS-SEM. It is also found that average variance extracted (AVE) and composite reliability (CR) values are higher in the PLS-SEM method, indicating better construct reliability and validity. CB-SEM is better in providing model fit indices, whereas PLS-SEM fit indices are still evolving. CB-SEM models are better for factor-based models like ours, whereas composite-based models provide excellent outcomes in PLS-SEM. This study contributes to the existing literature significantly by providing an empirical comparison of all the three methods for predictive research domains. The multi-national context makes the study relevant and replicable universally. We call for researchers to revisit the widely used SEM approaches, especially using appropriate SEM methods for factor-based and composite-based models.","author":[{"dropping-particle":"","family":"Dash","given":"Ganesh","non-dropping-particle":"","parse-names":false,"suffix":""},{"dropping-particle":"","family":"Paul","given":"Justin","non-dropping-particle":"","parse-names":false,"suffix":""}],"container-title":"Technological Forecasting and Social Change","id":"ITEM-1","issued":{"date-parts":[["2021"]]},"title":"CB-SEM vs PLS-SEM methods for research in social sciences and technology forecasting","type":"article-journal","volume":"173"},"uris":["http://www.mendeley.com/documents/?uuid=84b1012d-d8ad-328b-b5f1-32ddf8dad44a"]}],"mendeley":{"formattedCitation":"(Dash &amp; Paul, 2021)","plainTextFormattedCitation":"(Dash &amp; Paul, 2021)","previouslyFormattedCitation":"(Dash &amp; Paul, 2021)"},"properties":{"noteIndex":0},"schema":"https://github.com/citation-style-language/schema/raw/master/csl-citation.json"}</w:instrText>
      </w:r>
      <w:r w:rsidRPr="006E071B">
        <w:rPr>
          <w:b w:val="0"/>
          <w:bCs w:val="0"/>
          <w:kern w:val="2"/>
          <w:lang w:eastAsia="en-ID"/>
        </w:rPr>
        <w:fldChar w:fldCharType="separate"/>
      </w:r>
      <w:r w:rsidR="00873617" w:rsidRPr="00873617">
        <w:rPr>
          <w:b w:val="0"/>
          <w:bCs w:val="0"/>
          <w:noProof/>
          <w:kern w:val="2"/>
          <w:lang w:eastAsia="en-ID"/>
        </w:rPr>
        <w:t>(Dash &amp; Paul, 2021)</w:t>
      </w:r>
      <w:r w:rsidRPr="006E071B">
        <w:rPr>
          <w:b w:val="0"/>
          <w:bCs w:val="0"/>
          <w:kern w:val="2"/>
          <w:lang w:eastAsia="en-ID"/>
        </w:rPr>
        <w:fldChar w:fldCharType="end"/>
      </w:r>
      <w:r w:rsidRPr="006E071B">
        <w:rPr>
          <w:b w:val="0"/>
          <w:bCs w:val="0"/>
          <w:kern w:val="2"/>
          <w:lang w:eastAsia="en-ID"/>
        </w:rPr>
        <w:t>.</w:t>
      </w:r>
    </w:p>
    <w:p w14:paraId="7E1391D9" w14:textId="77777777" w:rsidR="00711864" w:rsidRPr="00416325" w:rsidRDefault="00711864" w:rsidP="001D1AFE">
      <w:pPr>
        <w:pStyle w:val="Heading1"/>
        <w:spacing w:line="252" w:lineRule="auto"/>
      </w:pPr>
    </w:p>
    <w:p w14:paraId="7214B2B6" w14:textId="01268DDD" w:rsidR="00D81205" w:rsidRPr="00416325" w:rsidRDefault="00475EC1" w:rsidP="001D1AFE">
      <w:pPr>
        <w:pStyle w:val="Heading1"/>
        <w:spacing w:line="252" w:lineRule="auto"/>
        <w:ind w:left="0"/>
        <w:jc w:val="both"/>
        <w:rPr>
          <w:rFonts w:eastAsia="Calibri"/>
          <w:lang w:val="en-US"/>
        </w:rPr>
      </w:pPr>
      <w:r w:rsidRPr="00416325">
        <w:t>HASIL</w:t>
      </w:r>
      <w:r w:rsidRPr="00416325">
        <w:rPr>
          <w:spacing w:val="-4"/>
        </w:rPr>
        <w:t xml:space="preserve"> </w:t>
      </w:r>
      <w:r w:rsidRPr="00416325">
        <w:t>DAN</w:t>
      </w:r>
      <w:r w:rsidRPr="00416325">
        <w:rPr>
          <w:spacing w:val="-6"/>
        </w:rPr>
        <w:t xml:space="preserve"> </w:t>
      </w:r>
      <w:r w:rsidRPr="00416325">
        <w:t>PEMBAHASAN</w:t>
      </w:r>
    </w:p>
    <w:p w14:paraId="6976AC33" w14:textId="24CCB057" w:rsidR="00D92003" w:rsidRDefault="00A936B4" w:rsidP="001D1AFE">
      <w:pPr>
        <w:pStyle w:val="Heading1"/>
        <w:spacing w:line="252" w:lineRule="auto"/>
        <w:ind w:left="0" w:firstLine="720"/>
        <w:jc w:val="both"/>
        <w:rPr>
          <w:b w:val="0"/>
          <w:bCs w:val="0"/>
          <w:lang w:val="id-ID"/>
        </w:rPr>
      </w:pPr>
      <w:r w:rsidRPr="00A936B4">
        <w:rPr>
          <w:b w:val="0"/>
          <w:bCs w:val="0"/>
          <w:lang w:val="id-ID"/>
        </w:rPr>
        <w:t>Ketahanan pangan lokal dalam konteks UMKM pangan sangat dipengaruhi oleh kemampuan pelaku usaha dalam mengolah potensi sumber daya lokal menjadi produk yang bernilai ekonomi. UMKM yang dikelola baik oleh laki-laki maupun perempuan terbukti mampu memperkuat rantai pasok pangan dengan menyediakan produk olahan yang terjangkau, sehat, dan sesuai dengan kebutuhan masyarakat.</w:t>
      </w:r>
    </w:p>
    <w:p w14:paraId="7A7C8250" w14:textId="1A4D5878" w:rsidR="00A936B4" w:rsidRPr="00A936B4" w:rsidRDefault="009007DF" w:rsidP="00DC295E">
      <w:pPr>
        <w:pStyle w:val="Heading1"/>
        <w:ind w:left="0"/>
        <w:jc w:val="both"/>
        <w:rPr>
          <w:b w:val="0"/>
          <w:bCs w:val="0"/>
          <w:lang w:val="id-ID"/>
        </w:rPr>
      </w:pPr>
      <w:r>
        <w:rPr>
          <w:b w:val="0"/>
          <w:bCs w:val="0"/>
          <w:noProof/>
          <w:lang w:val="id-ID"/>
        </w:rPr>
        <w:lastRenderedPageBreak/>
        <w:drawing>
          <wp:anchor distT="0" distB="0" distL="114300" distR="114300" simplePos="0" relativeHeight="251658240" behindDoc="1" locked="0" layoutInCell="1" allowOverlap="1" wp14:anchorId="5C2A6B5A" wp14:editId="4A9985B4">
            <wp:simplePos x="0" y="0"/>
            <wp:positionH relativeFrom="column">
              <wp:posOffset>443024</wp:posOffset>
            </wp:positionH>
            <wp:positionV relativeFrom="paragraph">
              <wp:posOffset>57637</wp:posOffset>
            </wp:positionV>
            <wp:extent cx="4529470" cy="2703200"/>
            <wp:effectExtent l="0" t="0" r="4445"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30513" cy="2703823"/>
                    </a:xfrm>
                    <a:prstGeom prst="rect">
                      <a:avLst/>
                    </a:prstGeom>
                    <a:noFill/>
                  </pic:spPr>
                </pic:pic>
              </a:graphicData>
            </a:graphic>
            <wp14:sizeRelH relativeFrom="margin">
              <wp14:pctWidth>0</wp14:pctWidth>
            </wp14:sizeRelH>
            <wp14:sizeRelV relativeFrom="margin">
              <wp14:pctHeight>0</wp14:pctHeight>
            </wp14:sizeRelV>
          </wp:anchor>
        </w:drawing>
      </w:r>
    </w:p>
    <w:p w14:paraId="325ABDFE" w14:textId="5E3785A0" w:rsidR="00F05E07" w:rsidRDefault="00F05E07" w:rsidP="00D92003">
      <w:pPr>
        <w:pStyle w:val="Heading1"/>
        <w:ind w:left="0"/>
        <w:jc w:val="both"/>
        <w:rPr>
          <w:lang w:val="id-ID"/>
        </w:rPr>
      </w:pPr>
    </w:p>
    <w:p w14:paraId="130E287D" w14:textId="21340354" w:rsidR="00F05E07" w:rsidRDefault="00F05E07" w:rsidP="00D92003">
      <w:pPr>
        <w:pStyle w:val="Heading1"/>
        <w:ind w:left="0"/>
        <w:jc w:val="both"/>
        <w:rPr>
          <w:lang w:val="id-ID"/>
        </w:rPr>
      </w:pPr>
    </w:p>
    <w:p w14:paraId="63705EAB" w14:textId="68ECA5F4" w:rsidR="00F05E07" w:rsidRDefault="00F05E07" w:rsidP="00D92003">
      <w:pPr>
        <w:pStyle w:val="Heading1"/>
        <w:ind w:left="0"/>
        <w:jc w:val="both"/>
        <w:rPr>
          <w:lang w:val="id-ID"/>
        </w:rPr>
      </w:pPr>
    </w:p>
    <w:p w14:paraId="59A767B1" w14:textId="0641DA47" w:rsidR="00F05E07" w:rsidRDefault="00F05E07" w:rsidP="00D92003">
      <w:pPr>
        <w:pStyle w:val="Heading1"/>
        <w:ind w:left="0"/>
        <w:jc w:val="both"/>
        <w:rPr>
          <w:lang w:val="id-ID"/>
        </w:rPr>
      </w:pPr>
    </w:p>
    <w:p w14:paraId="275F9BA1" w14:textId="19E22E0E" w:rsidR="00F05E07" w:rsidRDefault="00F05E07" w:rsidP="00D92003">
      <w:pPr>
        <w:pStyle w:val="Heading1"/>
        <w:ind w:left="0"/>
        <w:jc w:val="both"/>
        <w:rPr>
          <w:lang w:val="id-ID"/>
        </w:rPr>
      </w:pPr>
    </w:p>
    <w:p w14:paraId="150D9C44" w14:textId="77777777" w:rsidR="00F05E07" w:rsidRDefault="00F05E07" w:rsidP="00D92003">
      <w:pPr>
        <w:pStyle w:val="Heading1"/>
        <w:ind w:left="0"/>
        <w:jc w:val="both"/>
        <w:rPr>
          <w:lang w:val="id-ID"/>
        </w:rPr>
      </w:pPr>
    </w:p>
    <w:p w14:paraId="3BE27464" w14:textId="77777777" w:rsidR="00D92003" w:rsidRDefault="00D92003" w:rsidP="00D92003">
      <w:pPr>
        <w:pStyle w:val="Heading1"/>
        <w:ind w:left="0"/>
        <w:jc w:val="both"/>
        <w:rPr>
          <w:lang w:val="id-ID"/>
        </w:rPr>
      </w:pPr>
    </w:p>
    <w:p w14:paraId="47431EF8" w14:textId="77777777" w:rsidR="009007DF" w:rsidRDefault="009007DF" w:rsidP="00D92003">
      <w:pPr>
        <w:pStyle w:val="Heading1"/>
        <w:ind w:left="0"/>
        <w:jc w:val="both"/>
      </w:pPr>
    </w:p>
    <w:p w14:paraId="4CBD1AF3" w14:textId="77777777" w:rsidR="009007DF" w:rsidRDefault="009007DF" w:rsidP="00D92003">
      <w:pPr>
        <w:pStyle w:val="Heading1"/>
        <w:ind w:left="0"/>
        <w:jc w:val="both"/>
      </w:pPr>
    </w:p>
    <w:p w14:paraId="1201C8CF" w14:textId="77777777" w:rsidR="009007DF" w:rsidRDefault="009007DF" w:rsidP="00D92003">
      <w:pPr>
        <w:pStyle w:val="Heading1"/>
        <w:ind w:left="0"/>
        <w:jc w:val="both"/>
      </w:pPr>
    </w:p>
    <w:p w14:paraId="26F8B565" w14:textId="77777777" w:rsidR="009007DF" w:rsidRDefault="009007DF" w:rsidP="00D92003">
      <w:pPr>
        <w:pStyle w:val="Heading1"/>
        <w:ind w:left="0"/>
        <w:jc w:val="both"/>
      </w:pPr>
    </w:p>
    <w:p w14:paraId="5C9DE775" w14:textId="77777777" w:rsidR="009007DF" w:rsidRDefault="009007DF" w:rsidP="00D92003">
      <w:pPr>
        <w:pStyle w:val="Heading1"/>
        <w:ind w:left="0"/>
        <w:jc w:val="both"/>
      </w:pPr>
    </w:p>
    <w:p w14:paraId="1EBE9D6A" w14:textId="77777777" w:rsidR="009007DF" w:rsidRDefault="009007DF" w:rsidP="00D92003">
      <w:pPr>
        <w:pStyle w:val="Heading1"/>
        <w:ind w:left="0"/>
        <w:jc w:val="both"/>
      </w:pPr>
    </w:p>
    <w:p w14:paraId="375B4C25" w14:textId="77777777" w:rsidR="009007DF" w:rsidRDefault="009007DF" w:rsidP="00D92003">
      <w:pPr>
        <w:pStyle w:val="Heading1"/>
        <w:ind w:left="0"/>
        <w:jc w:val="both"/>
      </w:pPr>
    </w:p>
    <w:p w14:paraId="3CE84054" w14:textId="77777777" w:rsidR="009007DF" w:rsidRDefault="009007DF" w:rsidP="00D92003">
      <w:pPr>
        <w:pStyle w:val="Heading1"/>
        <w:ind w:left="0"/>
        <w:jc w:val="both"/>
      </w:pPr>
    </w:p>
    <w:p w14:paraId="44D4563F" w14:textId="34F81568" w:rsidR="009007DF" w:rsidRDefault="00B01DD5" w:rsidP="00640661">
      <w:pPr>
        <w:pStyle w:val="Heading1"/>
        <w:ind w:left="0"/>
        <w:jc w:val="center"/>
        <w:rPr>
          <w:b w:val="0"/>
          <w:bCs w:val="0"/>
          <w:lang w:val="id-ID"/>
        </w:rPr>
      </w:pPr>
      <w:r w:rsidRPr="00640661">
        <w:rPr>
          <w:lang w:val="id-ID"/>
        </w:rPr>
        <w:t>Gambar 1.</w:t>
      </w:r>
      <w:r w:rsidRPr="00640661">
        <w:rPr>
          <w:b w:val="0"/>
          <w:bCs w:val="0"/>
          <w:lang w:val="id-ID"/>
        </w:rPr>
        <w:t xml:space="preserve"> Nilai Outer Loading Item Penelitian yang Valid</w:t>
      </w:r>
    </w:p>
    <w:p w14:paraId="5507EAE1" w14:textId="77777777" w:rsidR="001D1AFE" w:rsidRPr="00640661" w:rsidRDefault="001D1AFE" w:rsidP="00640661">
      <w:pPr>
        <w:pStyle w:val="Heading1"/>
        <w:ind w:left="0"/>
        <w:jc w:val="center"/>
        <w:rPr>
          <w:b w:val="0"/>
          <w:bCs w:val="0"/>
          <w:lang w:val="id-ID"/>
        </w:rPr>
      </w:pPr>
    </w:p>
    <w:p w14:paraId="162FDE8E" w14:textId="77777777" w:rsidR="00640661" w:rsidRDefault="00640661" w:rsidP="00640661">
      <w:pPr>
        <w:pStyle w:val="Heading1"/>
        <w:ind w:left="0" w:firstLine="720"/>
        <w:jc w:val="both"/>
        <w:rPr>
          <w:b w:val="0"/>
          <w:bCs w:val="0"/>
          <w:lang w:val="id-ID"/>
        </w:rPr>
      </w:pPr>
      <w:r w:rsidRPr="00640661">
        <w:rPr>
          <w:b w:val="0"/>
          <w:bCs w:val="0"/>
          <w:lang w:val="id-ID"/>
        </w:rPr>
        <w:t>Hasil</w:t>
      </w:r>
      <w:r>
        <w:rPr>
          <w:b w:val="0"/>
          <w:bCs w:val="0"/>
          <w:lang w:val="id-ID"/>
        </w:rPr>
        <w:t xml:space="preserve"> </w:t>
      </w:r>
      <w:r w:rsidRPr="00640661">
        <w:rPr>
          <w:b w:val="0"/>
          <w:bCs w:val="0"/>
          <w:lang w:val="id-ID"/>
        </w:rPr>
        <w:t xml:space="preserve">uji validitas konvergen melalui nilai outer loading pada masing-masing indikator, terlihat bahwa seluruh item pernyataan dari variabel penelitian memiliki nilai di atas batas cut off 0,70 sehingga dinyatakan valid. Pada variabel Peran Gender dalam Kewirausahaan UMKM Pangan (X), seluruh item X1.1 hingga X1.7 menunjukkan nilai outer loading antara 0,743 hingga 0,864. Hal ini menegaskan bahwa setiap indikator mampu merefleksikan variabel dengan baik. Selanjutnya, pada variabel Strategi Pemberdayaan Perempuan (Z), nilai outer loading yang diperoleh juga cukup tinggi, yaitu berkisar antara 0,721 hingga 0,900. </w:t>
      </w:r>
    </w:p>
    <w:p w14:paraId="2C59F606" w14:textId="4579ADF3" w:rsidR="00B01DD5" w:rsidRDefault="00640661" w:rsidP="00640661">
      <w:pPr>
        <w:pStyle w:val="Heading1"/>
        <w:ind w:left="0" w:firstLine="720"/>
        <w:jc w:val="both"/>
        <w:rPr>
          <w:b w:val="0"/>
          <w:bCs w:val="0"/>
          <w:lang w:val="id-ID"/>
        </w:rPr>
      </w:pPr>
      <w:r w:rsidRPr="00640661">
        <w:rPr>
          <w:b w:val="0"/>
          <w:bCs w:val="0"/>
          <w:lang w:val="id-ID"/>
        </w:rPr>
        <w:t>Dengan demikian, indikator Z1.1 sampai dengan Z1.4 dinyatakan valid dalam menjelaskan strategi pemberdayaan perempuan. Sementara itu, pada variabel Ketahanan Pangan Lokal (Y), nilai outer loading dari kelima item pernyataan (Y1.1 hingga Y1.5) berada dalam rentang 0,756 hingga 0,858, yang berarti seluruh indikator dinyatakan valid. Hasil ini menunjukkan bahwa seluruh item pernyataan yang digunakan dalam penelitian dapat merefleksikan konstruk variabel dengan baik, sehingga instrumen penelitian layak digunakan untuk analisis selanjutnya.</w:t>
      </w:r>
    </w:p>
    <w:p w14:paraId="68131E3D" w14:textId="7053F581" w:rsidR="00640661" w:rsidRPr="00047020" w:rsidRDefault="00047020" w:rsidP="001D1AFE">
      <w:pPr>
        <w:pStyle w:val="Heading1"/>
        <w:spacing w:before="120" w:after="60"/>
        <w:ind w:left="0"/>
        <w:rPr>
          <w:lang w:val="id-ID"/>
        </w:rPr>
      </w:pPr>
      <w:r w:rsidRPr="00047020">
        <w:rPr>
          <w:lang w:val="id-ID"/>
        </w:rPr>
        <w:t>Tabel 1.</w:t>
      </w:r>
      <w:r>
        <w:rPr>
          <w:lang w:val="id-ID"/>
        </w:rPr>
        <w:t xml:space="preserve"> </w:t>
      </w:r>
      <w:r w:rsidR="000D6E66" w:rsidRPr="000D6E66">
        <w:rPr>
          <w:b w:val="0"/>
          <w:bCs w:val="0"/>
          <w:lang w:val="id-ID"/>
        </w:rPr>
        <w:t>Cronbach’s Alpha dan Composite Reliability</w:t>
      </w:r>
    </w:p>
    <w:tbl>
      <w:tblPr>
        <w:tblW w:w="8714"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895"/>
        <w:gridCol w:w="1393"/>
        <w:gridCol w:w="1343"/>
        <w:gridCol w:w="1041"/>
        <w:gridCol w:w="1042"/>
      </w:tblGrid>
      <w:tr w:rsidR="00047020" w:rsidRPr="00047020" w14:paraId="41DCF3AC" w14:textId="77777777" w:rsidTr="001D1AFE">
        <w:trPr>
          <w:trHeight w:val="250"/>
          <w:jc w:val="center"/>
        </w:trPr>
        <w:tc>
          <w:tcPr>
            <w:tcW w:w="3990" w:type="dxa"/>
            <w:vAlign w:val="center"/>
          </w:tcPr>
          <w:p w14:paraId="60DE8EB1" w14:textId="77777777" w:rsidR="00047020" w:rsidRPr="001D1AFE" w:rsidRDefault="00047020" w:rsidP="00047020">
            <w:pPr>
              <w:widowControl/>
              <w:autoSpaceDE/>
              <w:autoSpaceDN/>
              <w:jc w:val="center"/>
              <w:rPr>
                <w:b/>
                <w:sz w:val="24"/>
                <w:szCs w:val="24"/>
                <w:lang w:val="id-ID"/>
              </w:rPr>
            </w:pPr>
            <w:r w:rsidRPr="001D1AFE">
              <w:rPr>
                <w:b/>
                <w:sz w:val="24"/>
                <w:szCs w:val="24"/>
                <w:lang w:val="id-ID"/>
              </w:rPr>
              <w:t>Variabel</w:t>
            </w:r>
          </w:p>
        </w:tc>
        <w:tc>
          <w:tcPr>
            <w:tcW w:w="1277" w:type="dxa"/>
            <w:vAlign w:val="center"/>
          </w:tcPr>
          <w:p w14:paraId="551504AD" w14:textId="77777777" w:rsidR="00047020" w:rsidRPr="001D1AFE" w:rsidRDefault="00047020" w:rsidP="00047020">
            <w:pPr>
              <w:widowControl/>
              <w:autoSpaceDE/>
              <w:autoSpaceDN/>
              <w:jc w:val="center"/>
              <w:rPr>
                <w:b/>
                <w:sz w:val="24"/>
                <w:szCs w:val="24"/>
                <w:lang w:val="id-ID"/>
              </w:rPr>
            </w:pPr>
            <w:r w:rsidRPr="001D1AFE">
              <w:rPr>
                <w:b/>
                <w:spacing w:val="-1"/>
                <w:sz w:val="24"/>
                <w:szCs w:val="24"/>
                <w:lang w:val="id-ID"/>
              </w:rPr>
              <w:t>Cronbach's</w:t>
            </w:r>
            <w:r w:rsidRPr="001D1AFE">
              <w:rPr>
                <w:b/>
                <w:spacing w:val="-47"/>
                <w:sz w:val="24"/>
                <w:szCs w:val="24"/>
                <w:lang w:val="id-ID"/>
              </w:rPr>
              <w:t xml:space="preserve"> </w:t>
            </w:r>
            <w:r w:rsidRPr="001D1AFE">
              <w:rPr>
                <w:b/>
                <w:sz w:val="24"/>
                <w:szCs w:val="24"/>
                <w:lang w:val="id-ID"/>
              </w:rPr>
              <w:t>Alpha</w:t>
            </w:r>
          </w:p>
        </w:tc>
        <w:tc>
          <w:tcPr>
            <w:tcW w:w="1345" w:type="dxa"/>
            <w:vAlign w:val="center"/>
          </w:tcPr>
          <w:p w14:paraId="22613BAA" w14:textId="77777777" w:rsidR="00047020" w:rsidRPr="001D1AFE" w:rsidRDefault="00047020" w:rsidP="00047020">
            <w:pPr>
              <w:widowControl/>
              <w:autoSpaceDE/>
              <w:autoSpaceDN/>
              <w:jc w:val="center"/>
              <w:rPr>
                <w:b/>
                <w:sz w:val="24"/>
                <w:szCs w:val="24"/>
                <w:lang w:val="id-ID"/>
              </w:rPr>
            </w:pPr>
            <w:r w:rsidRPr="001D1AFE">
              <w:rPr>
                <w:b/>
                <w:spacing w:val="-1"/>
                <w:sz w:val="24"/>
                <w:szCs w:val="24"/>
                <w:lang w:val="id-ID"/>
              </w:rPr>
              <w:t>Composite</w:t>
            </w:r>
            <w:r w:rsidRPr="001D1AFE">
              <w:rPr>
                <w:b/>
                <w:spacing w:val="-47"/>
                <w:sz w:val="24"/>
                <w:szCs w:val="24"/>
                <w:lang w:val="id-ID"/>
              </w:rPr>
              <w:t xml:space="preserve"> </w:t>
            </w:r>
            <w:r w:rsidRPr="001D1AFE">
              <w:rPr>
                <w:b/>
                <w:sz w:val="24"/>
                <w:szCs w:val="24"/>
                <w:lang w:val="id-ID"/>
              </w:rPr>
              <w:t>Reliability</w:t>
            </w:r>
          </w:p>
        </w:tc>
        <w:tc>
          <w:tcPr>
            <w:tcW w:w="1059" w:type="dxa"/>
            <w:vAlign w:val="center"/>
          </w:tcPr>
          <w:p w14:paraId="073AA1EF" w14:textId="77777777" w:rsidR="00047020" w:rsidRPr="001D1AFE" w:rsidRDefault="00047020" w:rsidP="00047020">
            <w:pPr>
              <w:widowControl/>
              <w:autoSpaceDE/>
              <w:autoSpaceDN/>
              <w:jc w:val="center"/>
              <w:rPr>
                <w:b/>
                <w:sz w:val="24"/>
                <w:szCs w:val="24"/>
                <w:lang w:val="id-ID"/>
              </w:rPr>
            </w:pPr>
            <w:r w:rsidRPr="001D1AFE">
              <w:rPr>
                <w:b/>
                <w:sz w:val="24"/>
                <w:szCs w:val="24"/>
                <w:lang w:val="id-ID"/>
              </w:rPr>
              <w:t>Cut off</w:t>
            </w:r>
          </w:p>
        </w:tc>
        <w:tc>
          <w:tcPr>
            <w:tcW w:w="1043" w:type="dxa"/>
            <w:vAlign w:val="center"/>
          </w:tcPr>
          <w:p w14:paraId="6F62F1A3" w14:textId="77777777" w:rsidR="00047020" w:rsidRPr="001D1AFE" w:rsidRDefault="00047020" w:rsidP="00047020">
            <w:pPr>
              <w:widowControl/>
              <w:autoSpaceDE/>
              <w:autoSpaceDN/>
              <w:jc w:val="center"/>
              <w:rPr>
                <w:b/>
                <w:sz w:val="24"/>
                <w:szCs w:val="24"/>
                <w:lang w:val="id-ID"/>
              </w:rPr>
            </w:pPr>
            <w:r w:rsidRPr="001D1AFE">
              <w:rPr>
                <w:b/>
                <w:sz w:val="24"/>
                <w:szCs w:val="24"/>
                <w:lang w:val="id-ID"/>
              </w:rPr>
              <w:t>Hasil</w:t>
            </w:r>
          </w:p>
        </w:tc>
      </w:tr>
      <w:tr w:rsidR="00047020" w:rsidRPr="00047020" w14:paraId="0695E172" w14:textId="77777777" w:rsidTr="001D1AFE">
        <w:trPr>
          <w:trHeight w:val="250"/>
          <w:jc w:val="center"/>
        </w:trPr>
        <w:tc>
          <w:tcPr>
            <w:tcW w:w="3990" w:type="dxa"/>
            <w:vAlign w:val="center"/>
          </w:tcPr>
          <w:p w14:paraId="547CF842" w14:textId="77777777" w:rsidR="00047020" w:rsidRPr="00047020" w:rsidRDefault="00047020" w:rsidP="00047020">
            <w:pPr>
              <w:widowControl/>
              <w:autoSpaceDE/>
              <w:autoSpaceDN/>
              <w:jc w:val="both"/>
              <w:rPr>
                <w:sz w:val="24"/>
                <w:szCs w:val="24"/>
                <w:lang w:val="id-ID"/>
              </w:rPr>
            </w:pPr>
            <w:r w:rsidRPr="00047020">
              <w:rPr>
                <w:sz w:val="24"/>
                <w:szCs w:val="24"/>
                <w:lang w:val="id-ID"/>
              </w:rPr>
              <w:t>Strategi Pemberdayaan Perempuan</w:t>
            </w:r>
          </w:p>
        </w:tc>
        <w:tc>
          <w:tcPr>
            <w:tcW w:w="1277" w:type="dxa"/>
            <w:vAlign w:val="center"/>
          </w:tcPr>
          <w:p w14:paraId="594CCF98" w14:textId="77777777" w:rsidR="00047020" w:rsidRPr="00047020" w:rsidRDefault="00047020" w:rsidP="00047020">
            <w:pPr>
              <w:widowControl/>
              <w:autoSpaceDE/>
              <w:autoSpaceDN/>
              <w:jc w:val="center"/>
              <w:rPr>
                <w:sz w:val="24"/>
                <w:szCs w:val="24"/>
                <w:lang w:val="en-US"/>
              </w:rPr>
            </w:pPr>
            <w:r w:rsidRPr="00047020">
              <w:rPr>
                <w:sz w:val="24"/>
                <w:szCs w:val="24"/>
                <w:lang w:val="id-ID"/>
              </w:rPr>
              <w:t>0</w:t>
            </w:r>
            <w:r w:rsidRPr="00047020">
              <w:rPr>
                <w:i/>
                <w:iCs/>
                <w:sz w:val="24"/>
                <w:szCs w:val="24"/>
                <w:lang w:val="id-ID"/>
              </w:rPr>
              <w:t>,</w:t>
            </w:r>
            <w:r w:rsidRPr="00047020">
              <w:rPr>
                <w:sz w:val="24"/>
                <w:szCs w:val="24"/>
                <w:lang w:val="id-ID"/>
              </w:rPr>
              <w:t>845</w:t>
            </w:r>
          </w:p>
        </w:tc>
        <w:tc>
          <w:tcPr>
            <w:tcW w:w="1345" w:type="dxa"/>
            <w:vAlign w:val="center"/>
          </w:tcPr>
          <w:p w14:paraId="72C4EF54" w14:textId="77777777" w:rsidR="00047020" w:rsidRPr="00047020" w:rsidRDefault="00047020" w:rsidP="00047020">
            <w:pPr>
              <w:widowControl/>
              <w:autoSpaceDE/>
              <w:autoSpaceDN/>
              <w:jc w:val="center"/>
              <w:rPr>
                <w:sz w:val="24"/>
                <w:szCs w:val="24"/>
                <w:lang w:val="en-US"/>
              </w:rPr>
            </w:pPr>
            <w:r w:rsidRPr="00047020">
              <w:rPr>
                <w:sz w:val="24"/>
                <w:szCs w:val="24"/>
                <w:lang w:val="id-ID"/>
              </w:rPr>
              <w:t>0</w:t>
            </w:r>
            <w:r w:rsidRPr="00047020">
              <w:rPr>
                <w:i/>
                <w:iCs/>
                <w:sz w:val="24"/>
                <w:szCs w:val="24"/>
                <w:lang w:val="id-ID"/>
              </w:rPr>
              <w:t>,</w:t>
            </w:r>
            <w:r w:rsidRPr="00047020">
              <w:rPr>
                <w:sz w:val="24"/>
                <w:szCs w:val="24"/>
                <w:lang w:val="id-ID"/>
              </w:rPr>
              <w:t>897</w:t>
            </w:r>
          </w:p>
        </w:tc>
        <w:tc>
          <w:tcPr>
            <w:tcW w:w="1059" w:type="dxa"/>
            <w:vAlign w:val="center"/>
          </w:tcPr>
          <w:p w14:paraId="081E660D" w14:textId="77777777" w:rsidR="00047020" w:rsidRPr="00047020" w:rsidRDefault="00047020" w:rsidP="00047020">
            <w:pPr>
              <w:widowControl/>
              <w:autoSpaceDE/>
              <w:autoSpaceDN/>
              <w:jc w:val="center"/>
              <w:rPr>
                <w:sz w:val="24"/>
                <w:szCs w:val="24"/>
                <w:lang w:val="id-ID"/>
              </w:rPr>
            </w:pPr>
            <w:r w:rsidRPr="00047020">
              <w:rPr>
                <w:sz w:val="24"/>
                <w:szCs w:val="24"/>
                <w:lang w:val="id-ID"/>
              </w:rPr>
              <w:t>0,60</w:t>
            </w:r>
          </w:p>
        </w:tc>
        <w:tc>
          <w:tcPr>
            <w:tcW w:w="1043" w:type="dxa"/>
            <w:vAlign w:val="center"/>
          </w:tcPr>
          <w:p w14:paraId="113DB001" w14:textId="77777777" w:rsidR="00047020" w:rsidRPr="00047020" w:rsidRDefault="00047020" w:rsidP="00047020">
            <w:pPr>
              <w:widowControl/>
              <w:autoSpaceDE/>
              <w:autoSpaceDN/>
              <w:jc w:val="center"/>
              <w:rPr>
                <w:sz w:val="24"/>
                <w:szCs w:val="24"/>
                <w:lang w:val="id-ID"/>
              </w:rPr>
            </w:pPr>
            <w:r w:rsidRPr="00047020">
              <w:rPr>
                <w:sz w:val="24"/>
                <w:szCs w:val="24"/>
                <w:lang w:val="id-ID"/>
              </w:rPr>
              <w:t>Reliabel</w:t>
            </w:r>
          </w:p>
        </w:tc>
      </w:tr>
      <w:tr w:rsidR="00047020" w:rsidRPr="00047020" w14:paraId="27B39EA4" w14:textId="77777777" w:rsidTr="001D1AFE">
        <w:trPr>
          <w:trHeight w:val="250"/>
          <w:jc w:val="center"/>
        </w:trPr>
        <w:tc>
          <w:tcPr>
            <w:tcW w:w="3990" w:type="dxa"/>
            <w:vAlign w:val="center"/>
          </w:tcPr>
          <w:p w14:paraId="3EF6860A" w14:textId="77777777" w:rsidR="00047020" w:rsidRPr="00047020" w:rsidRDefault="00047020" w:rsidP="00047020">
            <w:pPr>
              <w:widowControl/>
              <w:autoSpaceDE/>
              <w:autoSpaceDN/>
              <w:jc w:val="both"/>
              <w:rPr>
                <w:sz w:val="24"/>
                <w:szCs w:val="24"/>
                <w:lang w:val="id-ID"/>
              </w:rPr>
            </w:pPr>
            <w:r w:rsidRPr="00047020">
              <w:rPr>
                <w:sz w:val="24"/>
                <w:szCs w:val="24"/>
                <w:lang w:val="id-ID"/>
              </w:rPr>
              <w:t>Ketahanan Pangan Lokal</w:t>
            </w:r>
          </w:p>
        </w:tc>
        <w:tc>
          <w:tcPr>
            <w:tcW w:w="1277" w:type="dxa"/>
            <w:vAlign w:val="center"/>
          </w:tcPr>
          <w:p w14:paraId="12810D3F" w14:textId="77777777" w:rsidR="00047020" w:rsidRPr="00047020" w:rsidRDefault="00047020" w:rsidP="00047020">
            <w:pPr>
              <w:widowControl/>
              <w:autoSpaceDE/>
              <w:autoSpaceDN/>
              <w:jc w:val="center"/>
              <w:rPr>
                <w:sz w:val="24"/>
                <w:szCs w:val="24"/>
                <w:lang w:val="id-ID"/>
              </w:rPr>
            </w:pPr>
            <w:r w:rsidRPr="00047020">
              <w:rPr>
                <w:sz w:val="24"/>
                <w:szCs w:val="24"/>
                <w:lang w:val="id-ID"/>
              </w:rPr>
              <w:t>0</w:t>
            </w:r>
            <w:r w:rsidRPr="00047020">
              <w:rPr>
                <w:i/>
                <w:iCs/>
                <w:sz w:val="24"/>
                <w:szCs w:val="24"/>
                <w:lang w:val="id-ID"/>
              </w:rPr>
              <w:t>,</w:t>
            </w:r>
            <w:r w:rsidRPr="00047020">
              <w:rPr>
                <w:sz w:val="24"/>
                <w:szCs w:val="24"/>
                <w:lang w:val="id-ID"/>
              </w:rPr>
              <w:t>876</w:t>
            </w:r>
          </w:p>
        </w:tc>
        <w:tc>
          <w:tcPr>
            <w:tcW w:w="1345" w:type="dxa"/>
            <w:vAlign w:val="center"/>
          </w:tcPr>
          <w:p w14:paraId="7BE5D4AB" w14:textId="77777777" w:rsidR="00047020" w:rsidRPr="00047020" w:rsidRDefault="00047020" w:rsidP="00047020">
            <w:pPr>
              <w:widowControl/>
              <w:autoSpaceDE/>
              <w:autoSpaceDN/>
              <w:jc w:val="center"/>
              <w:rPr>
                <w:sz w:val="24"/>
                <w:szCs w:val="24"/>
                <w:lang w:val="en-US"/>
              </w:rPr>
            </w:pPr>
            <w:r w:rsidRPr="00047020">
              <w:rPr>
                <w:sz w:val="24"/>
                <w:szCs w:val="24"/>
                <w:lang w:val="id-ID"/>
              </w:rPr>
              <w:t>0</w:t>
            </w:r>
            <w:r w:rsidRPr="00047020">
              <w:rPr>
                <w:i/>
                <w:iCs/>
                <w:sz w:val="24"/>
                <w:szCs w:val="24"/>
                <w:lang w:val="id-ID"/>
              </w:rPr>
              <w:t>,</w:t>
            </w:r>
            <w:r w:rsidRPr="00047020">
              <w:rPr>
                <w:sz w:val="24"/>
                <w:szCs w:val="24"/>
                <w:lang w:val="id-ID"/>
              </w:rPr>
              <w:t>910</w:t>
            </w:r>
          </w:p>
        </w:tc>
        <w:tc>
          <w:tcPr>
            <w:tcW w:w="1059" w:type="dxa"/>
            <w:vAlign w:val="center"/>
          </w:tcPr>
          <w:p w14:paraId="3B1C9976" w14:textId="77777777" w:rsidR="00047020" w:rsidRPr="00047020" w:rsidRDefault="00047020" w:rsidP="00047020">
            <w:pPr>
              <w:widowControl/>
              <w:autoSpaceDE/>
              <w:autoSpaceDN/>
              <w:jc w:val="center"/>
              <w:rPr>
                <w:sz w:val="24"/>
                <w:szCs w:val="24"/>
                <w:lang w:val="id-ID"/>
              </w:rPr>
            </w:pPr>
            <w:r w:rsidRPr="00047020">
              <w:rPr>
                <w:sz w:val="24"/>
                <w:szCs w:val="24"/>
                <w:lang w:val="id-ID"/>
              </w:rPr>
              <w:t>0,60</w:t>
            </w:r>
          </w:p>
        </w:tc>
        <w:tc>
          <w:tcPr>
            <w:tcW w:w="1043" w:type="dxa"/>
            <w:vAlign w:val="center"/>
          </w:tcPr>
          <w:p w14:paraId="533808BA" w14:textId="77777777" w:rsidR="00047020" w:rsidRPr="00047020" w:rsidRDefault="00047020" w:rsidP="00047020">
            <w:pPr>
              <w:widowControl/>
              <w:autoSpaceDE/>
              <w:autoSpaceDN/>
              <w:jc w:val="center"/>
              <w:rPr>
                <w:sz w:val="24"/>
                <w:szCs w:val="24"/>
                <w:lang w:val="id-ID"/>
              </w:rPr>
            </w:pPr>
            <w:r w:rsidRPr="00047020">
              <w:rPr>
                <w:sz w:val="24"/>
                <w:szCs w:val="24"/>
                <w:lang w:val="id-ID"/>
              </w:rPr>
              <w:t>Reliabel</w:t>
            </w:r>
          </w:p>
        </w:tc>
      </w:tr>
      <w:tr w:rsidR="00047020" w:rsidRPr="00047020" w14:paraId="3D161587" w14:textId="77777777" w:rsidTr="001D1AFE">
        <w:trPr>
          <w:trHeight w:val="250"/>
          <w:jc w:val="center"/>
        </w:trPr>
        <w:tc>
          <w:tcPr>
            <w:tcW w:w="3990" w:type="dxa"/>
            <w:vAlign w:val="center"/>
          </w:tcPr>
          <w:p w14:paraId="30D9AF9A" w14:textId="77777777" w:rsidR="00047020" w:rsidRPr="00047020" w:rsidRDefault="00047020" w:rsidP="00047020">
            <w:pPr>
              <w:widowControl/>
              <w:autoSpaceDE/>
              <w:autoSpaceDN/>
              <w:jc w:val="both"/>
              <w:rPr>
                <w:sz w:val="24"/>
                <w:szCs w:val="24"/>
                <w:lang w:val="id-ID"/>
              </w:rPr>
            </w:pPr>
            <w:r w:rsidRPr="00047020">
              <w:rPr>
                <w:sz w:val="24"/>
                <w:szCs w:val="24"/>
                <w:lang w:val="id-ID"/>
              </w:rPr>
              <w:t>Peran Gender dalam Kewirausahaan UMKM Pangan</w:t>
            </w:r>
          </w:p>
        </w:tc>
        <w:tc>
          <w:tcPr>
            <w:tcW w:w="1277" w:type="dxa"/>
            <w:vAlign w:val="center"/>
          </w:tcPr>
          <w:p w14:paraId="2A327F5D" w14:textId="77777777" w:rsidR="00047020" w:rsidRPr="00047020" w:rsidRDefault="00047020" w:rsidP="00047020">
            <w:pPr>
              <w:widowControl/>
              <w:autoSpaceDE/>
              <w:autoSpaceDN/>
              <w:jc w:val="center"/>
              <w:rPr>
                <w:sz w:val="24"/>
                <w:szCs w:val="24"/>
                <w:lang w:val="en-US"/>
              </w:rPr>
            </w:pPr>
            <w:r w:rsidRPr="00047020">
              <w:rPr>
                <w:sz w:val="24"/>
                <w:szCs w:val="24"/>
                <w:lang w:val="id-ID"/>
              </w:rPr>
              <w:t>0</w:t>
            </w:r>
            <w:r w:rsidRPr="00047020">
              <w:rPr>
                <w:i/>
                <w:iCs/>
                <w:sz w:val="24"/>
                <w:szCs w:val="24"/>
                <w:lang w:val="id-ID"/>
              </w:rPr>
              <w:t>,</w:t>
            </w:r>
            <w:r w:rsidRPr="00047020">
              <w:rPr>
                <w:sz w:val="24"/>
                <w:szCs w:val="24"/>
                <w:lang w:val="id-ID"/>
              </w:rPr>
              <w:t>899</w:t>
            </w:r>
          </w:p>
        </w:tc>
        <w:tc>
          <w:tcPr>
            <w:tcW w:w="1345" w:type="dxa"/>
            <w:vAlign w:val="center"/>
          </w:tcPr>
          <w:p w14:paraId="6E4CD325" w14:textId="77777777" w:rsidR="00047020" w:rsidRPr="00047020" w:rsidRDefault="00047020" w:rsidP="00047020">
            <w:pPr>
              <w:widowControl/>
              <w:autoSpaceDE/>
              <w:autoSpaceDN/>
              <w:jc w:val="center"/>
              <w:rPr>
                <w:sz w:val="24"/>
                <w:szCs w:val="24"/>
                <w:lang w:val="en-US"/>
              </w:rPr>
            </w:pPr>
            <w:r w:rsidRPr="00047020">
              <w:rPr>
                <w:sz w:val="24"/>
                <w:szCs w:val="24"/>
                <w:lang w:val="id-ID"/>
              </w:rPr>
              <w:t>0</w:t>
            </w:r>
            <w:r w:rsidRPr="00047020">
              <w:rPr>
                <w:i/>
                <w:iCs/>
                <w:sz w:val="24"/>
                <w:szCs w:val="24"/>
                <w:lang w:val="id-ID"/>
              </w:rPr>
              <w:t>,</w:t>
            </w:r>
            <w:r w:rsidRPr="00047020">
              <w:rPr>
                <w:sz w:val="24"/>
                <w:szCs w:val="24"/>
                <w:lang w:val="id-ID"/>
              </w:rPr>
              <w:t>919</w:t>
            </w:r>
          </w:p>
        </w:tc>
        <w:tc>
          <w:tcPr>
            <w:tcW w:w="1059" w:type="dxa"/>
            <w:vAlign w:val="center"/>
          </w:tcPr>
          <w:p w14:paraId="144D33C5" w14:textId="77777777" w:rsidR="00047020" w:rsidRPr="00047020" w:rsidRDefault="00047020" w:rsidP="00047020">
            <w:pPr>
              <w:widowControl/>
              <w:autoSpaceDE/>
              <w:autoSpaceDN/>
              <w:jc w:val="center"/>
              <w:rPr>
                <w:sz w:val="24"/>
                <w:szCs w:val="24"/>
                <w:lang w:val="id-ID"/>
              </w:rPr>
            </w:pPr>
            <w:r w:rsidRPr="00047020">
              <w:rPr>
                <w:sz w:val="24"/>
                <w:szCs w:val="24"/>
                <w:lang w:val="id-ID"/>
              </w:rPr>
              <w:t>0,60</w:t>
            </w:r>
          </w:p>
        </w:tc>
        <w:tc>
          <w:tcPr>
            <w:tcW w:w="1043" w:type="dxa"/>
            <w:vAlign w:val="center"/>
          </w:tcPr>
          <w:p w14:paraId="70C7D3D2" w14:textId="77777777" w:rsidR="00047020" w:rsidRPr="00047020" w:rsidRDefault="00047020" w:rsidP="00047020">
            <w:pPr>
              <w:widowControl/>
              <w:autoSpaceDE/>
              <w:autoSpaceDN/>
              <w:jc w:val="center"/>
              <w:rPr>
                <w:sz w:val="24"/>
                <w:szCs w:val="24"/>
                <w:lang w:val="id-ID"/>
              </w:rPr>
            </w:pPr>
            <w:r w:rsidRPr="00047020">
              <w:rPr>
                <w:sz w:val="24"/>
                <w:szCs w:val="24"/>
                <w:lang w:val="id-ID"/>
              </w:rPr>
              <w:t>Reliabel</w:t>
            </w:r>
          </w:p>
        </w:tc>
      </w:tr>
    </w:tbl>
    <w:p w14:paraId="65223E41" w14:textId="77777777" w:rsidR="001D1AFE" w:rsidRDefault="001D1AFE" w:rsidP="00FD4DDE">
      <w:pPr>
        <w:pStyle w:val="Heading1"/>
        <w:ind w:left="0" w:firstLine="720"/>
        <w:jc w:val="both"/>
        <w:rPr>
          <w:b w:val="0"/>
          <w:bCs w:val="0"/>
          <w:lang w:val="id-ID"/>
        </w:rPr>
      </w:pPr>
    </w:p>
    <w:p w14:paraId="4D39A52B" w14:textId="7FC28982" w:rsidR="00FD4DDE" w:rsidRDefault="00FD4DDE" w:rsidP="001D1AFE">
      <w:pPr>
        <w:pStyle w:val="Heading1"/>
        <w:ind w:left="0" w:firstLine="567"/>
        <w:jc w:val="both"/>
        <w:rPr>
          <w:b w:val="0"/>
          <w:bCs w:val="0"/>
          <w:lang w:val="id-ID"/>
        </w:rPr>
      </w:pPr>
      <w:r w:rsidRPr="00FD4DDE">
        <w:rPr>
          <w:b w:val="0"/>
          <w:bCs w:val="0"/>
          <w:lang w:val="id-ID"/>
        </w:rPr>
        <w:t>Hasil</w:t>
      </w:r>
      <w:r>
        <w:rPr>
          <w:b w:val="0"/>
          <w:bCs w:val="0"/>
          <w:lang w:val="id-ID"/>
        </w:rPr>
        <w:t xml:space="preserve"> </w:t>
      </w:r>
      <w:r w:rsidRPr="00FD4DDE">
        <w:rPr>
          <w:b w:val="0"/>
          <w:bCs w:val="0"/>
          <w:lang w:val="id-ID"/>
        </w:rPr>
        <w:t>uji reliabilitas yang ditunjukkan melalui nilai Cronbach’s Alpha dan Composite Reliability, diketahui bahwa seluruh variabel dalam penelitian ini memenuhi kriteria reliabilitas. Variabel Strategi Pemberdayaan Perempuan memperoleh nilai Cronbach’s Alpha sebesar 0,845 dan Composite Reliability sebesar 0,897, yang keduanya berada jauh di atas nilai batas minimum 0,60. Hal ini menunjukkan bahwa indikator-indikator pada variabel tersebut memiliki konsistensi internal yang baik dalam mengukur konstruknya.</w:t>
      </w:r>
    </w:p>
    <w:p w14:paraId="77E6808D" w14:textId="01E5F0AA" w:rsidR="00047020" w:rsidRPr="00640661" w:rsidRDefault="00FD4DDE" w:rsidP="001D1AFE">
      <w:pPr>
        <w:pStyle w:val="Heading1"/>
        <w:ind w:left="0" w:firstLine="567"/>
        <w:jc w:val="both"/>
        <w:rPr>
          <w:b w:val="0"/>
          <w:bCs w:val="0"/>
          <w:lang w:val="id-ID"/>
        </w:rPr>
      </w:pPr>
      <w:r w:rsidRPr="00FD4DDE">
        <w:rPr>
          <w:b w:val="0"/>
          <w:bCs w:val="0"/>
          <w:lang w:val="id-ID"/>
        </w:rPr>
        <w:t xml:space="preserve">Selanjutnya, pada variabel Ketahanan Pangan Lokal, nilai Cronbach’s Alpha </w:t>
      </w:r>
      <w:r w:rsidRPr="00FD4DDE">
        <w:rPr>
          <w:b w:val="0"/>
          <w:bCs w:val="0"/>
          <w:lang w:val="id-ID"/>
        </w:rPr>
        <w:lastRenderedPageBreak/>
        <w:t>sebesar 0,876 dan Composite Reliability sebesar 0,910 juga melebihi nilai batas 0,60, sehingga dapat disimpulkan bahwa variabel ini reliabel. Dengan demikian, seluruh indikator yang digunakan mampu menjelaskan konstruk ketahanan pangan lokal secara konsisten dan dapat dipercaya.</w:t>
      </w:r>
      <w:r>
        <w:rPr>
          <w:b w:val="0"/>
          <w:bCs w:val="0"/>
          <w:lang w:val="id-ID"/>
        </w:rPr>
        <w:t xml:space="preserve"> </w:t>
      </w:r>
      <w:r w:rsidRPr="00FD4DDE">
        <w:rPr>
          <w:b w:val="0"/>
          <w:bCs w:val="0"/>
          <w:lang w:val="id-ID"/>
        </w:rPr>
        <w:t>Sementara itu, variabel Peran Gender dalam Kewirausahaan UMKM Pangan memperoleh nilai Cronbach’s Alpha sebesar 0,899 dan Composite Reliability sebesar 0,919. Nilai ini menunjukkan tingkat reliabilitas yang sangat baik, sehingga dapat dipastikan bahwa semua indikator yang menyusun variabel tersebut mampu mengukur konstruk dengan stabil dan konsisten.</w:t>
      </w:r>
      <w:r w:rsidR="006C5318">
        <w:rPr>
          <w:b w:val="0"/>
          <w:bCs w:val="0"/>
          <w:lang w:val="id-ID"/>
        </w:rPr>
        <w:t xml:space="preserve"> </w:t>
      </w:r>
      <w:r w:rsidRPr="00FD4DDE">
        <w:rPr>
          <w:b w:val="0"/>
          <w:bCs w:val="0"/>
          <w:lang w:val="id-ID"/>
        </w:rPr>
        <w:t>Secara keseluruhan, hasil ini menegaskan bahwa seluruh instrumen penelitian memiliki reliabilitas yang kuat. Artinya, indikator-indikator yang digunakan pada variabel penelitian mampu menghasilkan pengukuran yang konsisten sehingga layak digunakan untuk pengujian model penelitian lebih lanjut.</w:t>
      </w:r>
    </w:p>
    <w:p w14:paraId="2EB152C6" w14:textId="61A8190C" w:rsidR="009007DF" w:rsidRDefault="00CF7158" w:rsidP="001D1AFE">
      <w:pPr>
        <w:pStyle w:val="Heading1"/>
        <w:spacing w:before="120" w:after="60"/>
        <w:ind w:left="0"/>
        <w:rPr>
          <w:lang w:val="id-ID"/>
        </w:rPr>
      </w:pPr>
      <w:r>
        <w:t>Tabel</w:t>
      </w:r>
      <w:r>
        <w:rPr>
          <w:lang w:val="id-ID"/>
        </w:rPr>
        <w:t xml:space="preserve"> 2.</w:t>
      </w:r>
      <w:r w:rsidR="00810F3B">
        <w:rPr>
          <w:lang w:val="id-ID"/>
        </w:rPr>
        <w:t xml:space="preserve"> </w:t>
      </w:r>
      <w:r w:rsidR="00E649B5" w:rsidRPr="00E649B5">
        <w:rPr>
          <w:b w:val="0"/>
          <w:bCs w:val="0"/>
          <w:lang w:val="id-ID"/>
        </w:rPr>
        <w:t>Pengujian Hipotesis</w:t>
      </w:r>
      <w:r w:rsidR="00E649B5">
        <w:rPr>
          <w:lang w:val="id-ID"/>
        </w:rPr>
        <w:t xml:space="preserve"> </w:t>
      </w:r>
    </w:p>
    <w:tbl>
      <w:tblPr>
        <w:tblW w:w="8620" w:type="dxa"/>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920"/>
        <w:gridCol w:w="3431"/>
        <w:gridCol w:w="1248"/>
        <w:gridCol w:w="922"/>
        <w:gridCol w:w="919"/>
        <w:gridCol w:w="1180"/>
      </w:tblGrid>
      <w:tr w:rsidR="00E649B5" w:rsidRPr="00E649B5" w14:paraId="5CF631BA" w14:textId="77777777" w:rsidTr="001D1AFE">
        <w:trPr>
          <w:trHeight w:val="746"/>
          <w:jc w:val="center"/>
        </w:trPr>
        <w:tc>
          <w:tcPr>
            <w:tcW w:w="920" w:type="dxa"/>
            <w:vAlign w:val="center"/>
          </w:tcPr>
          <w:p w14:paraId="0E77D74B" w14:textId="77777777" w:rsidR="00E649B5" w:rsidRPr="00E649B5" w:rsidRDefault="00E649B5" w:rsidP="00E649B5">
            <w:pPr>
              <w:jc w:val="center"/>
              <w:rPr>
                <w:rFonts w:eastAsia="Microsoft Sans Serif"/>
                <w:color w:val="000000"/>
                <w:sz w:val="24"/>
                <w:szCs w:val="24"/>
              </w:rPr>
            </w:pPr>
            <w:r w:rsidRPr="00E649B5">
              <w:rPr>
                <w:rFonts w:eastAsia="Microsoft Sans Serif"/>
                <w:color w:val="000000"/>
                <w:sz w:val="24"/>
                <w:szCs w:val="24"/>
              </w:rPr>
              <w:t>Hipotesis</w:t>
            </w:r>
          </w:p>
        </w:tc>
        <w:tc>
          <w:tcPr>
            <w:tcW w:w="3431" w:type="dxa"/>
            <w:vAlign w:val="center"/>
          </w:tcPr>
          <w:p w14:paraId="268B061B" w14:textId="77777777" w:rsidR="00E649B5" w:rsidRPr="00E649B5" w:rsidRDefault="00E649B5" w:rsidP="00E649B5">
            <w:pPr>
              <w:ind w:left="-142"/>
              <w:jc w:val="center"/>
              <w:rPr>
                <w:rFonts w:eastAsia="Microsoft Sans Serif"/>
                <w:color w:val="000000"/>
                <w:sz w:val="24"/>
                <w:szCs w:val="24"/>
              </w:rPr>
            </w:pPr>
            <w:r w:rsidRPr="00E649B5">
              <w:rPr>
                <w:rFonts w:eastAsia="Microsoft Sans Serif"/>
                <w:color w:val="000000"/>
                <w:sz w:val="24"/>
                <w:szCs w:val="24"/>
              </w:rPr>
              <w:t>Variabel</w:t>
            </w:r>
          </w:p>
        </w:tc>
        <w:tc>
          <w:tcPr>
            <w:tcW w:w="1248" w:type="dxa"/>
            <w:vAlign w:val="center"/>
          </w:tcPr>
          <w:p w14:paraId="3E75F394" w14:textId="77777777" w:rsidR="00E649B5" w:rsidRPr="00E649B5" w:rsidRDefault="00E649B5" w:rsidP="00E649B5">
            <w:pPr>
              <w:jc w:val="center"/>
              <w:rPr>
                <w:rFonts w:eastAsia="Microsoft Sans Serif"/>
                <w:i/>
                <w:color w:val="000000"/>
                <w:sz w:val="24"/>
                <w:szCs w:val="24"/>
              </w:rPr>
            </w:pPr>
            <w:r w:rsidRPr="00E649B5">
              <w:rPr>
                <w:rFonts w:eastAsia="Microsoft Sans Serif"/>
                <w:i/>
                <w:color w:val="000000"/>
                <w:sz w:val="24"/>
                <w:szCs w:val="24"/>
              </w:rPr>
              <w:t>Path coefficients</w:t>
            </w:r>
          </w:p>
        </w:tc>
        <w:tc>
          <w:tcPr>
            <w:tcW w:w="922" w:type="dxa"/>
            <w:vAlign w:val="center"/>
          </w:tcPr>
          <w:p w14:paraId="162C7F02" w14:textId="61259D33" w:rsidR="00E649B5" w:rsidRPr="00E649B5" w:rsidRDefault="00E649B5" w:rsidP="00F00E03">
            <w:pPr>
              <w:ind w:left="-2" w:hanging="2"/>
              <w:jc w:val="center"/>
              <w:rPr>
                <w:rFonts w:eastAsia="Microsoft Sans Serif"/>
                <w:i/>
                <w:color w:val="000000"/>
                <w:sz w:val="24"/>
                <w:szCs w:val="24"/>
              </w:rPr>
            </w:pPr>
            <w:r w:rsidRPr="00E649B5">
              <w:rPr>
                <w:rFonts w:eastAsia="Microsoft Sans Serif"/>
                <w:i/>
                <w:color w:val="000000"/>
                <w:sz w:val="24"/>
                <w:szCs w:val="24"/>
              </w:rPr>
              <w:t>t- statistics</w:t>
            </w:r>
          </w:p>
        </w:tc>
        <w:tc>
          <w:tcPr>
            <w:tcW w:w="919" w:type="dxa"/>
            <w:vAlign w:val="center"/>
          </w:tcPr>
          <w:p w14:paraId="4411370F" w14:textId="77777777" w:rsidR="00E649B5" w:rsidRPr="00E649B5" w:rsidRDefault="00E649B5" w:rsidP="00E649B5">
            <w:pPr>
              <w:jc w:val="center"/>
              <w:rPr>
                <w:rFonts w:eastAsia="Microsoft Sans Serif"/>
                <w:i/>
                <w:color w:val="000000"/>
                <w:sz w:val="24"/>
                <w:szCs w:val="24"/>
              </w:rPr>
            </w:pPr>
            <w:r w:rsidRPr="00E649B5">
              <w:rPr>
                <w:rFonts w:eastAsia="Microsoft Sans Serif"/>
                <w:i/>
                <w:color w:val="000000"/>
                <w:sz w:val="24"/>
                <w:szCs w:val="24"/>
              </w:rPr>
              <w:t>p- values</w:t>
            </w:r>
          </w:p>
        </w:tc>
        <w:tc>
          <w:tcPr>
            <w:tcW w:w="1180" w:type="dxa"/>
            <w:vAlign w:val="center"/>
          </w:tcPr>
          <w:p w14:paraId="637A114A" w14:textId="77777777" w:rsidR="00E649B5" w:rsidRPr="00E649B5" w:rsidRDefault="00E649B5" w:rsidP="00E649B5">
            <w:pPr>
              <w:ind w:left="3"/>
              <w:jc w:val="center"/>
              <w:rPr>
                <w:rFonts w:eastAsia="Microsoft Sans Serif"/>
                <w:color w:val="000000"/>
                <w:sz w:val="24"/>
                <w:szCs w:val="24"/>
              </w:rPr>
            </w:pPr>
            <w:r w:rsidRPr="00E649B5">
              <w:rPr>
                <w:rFonts w:eastAsia="Microsoft Sans Serif"/>
                <w:color w:val="000000"/>
                <w:sz w:val="24"/>
                <w:szCs w:val="24"/>
              </w:rPr>
              <w:t>Keterangan</w:t>
            </w:r>
          </w:p>
        </w:tc>
      </w:tr>
      <w:tr w:rsidR="00E649B5" w:rsidRPr="00E649B5" w14:paraId="34260F0D" w14:textId="77777777" w:rsidTr="001D1AFE">
        <w:trPr>
          <w:trHeight w:val="574"/>
          <w:jc w:val="center"/>
        </w:trPr>
        <w:tc>
          <w:tcPr>
            <w:tcW w:w="920" w:type="dxa"/>
            <w:vAlign w:val="center"/>
          </w:tcPr>
          <w:p w14:paraId="6BDE9159" w14:textId="77777777" w:rsidR="00E649B5" w:rsidRPr="00E649B5" w:rsidRDefault="00E649B5" w:rsidP="00E649B5">
            <w:pPr>
              <w:ind w:left="107"/>
              <w:jc w:val="center"/>
              <w:rPr>
                <w:rFonts w:eastAsia="Microsoft Sans Serif"/>
                <w:color w:val="000000"/>
                <w:sz w:val="24"/>
                <w:szCs w:val="24"/>
                <w:lang w:val="en-US"/>
              </w:rPr>
            </w:pPr>
            <w:r w:rsidRPr="00E649B5">
              <w:rPr>
                <w:rFonts w:eastAsia="Microsoft Sans Serif"/>
                <w:color w:val="000000"/>
                <w:sz w:val="24"/>
                <w:szCs w:val="24"/>
              </w:rPr>
              <w:t>H</w:t>
            </w:r>
            <w:r w:rsidRPr="00E649B5">
              <w:rPr>
                <w:rFonts w:eastAsia="Microsoft Sans Serif"/>
                <w:color w:val="000000"/>
                <w:sz w:val="24"/>
                <w:szCs w:val="24"/>
                <w:lang w:val="en-US"/>
              </w:rPr>
              <w:t>1</w:t>
            </w:r>
          </w:p>
        </w:tc>
        <w:tc>
          <w:tcPr>
            <w:tcW w:w="3431" w:type="dxa"/>
          </w:tcPr>
          <w:p w14:paraId="547AE8EF" w14:textId="77777777" w:rsidR="00E649B5" w:rsidRPr="00E649B5" w:rsidRDefault="00E649B5" w:rsidP="00E649B5">
            <w:pPr>
              <w:ind w:left="107" w:right="54"/>
              <w:rPr>
                <w:rFonts w:eastAsia="Microsoft Sans Serif"/>
                <w:color w:val="000000"/>
                <w:sz w:val="24"/>
                <w:szCs w:val="24"/>
                <w:lang w:val="en-US"/>
              </w:rPr>
            </w:pPr>
            <w:r w:rsidRPr="00E649B5">
              <w:rPr>
                <w:rFonts w:eastAsia="Microsoft Sans Serif"/>
                <w:color w:val="000000"/>
                <w:sz w:val="24"/>
                <w:szCs w:val="24"/>
                <w:lang w:val="en-US"/>
              </w:rPr>
              <w:t>Peran Gender dalam Kewirausahaan UMKM Pangan → Strategi Pemberdayaan Perempuan</w:t>
            </w:r>
          </w:p>
        </w:tc>
        <w:tc>
          <w:tcPr>
            <w:tcW w:w="1248" w:type="dxa"/>
            <w:vAlign w:val="center"/>
          </w:tcPr>
          <w:p w14:paraId="0A46FE5B" w14:textId="77777777" w:rsidR="00E649B5" w:rsidRPr="00E649B5" w:rsidRDefault="00E649B5" w:rsidP="00E649B5">
            <w:pPr>
              <w:widowControl/>
              <w:autoSpaceDE/>
              <w:autoSpaceDN/>
              <w:jc w:val="center"/>
              <w:rPr>
                <w:sz w:val="24"/>
                <w:szCs w:val="24"/>
                <w:lang w:val="id-ID"/>
              </w:rPr>
            </w:pPr>
            <w:r w:rsidRPr="00E649B5">
              <w:rPr>
                <w:sz w:val="24"/>
                <w:szCs w:val="24"/>
                <w:lang w:val="id-ID"/>
              </w:rPr>
              <w:t>0.660</w:t>
            </w:r>
          </w:p>
        </w:tc>
        <w:tc>
          <w:tcPr>
            <w:tcW w:w="922" w:type="dxa"/>
            <w:vAlign w:val="center"/>
          </w:tcPr>
          <w:p w14:paraId="6098A141" w14:textId="77777777" w:rsidR="00E649B5" w:rsidRPr="00E649B5" w:rsidRDefault="00E649B5" w:rsidP="00E649B5">
            <w:pPr>
              <w:widowControl/>
              <w:autoSpaceDE/>
              <w:autoSpaceDN/>
              <w:jc w:val="center"/>
              <w:rPr>
                <w:sz w:val="24"/>
                <w:szCs w:val="24"/>
                <w:lang w:val="id-ID"/>
              </w:rPr>
            </w:pPr>
            <w:r w:rsidRPr="00E649B5">
              <w:rPr>
                <w:sz w:val="24"/>
                <w:szCs w:val="24"/>
                <w:lang w:val="id-ID"/>
              </w:rPr>
              <w:t>17.092</w:t>
            </w:r>
          </w:p>
        </w:tc>
        <w:tc>
          <w:tcPr>
            <w:tcW w:w="919" w:type="dxa"/>
            <w:vAlign w:val="center"/>
          </w:tcPr>
          <w:p w14:paraId="5A6F1D4B" w14:textId="77777777" w:rsidR="00E649B5" w:rsidRPr="00E649B5" w:rsidRDefault="00E649B5" w:rsidP="00E649B5">
            <w:pPr>
              <w:widowControl/>
              <w:autoSpaceDE/>
              <w:autoSpaceDN/>
              <w:jc w:val="center"/>
              <w:rPr>
                <w:sz w:val="24"/>
                <w:szCs w:val="24"/>
                <w:lang w:val="id-ID"/>
              </w:rPr>
            </w:pPr>
            <w:r w:rsidRPr="00E649B5">
              <w:rPr>
                <w:sz w:val="24"/>
                <w:szCs w:val="24"/>
                <w:lang w:val="id-ID"/>
              </w:rPr>
              <w:t>0.000</w:t>
            </w:r>
          </w:p>
        </w:tc>
        <w:tc>
          <w:tcPr>
            <w:tcW w:w="1180" w:type="dxa"/>
            <w:vAlign w:val="center"/>
          </w:tcPr>
          <w:p w14:paraId="73C3A88D" w14:textId="77777777" w:rsidR="00E649B5" w:rsidRPr="00E649B5" w:rsidRDefault="00E649B5" w:rsidP="00E649B5">
            <w:pPr>
              <w:ind w:left="104"/>
              <w:jc w:val="center"/>
              <w:rPr>
                <w:rFonts w:eastAsia="Microsoft Sans Serif"/>
                <w:color w:val="000000"/>
                <w:sz w:val="24"/>
                <w:szCs w:val="24"/>
              </w:rPr>
            </w:pPr>
            <w:r w:rsidRPr="00E649B5">
              <w:rPr>
                <w:rFonts w:eastAsia="Microsoft Sans Serif"/>
                <w:color w:val="000000"/>
                <w:sz w:val="24"/>
                <w:szCs w:val="24"/>
              </w:rPr>
              <w:t>Signifikan</w:t>
            </w:r>
          </w:p>
        </w:tc>
      </w:tr>
      <w:tr w:rsidR="00E649B5" w:rsidRPr="00E649B5" w14:paraId="58E131B8" w14:textId="77777777" w:rsidTr="001D1AFE">
        <w:trPr>
          <w:trHeight w:val="450"/>
          <w:jc w:val="center"/>
        </w:trPr>
        <w:tc>
          <w:tcPr>
            <w:tcW w:w="920" w:type="dxa"/>
            <w:vAlign w:val="center"/>
          </w:tcPr>
          <w:p w14:paraId="331C39DE" w14:textId="77777777" w:rsidR="00E649B5" w:rsidRPr="00E649B5" w:rsidRDefault="00E649B5" w:rsidP="00E649B5">
            <w:pPr>
              <w:ind w:left="107"/>
              <w:jc w:val="center"/>
              <w:rPr>
                <w:rFonts w:eastAsia="Microsoft Sans Serif"/>
                <w:color w:val="000000"/>
                <w:sz w:val="24"/>
                <w:szCs w:val="24"/>
                <w:lang w:val="en-US"/>
              </w:rPr>
            </w:pPr>
            <w:r w:rsidRPr="00E649B5">
              <w:rPr>
                <w:rFonts w:eastAsia="Microsoft Sans Serif"/>
                <w:color w:val="000000"/>
                <w:sz w:val="24"/>
                <w:szCs w:val="24"/>
              </w:rPr>
              <w:t>H</w:t>
            </w:r>
            <w:r w:rsidRPr="00E649B5">
              <w:rPr>
                <w:rFonts w:eastAsia="Microsoft Sans Serif"/>
                <w:color w:val="000000"/>
                <w:sz w:val="24"/>
                <w:szCs w:val="24"/>
                <w:lang w:val="en-US"/>
              </w:rPr>
              <w:t>2</w:t>
            </w:r>
          </w:p>
        </w:tc>
        <w:tc>
          <w:tcPr>
            <w:tcW w:w="3431" w:type="dxa"/>
          </w:tcPr>
          <w:p w14:paraId="5CE4D2D0" w14:textId="77777777" w:rsidR="00E649B5" w:rsidRPr="00E649B5" w:rsidRDefault="00E649B5" w:rsidP="00E649B5">
            <w:pPr>
              <w:ind w:left="107" w:right="54"/>
              <w:rPr>
                <w:rFonts w:eastAsia="Microsoft Sans Serif"/>
                <w:color w:val="000000"/>
                <w:sz w:val="24"/>
                <w:szCs w:val="24"/>
                <w:lang w:val="en-US"/>
              </w:rPr>
            </w:pPr>
            <w:r w:rsidRPr="00E649B5">
              <w:rPr>
                <w:rFonts w:eastAsia="Microsoft Sans Serif"/>
                <w:color w:val="000000"/>
                <w:sz w:val="24"/>
                <w:szCs w:val="24"/>
                <w:lang w:val="en-US"/>
              </w:rPr>
              <w:t>Peran Gender dalam Kewirausahaan UMKM Pangan → Ketahanan Pangan Lokal</w:t>
            </w:r>
          </w:p>
        </w:tc>
        <w:tc>
          <w:tcPr>
            <w:tcW w:w="1248" w:type="dxa"/>
            <w:vAlign w:val="center"/>
          </w:tcPr>
          <w:p w14:paraId="5178553F" w14:textId="77777777" w:rsidR="00E649B5" w:rsidRPr="00E649B5" w:rsidRDefault="00E649B5" w:rsidP="00E649B5">
            <w:pPr>
              <w:widowControl/>
              <w:autoSpaceDE/>
              <w:autoSpaceDN/>
              <w:jc w:val="center"/>
              <w:rPr>
                <w:sz w:val="24"/>
                <w:szCs w:val="24"/>
                <w:lang w:val="id-ID"/>
              </w:rPr>
            </w:pPr>
            <w:r w:rsidRPr="00E649B5">
              <w:rPr>
                <w:sz w:val="24"/>
                <w:szCs w:val="24"/>
                <w:lang w:val="id-ID"/>
              </w:rPr>
              <w:t>0.248</w:t>
            </w:r>
          </w:p>
        </w:tc>
        <w:tc>
          <w:tcPr>
            <w:tcW w:w="922" w:type="dxa"/>
            <w:vAlign w:val="center"/>
          </w:tcPr>
          <w:p w14:paraId="106B2A01" w14:textId="77777777" w:rsidR="00E649B5" w:rsidRPr="00E649B5" w:rsidRDefault="00E649B5" w:rsidP="00E649B5">
            <w:pPr>
              <w:widowControl/>
              <w:autoSpaceDE/>
              <w:autoSpaceDN/>
              <w:jc w:val="center"/>
              <w:rPr>
                <w:sz w:val="24"/>
                <w:szCs w:val="24"/>
                <w:lang w:val="id-ID"/>
              </w:rPr>
            </w:pPr>
            <w:r w:rsidRPr="00E649B5">
              <w:rPr>
                <w:sz w:val="24"/>
                <w:szCs w:val="24"/>
                <w:lang w:val="id-ID"/>
              </w:rPr>
              <w:t>4.120</w:t>
            </w:r>
          </w:p>
        </w:tc>
        <w:tc>
          <w:tcPr>
            <w:tcW w:w="919" w:type="dxa"/>
            <w:vAlign w:val="center"/>
          </w:tcPr>
          <w:p w14:paraId="7A373337" w14:textId="77777777" w:rsidR="00E649B5" w:rsidRPr="00E649B5" w:rsidRDefault="00E649B5" w:rsidP="00E649B5">
            <w:pPr>
              <w:widowControl/>
              <w:autoSpaceDE/>
              <w:autoSpaceDN/>
              <w:jc w:val="center"/>
              <w:rPr>
                <w:sz w:val="24"/>
                <w:szCs w:val="24"/>
                <w:lang w:val="id-ID"/>
              </w:rPr>
            </w:pPr>
            <w:r w:rsidRPr="00E649B5">
              <w:rPr>
                <w:sz w:val="24"/>
                <w:szCs w:val="24"/>
                <w:lang w:val="id-ID"/>
              </w:rPr>
              <w:t>0.000</w:t>
            </w:r>
          </w:p>
        </w:tc>
        <w:tc>
          <w:tcPr>
            <w:tcW w:w="1180" w:type="dxa"/>
            <w:vAlign w:val="center"/>
          </w:tcPr>
          <w:p w14:paraId="32B4B06E" w14:textId="77777777" w:rsidR="00E649B5" w:rsidRPr="00E649B5" w:rsidRDefault="00E649B5" w:rsidP="00E649B5">
            <w:pPr>
              <w:ind w:left="104"/>
              <w:jc w:val="center"/>
              <w:rPr>
                <w:rFonts w:eastAsia="Microsoft Sans Serif"/>
                <w:color w:val="000000"/>
                <w:sz w:val="24"/>
                <w:szCs w:val="24"/>
              </w:rPr>
            </w:pPr>
            <w:r w:rsidRPr="00E649B5">
              <w:rPr>
                <w:rFonts w:eastAsia="Microsoft Sans Serif"/>
                <w:color w:val="000000"/>
                <w:sz w:val="24"/>
                <w:szCs w:val="24"/>
              </w:rPr>
              <w:t>Signifikan</w:t>
            </w:r>
          </w:p>
        </w:tc>
      </w:tr>
      <w:tr w:rsidR="00E649B5" w:rsidRPr="00E649B5" w14:paraId="500C22D4" w14:textId="77777777" w:rsidTr="001D1AFE">
        <w:trPr>
          <w:trHeight w:val="540"/>
          <w:jc w:val="center"/>
        </w:trPr>
        <w:tc>
          <w:tcPr>
            <w:tcW w:w="920" w:type="dxa"/>
            <w:vAlign w:val="center"/>
          </w:tcPr>
          <w:p w14:paraId="523D3DCE" w14:textId="77777777" w:rsidR="00E649B5" w:rsidRPr="00E649B5" w:rsidRDefault="00E649B5" w:rsidP="00E649B5">
            <w:pPr>
              <w:ind w:left="107"/>
              <w:jc w:val="center"/>
              <w:rPr>
                <w:rFonts w:eastAsia="Microsoft Sans Serif"/>
                <w:color w:val="000000"/>
                <w:sz w:val="24"/>
                <w:szCs w:val="24"/>
                <w:lang w:val="en-US"/>
              </w:rPr>
            </w:pPr>
            <w:r w:rsidRPr="00E649B5">
              <w:rPr>
                <w:rFonts w:eastAsia="Microsoft Sans Serif"/>
                <w:color w:val="000000"/>
                <w:sz w:val="24"/>
                <w:szCs w:val="24"/>
              </w:rPr>
              <w:t>H</w:t>
            </w:r>
            <w:r w:rsidRPr="00E649B5">
              <w:rPr>
                <w:rFonts w:eastAsia="Microsoft Sans Serif"/>
                <w:color w:val="000000"/>
                <w:sz w:val="24"/>
                <w:szCs w:val="24"/>
                <w:lang w:val="en-US"/>
              </w:rPr>
              <w:t>3</w:t>
            </w:r>
          </w:p>
        </w:tc>
        <w:tc>
          <w:tcPr>
            <w:tcW w:w="3431" w:type="dxa"/>
          </w:tcPr>
          <w:p w14:paraId="1278D923" w14:textId="77777777" w:rsidR="00E649B5" w:rsidRPr="00E649B5" w:rsidRDefault="00E649B5" w:rsidP="00E649B5">
            <w:pPr>
              <w:ind w:left="107" w:right="54"/>
              <w:rPr>
                <w:rFonts w:eastAsia="Microsoft Sans Serif"/>
                <w:color w:val="000000"/>
                <w:sz w:val="24"/>
                <w:szCs w:val="24"/>
              </w:rPr>
            </w:pPr>
            <w:r w:rsidRPr="00E649B5">
              <w:rPr>
                <w:rFonts w:eastAsia="Microsoft Sans Serif"/>
                <w:color w:val="000000"/>
                <w:sz w:val="24"/>
                <w:szCs w:val="24"/>
                <w:lang w:val="en-US"/>
              </w:rPr>
              <w:t>Strategi Pemberdayaan Perempuan → Ketahanan Pangan Lokal</w:t>
            </w:r>
          </w:p>
        </w:tc>
        <w:tc>
          <w:tcPr>
            <w:tcW w:w="1248" w:type="dxa"/>
            <w:vAlign w:val="center"/>
          </w:tcPr>
          <w:p w14:paraId="412ECA43" w14:textId="77777777" w:rsidR="00E649B5" w:rsidRPr="00E649B5" w:rsidRDefault="00E649B5" w:rsidP="00E649B5">
            <w:pPr>
              <w:widowControl/>
              <w:autoSpaceDE/>
              <w:autoSpaceDN/>
              <w:jc w:val="center"/>
              <w:rPr>
                <w:sz w:val="24"/>
                <w:szCs w:val="24"/>
                <w:lang w:val="id-ID"/>
              </w:rPr>
            </w:pPr>
            <w:r w:rsidRPr="00E649B5">
              <w:rPr>
                <w:sz w:val="24"/>
                <w:szCs w:val="24"/>
                <w:lang w:val="id-ID"/>
              </w:rPr>
              <w:t>0.595</w:t>
            </w:r>
          </w:p>
        </w:tc>
        <w:tc>
          <w:tcPr>
            <w:tcW w:w="922" w:type="dxa"/>
            <w:vAlign w:val="center"/>
          </w:tcPr>
          <w:p w14:paraId="3B124F2C" w14:textId="77777777" w:rsidR="00E649B5" w:rsidRPr="00E649B5" w:rsidRDefault="00E649B5" w:rsidP="00E649B5">
            <w:pPr>
              <w:widowControl/>
              <w:autoSpaceDE/>
              <w:autoSpaceDN/>
              <w:jc w:val="center"/>
              <w:rPr>
                <w:sz w:val="24"/>
                <w:szCs w:val="24"/>
                <w:lang w:val="id-ID"/>
              </w:rPr>
            </w:pPr>
            <w:r w:rsidRPr="00E649B5">
              <w:rPr>
                <w:sz w:val="24"/>
                <w:szCs w:val="24"/>
                <w:lang w:val="id-ID"/>
              </w:rPr>
              <w:t>10.253</w:t>
            </w:r>
          </w:p>
        </w:tc>
        <w:tc>
          <w:tcPr>
            <w:tcW w:w="919" w:type="dxa"/>
            <w:vAlign w:val="center"/>
          </w:tcPr>
          <w:p w14:paraId="487414DD" w14:textId="77777777" w:rsidR="00E649B5" w:rsidRPr="00E649B5" w:rsidRDefault="00E649B5" w:rsidP="00E649B5">
            <w:pPr>
              <w:widowControl/>
              <w:autoSpaceDE/>
              <w:autoSpaceDN/>
              <w:jc w:val="center"/>
              <w:rPr>
                <w:sz w:val="24"/>
                <w:szCs w:val="24"/>
                <w:lang w:val="id-ID"/>
              </w:rPr>
            </w:pPr>
            <w:r w:rsidRPr="00E649B5">
              <w:rPr>
                <w:sz w:val="24"/>
                <w:szCs w:val="24"/>
                <w:lang w:val="id-ID"/>
              </w:rPr>
              <w:t>0.000</w:t>
            </w:r>
          </w:p>
        </w:tc>
        <w:tc>
          <w:tcPr>
            <w:tcW w:w="1180" w:type="dxa"/>
            <w:vAlign w:val="center"/>
          </w:tcPr>
          <w:p w14:paraId="28513FDF" w14:textId="77777777" w:rsidR="00E649B5" w:rsidRPr="00E649B5" w:rsidRDefault="00E649B5" w:rsidP="00E649B5">
            <w:pPr>
              <w:ind w:left="104"/>
              <w:jc w:val="center"/>
              <w:rPr>
                <w:rFonts w:eastAsia="Microsoft Sans Serif"/>
                <w:color w:val="000000"/>
                <w:sz w:val="24"/>
                <w:szCs w:val="24"/>
              </w:rPr>
            </w:pPr>
            <w:r w:rsidRPr="00E649B5">
              <w:rPr>
                <w:rFonts w:eastAsia="Microsoft Sans Serif"/>
                <w:color w:val="000000"/>
                <w:sz w:val="24"/>
                <w:szCs w:val="24"/>
              </w:rPr>
              <w:t>Signifikan</w:t>
            </w:r>
          </w:p>
        </w:tc>
      </w:tr>
      <w:tr w:rsidR="00E649B5" w:rsidRPr="00E649B5" w14:paraId="6A66050C" w14:textId="77777777" w:rsidTr="001D1AFE">
        <w:trPr>
          <w:trHeight w:val="540"/>
          <w:jc w:val="center"/>
        </w:trPr>
        <w:tc>
          <w:tcPr>
            <w:tcW w:w="920" w:type="dxa"/>
            <w:vAlign w:val="center"/>
          </w:tcPr>
          <w:p w14:paraId="7CA11087" w14:textId="77777777" w:rsidR="00E649B5" w:rsidRPr="00E649B5" w:rsidRDefault="00E649B5" w:rsidP="00E649B5">
            <w:pPr>
              <w:ind w:left="107"/>
              <w:jc w:val="center"/>
              <w:rPr>
                <w:rFonts w:eastAsia="Microsoft Sans Serif"/>
                <w:color w:val="000000"/>
                <w:sz w:val="24"/>
                <w:szCs w:val="24"/>
                <w:lang w:val="en-US"/>
              </w:rPr>
            </w:pPr>
            <w:r w:rsidRPr="00E649B5">
              <w:rPr>
                <w:rFonts w:eastAsia="Microsoft Sans Serif"/>
                <w:color w:val="000000"/>
                <w:sz w:val="24"/>
                <w:szCs w:val="24"/>
              </w:rPr>
              <w:t>H</w:t>
            </w:r>
            <w:r w:rsidRPr="00E649B5">
              <w:rPr>
                <w:rFonts w:eastAsia="Microsoft Sans Serif"/>
                <w:color w:val="000000"/>
                <w:sz w:val="24"/>
                <w:szCs w:val="24"/>
                <w:lang w:val="en-US"/>
              </w:rPr>
              <w:t>4</w:t>
            </w:r>
          </w:p>
        </w:tc>
        <w:tc>
          <w:tcPr>
            <w:tcW w:w="3431" w:type="dxa"/>
          </w:tcPr>
          <w:p w14:paraId="4A04125D" w14:textId="77777777" w:rsidR="00E649B5" w:rsidRPr="00E649B5" w:rsidRDefault="00E649B5" w:rsidP="00E649B5">
            <w:pPr>
              <w:ind w:left="107" w:right="54"/>
              <w:rPr>
                <w:rFonts w:eastAsia="Microsoft Sans Serif"/>
                <w:color w:val="000000"/>
                <w:sz w:val="24"/>
                <w:szCs w:val="24"/>
                <w:lang w:val="en-US"/>
              </w:rPr>
            </w:pPr>
            <w:r w:rsidRPr="00E649B5">
              <w:rPr>
                <w:rFonts w:eastAsia="Microsoft Sans Serif"/>
                <w:color w:val="000000"/>
                <w:sz w:val="24"/>
                <w:szCs w:val="24"/>
                <w:lang w:val="en-US"/>
              </w:rPr>
              <w:t>Peran Gender dalam Kewirausahaan UMKM Pangan</w:t>
            </w:r>
            <w:r w:rsidRPr="00E649B5">
              <w:rPr>
                <w:rFonts w:eastAsia="Microsoft Sans Serif"/>
                <w:color w:val="000000"/>
                <w:sz w:val="24"/>
                <w:szCs w:val="24"/>
                <w:lang w:val="id-ID"/>
              </w:rPr>
              <w:t xml:space="preserve"> </w:t>
            </w:r>
            <w:r w:rsidRPr="00E649B5">
              <w:rPr>
                <w:rFonts w:eastAsia="Microsoft Sans Serif"/>
                <w:color w:val="000000"/>
                <w:sz w:val="24"/>
                <w:szCs w:val="24"/>
                <w:lang w:val="id-ID"/>
              </w:rPr>
              <w:sym w:font="Wingdings" w:char="F0E0"/>
            </w:r>
            <w:r w:rsidRPr="00E649B5">
              <w:rPr>
                <w:rFonts w:eastAsia="Microsoft Sans Serif"/>
                <w:color w:val="000000"/>
                <w:sz w:val="24"/>
                <w:szCs w:val="24"/>
                <w:lang w:val="id-ID"/>
              </w:rPr>
              <w:t xml:space="preserve"> </w:t>
            </w:r>
            <w:r w:rsidRPr="00E649B5">
              <w:rPr>
                <w:rFonts w:eastAsia="Microsoft Sans Serif"/>
                <w:color w:val="000000"/>
                <w:sz w:val="24"/>
                <w:szCs w:val="24"/>
                <w:lang w:val="en-US"/>
              </w:rPr>
              <w:t xml:space="preserve">Strategi Pemberdayaan Perempuan </w:t>
            </w:r>
            <w:r w:rsidRPr="00E649B5">
              <w:rPr>
                <w:rFonts w:eastAsia="Microsoft Sans Serif"/>
                <w:color w:val="000000"/>
                <w:sz w:val="24"/>
                <w:szCs w:val="24"/>
                <w:lang w:val="en-US"/>
              </w:rPr>
              <w:sym w:font="Wingdings" w:char="F0E0"/>
            </w:r>
            <w:r w:rsidRPr="00E649B5">
              <w:rPr>
                <w:rFonts w:eastAsia="Microsoft Sans Serif"/>
                <w:color w:val="000000"/>
                <w:sz w:val="24"/>
                <w:szCs w:val="24"/>
                <w:lang w:val="en-US"/>
              </w:rPr>
              <w:t xml:space="preserve"> Ketahanan Pangan Lokal</w:t>
            </w:r>
          </w:p>
        </w:tc>
        <w:tc>
          <w:tcPr>
            <w:tcW w:w="1248" w:type="dxa"/>
            <w:vAlign w:val="center"/>
          </w:tcPr>
          <w:p w14:paraId="1941556D" w14:textId="77777777" w:rsidR="00E649B5" w:rsidRPr="00E649B5" w:rsidRDefault="00E649B5" w:rsidP="00E649B5">
            <w:pPr>
              <w:widowControl/>
              <w:autoSpaceDE/>
              <w:autoSpaceDN/>
              <w:jc w:val="center"/>
              <w:rPr>
                <w:sz w:val="24"/>
                <w:szCs w:val="24"/>
                <w:lang w:val="id-ID"/>
              </w:rPr>
            </w:pPr>
            <w:r w:rsidRPr="00E649B5">
              <w:rPr>
                <w:sz w:val="24"/>
                <w:szCs w:val="24"/>
                <w:lang w:val="id-ID"/>
              </w:rPr>
              <w:t>0.392</w:t>
            </w:r>
          </w:p>
        </w:tc>
        <w:tc>
          <w:tcPr>
            <w:tcW w:w="922" w:type="dxa"/>
            <w:vAlign w:val="center"/>
          </w:tcPr>
          <w:p w14:paraId="7A76EFB1" w14:textId="77777777" w:rsidR="00E649B5" w:rsidRPr="00E649B5" w:rsidRDefault="00E649B5" w:rsidP="00E649B5">
            <w:pPr>
              <w:widowControl/>
              <w:autoSpaceDE/>
              <w:autoSpaceDN/>
              <w:jc w:val="center"/>
              <w:rPr>
                <w:sz w:val="24"/>
                <w:szCs w:val="24"/>
                <w:lang w:val="id-ID"/>
              </w:rPr>
            </w:pPr>
            <w:r w:rsidRPr="00E649B5">
              <w:rPr>
                <w:sz w:val="24"/>
                <w:szCs w:val="24"/>
                <w:lang w:val="id-ID"/>
              </w:rPr>
              <w:t>8.722</w:t>
            </w:r>
          </w:p>
        </w:tc>
        <w:tc>
          <w:tcPr>
            <w:tcW w:w="919" w:type="dxa"/>
            <w:vAlign w:val="center"/>
          </w:tcPr>
          <w:p w14:paraId="3FD642E0" w14:textId="77777777" w:rsidR="00E649B5" w:rsidRPr="00E649B5" w:rsidRDefault="00E649B5" w:rsidP="00E649B5">
            <w:pPr>
              <w:widowControl/>
              <w:autoSpaceDE/>
              <w:autoSpaceDN/>
              <w:jc w:val="center"/>
              <w:rPr>
                <w:sz w:val="24"/>
                <w:szCs w:val="24"/>
                <w:lang w:val="id-ID"/>
              </w:rPr>
            </w:pPr>
            <w:r w:rsidRPr="00E649B5">
              <w:rPr>
                <w:sz w:val="24"/>
                <w:szCs w:val="24"/>
                <w:lang w:val="id-ID"/>
              </w:rPr>
              <w:t>0.000</w:t>
            </w:r>
          </w:p>
        </w:tc>
        <w:tc>
          <w:tcPr>
            <w:tcW w:w="1180" w:type="dxa"/>
            <w:vAlign w:val="center"/>
          </w:tcPr>
          <w:p w14:paraId="19D062AB" w14:textId="77777777" w:rsidR="00E649B5" w:rsidRPr="00E649B5" w:rsidRDefault="00E649B5" w:rsidP="00E649B5">
            <w:pPr>
              <w:ind w:left="104"/>
              <w:jc w:val="center"/>
              <w:rPr>
                <w:rFonts w:eastAsia="Microsoft Sans Serif"/>
                <w:color w:val="000000"/>
                <w:sz w:val="24"/>
                <w:szCs w:val="24"/>
              </w:rPr>
            </w:pPr>
            <w:r w:rsidRPr="00E649B5">
              <w:rPr>
                <w:rFonts w:eastAsia="Microsoft Sans Serif"/>
                <w:color w:val="000000"/>
                <w:sz w:val="24"/>
                <w:szCs w:val="24"/>
              </w:rPr>
              <w:t>Signifikan</w:t>
            </w:r>
          </w:p>
        </w:tc>
      </w:tr>
    </w:tbl>
    <w:p w14:paraId="41681A27" w14:textId="77777777" w:rsidR="001D1AFE" w:rsidRDefault="001D1AFE" w:rsidP="004B5248">
      <w:pPr>
        <w:pStyle w:val="Heading1"/>
        <w:ind w:left="0" w:firstLine="720"/>
        <w:jc w:val="both"/>
        <w:rPr>
          <w:b w:val="0"/>
          <w:bCs w:val="0"/>
        </w:rPr>
      </w:pPr>
    </w:p>
    <w:p w14:paraId="717360FC" w14:textId="6DBB3188" w:rsidR="00491819" w:rsidRDefault="004B5248" w:rsidP="004B5248">
      <w:pPr>
        <w:pStyle w:val="Heading1"/>
        <w:ind w:left="0" w:firstLine="720"/>
        <w:jc w:val="both"/>
        <w:rPr>
          <w:b w:val="0"/>
          <w:bCs w:val="0"/>
          <w:lang w:val="id-ID"/>
        </w:rPr>
      </w:pPr>
      <w:r w:rsidRPr="004B5248">
        <w:rPr>
          <w:b w:val="0"/>
          <w:bCs w:val="0"/>
        </w:rPr>
        <w:t>Pengaruh</w:t>
      </w:r>
      <w:r>
        <w:rPr>
          <w:b w:val="0"/>
          <w:bCs w:val="0"/>
          <w:lang w:val="id-ID"/>
        </w:rPr>
        <w:t xml:space="preserve"> </w:t>
      </w:r>
      <w:r w:rsidRPr="004B5248">
        <w:rPr>
          <w:b w:val="0"/>
          <w:bCs w:val="0"/>
        </w:rPr>
        <w:t>variabel Peran Gender dalam Kewirausahaan UMKM Pangan terhadap Strategi Pemberdayaan Perempuan menunjukkan nilai t-statistics sebesar 17,092 dengan p-value sebesar 0,000. Karena nilai t-statistics (17,092 &gt; 1,96) dan p-value (0,000 &lt; 0,05), maka dapat disimpulkan bahwa pengaruh ini signifikan secara statistik</w:t>
      </w:r>
      <w:r>
        <w:rPr>
          <w:b w:val="0"/>
          <w:bCs w:val="0"/>
          <w:lang w:val="id-ID"/>
        </w:rPr>
        <w:t xml:space="preserve">. </w:t>
      </w:r>
      <w:r w:rsidR="00BC441F" w:rsidRPr="00BC441F">
        <w:rPr>
          <w:b w:val="0"/>
          <w:bCs w:val="0"/>
          <w:lang w:val="id-ID"/>
        </w:rPr>
        <w:t>Pengaruh</w:t>
      </w:r>
      <w:r w:rsidR="00BC441F">
        <w:rPr>
          <w:b w:val="0"/>
          <w:bCs w:val="0"/>
          <w:lang w:val="id-ID"/>
        </w:rPr>
        <w:t xml:space="preserve"> </w:t>
      </w:r>
      <w:r w:rsidR="00BC441F" w:rsidRPr="00BC441F">
        <w:rPr>
          <w:b w:val="0"/>
          <w:bCs w:val="0"/>
          <w:lang w:val="id-ID"/>
        </w:rPr>
        <w:t>Peran Gender dalam Kewirausahaan UMKM Pangan terhadap Ketahanan Pangan Lokal memiliki nilai t-statistics sebesar 4,120 dan p-value sebesar 0,000. Hasil ini menunjukkan bahwa hubungan tersebut signifikan (t-statistics &gt; 1,96 dan p-value &lt; 0,05).</w:t>
      </w:r>
    </w:p>
    <w:p w14:paraId="08E956A2" w14:textId="540F7E76" w:rsidR="00A549FA" w:rsidRPr="004B5248" w:rsidRDefault="00BC441F" w:rsidP="004B5248">
      <w:pPr>
        <w:pStyle w:val="Heading1"/>
        <w:ind w:left="0" w:firstLine="720"/>
        <w:jc w:val="both"/>
        <w:rPr>
          <w:b w:val="0"/>
          <w:bCs w:val="0"/>
          <w:lang w:val="id-ID"/>
        </w:rPr>
      </w:pPr>
      <w:r w:rsidRPr="00BC441F">
        <w:rPr>
          <w:b w:val="0"/>
          <w:bCs w:val="0"/>
          <w:lang w:val="id-ID"/>
        </w:rPr>
        <w:t>Nilai path coefficient sebesar 0,248 menunjukkan pengaruh positif.</w:t>
      </w:r>
      <w:r w:rsidR="00CA48C1">
        <w:rPr>
          <w:b w:val="0"/>
          <w:bCs w:val="0"/>
          <w:lang w:val="id-ID"/>
        </w:rPr>
        <w:t xml:space="preserve"> </w:t>
      </w:r>
      <w:r w:rsidR="00025316" w:rsidRPr="00025316">
        <w:rPr>
          <w:b w:val="0"/>
          <w:bCs w:val="0"/>
          <w:lang w:val="id-ID"/>
        </w:rPr>
        <w:t>Pengaruh</w:t>
      </w:r>
      <w:r w:rsidR="00025316">
        <w:rPr>
          <w:b w:val="0"/>
          <w:bCs w:val="0"/>
          <w:lang w:val="id-ID"/>
        </w:rPr>
        <w:t xml:space="preserve"> </w:t>
      </w:r>
      <w:r w:rsidR="00025316" w:rsidRPr="00025316">
        <w:rPr>
          <w:b w:val="0"/>
          <w:bCs w:val="0"/>
          <w:lang w:val="id-ID"/>
        </w:rPr>
        <w:t>Strategi Pemberdayaan Perempuan terhadap Ketahanan Pangan Lokal ditunjukkan dengan nilai t-statistics sebesar 10,253 dan p-value sebesar 0,000, yang berarti pengaruh ini juga signifikan secara statistik.</w:t>
      </w:r>
      <w:r w:rsidR="0085016A">
        <w:rPr>
          <w:b w:val="0"/>
          <w:bCs w:val="0"/>
          <w:lang w:val="id-ID"/>
        </w:rPr>
        <w:t xml:space="preserve"> </w:t>
      </w:r>
      <w:r w:rsidR="00A508E1" w:rsidRPr="00A508E1">
        <w:rPr>
          <w:b w:val="0"/>
          <w:bCs w:val="0"/>
          <w:lang w:val="id-ID"/>
        </w:rPr>
        <w:t>Pengaruh</w:t>
      </w:r>
      <w:r w:rsidR="00A508E1">
        <w:rPr>
          <w:b w:val="0"/>
          <w:bCs w:val="0"/>
          <w:lang w:val="id-ID"/>
        </w:rPr>
        <w:t xml:space="preserve"> </w:t>
      </w:r>
      <w:r w:rsidR="00A508E1" w:rsidRPr="00A508E1">
        <w:rPr>
          <w:b w:val="0"/>
          <w:bCs w:val="0"/>
          <w:lang w:val="id-ID"/>
        </w:rPr>
        <w:t>Peran Gender dalam Kewirausahaan UMKM Pangan terhadap Ketahanan Pangan Lokal melalui Strategi Pemberdayaan Perempuan (mediasi), diperoleh nilai t-statistics sebesar 8,722 dan p-value sebesar 0,000, yang menunjukkan bahwa jalur mediasi signifikan (t-statistics &gt; 1,96; p &lt; 0,05). Nilai path coefficient sebesar 0,392 menunjukkan bahwa pengaruh tidak langsung tersebut bersifat positif.</w:t>
      </w:r>
    </w:p>
    <w:p w14:paraId="711F2B9D" w14:textId="77777777" w:rsidR="002E4214" w:rsidRDefault="002E4214" w:rsidP="00D92003">
      <w:pPr>
        <w:pStyle w:val="Heading1"/>
        <w:ind w:left="0"/>
        <w:jc w:val="both"/>
        <w:rPr>
          <w:lang w:val="id-ID"/>
        </w:rPr>
      </w:pPr>
    </w:p>
    <w:p w14:paraId="19667CD3" w14:textId="744A67F4" w:rsidR="002E4214" w:rsidRDefault="002E4214" w:rsidP="00D92003">
      <w:pPr>
        <w:pStyle w:val="Heading1"/>
        <w:ind w:left="0"/>
        <w:jc w:val="both"/>
      </w:pPr>
      <w:r w:rsidRPr="002E4214">
        <w:lastRenderedPageBreak/>
        <w:t xml:space="preserve">Pengaruh </w:t>
      </w:r>
      <w:r w:rsidR="001D1AFE" w:rsidRPr="002E4214">
        <w:t>peran gender dalam kewirausahaan UMKM pangan terhadap strategi pemberdayaan perempuan</w:t>
      </w:r>
    </w:p>
    <w:p w14:paraId="4CD36186" w14:textId="17C00C0B" w:rsidR="002E4214" w:rsidRDefault="001D1AFE" w:rsidP="00AC35C1">
      <w:pPr>
        <w:pStyle w:val="Heading1"/>
        <w:ind w:left="0" w:firstLine="720"/>
        <w:jc w:val="both"/>
        <w:rPr>
          <w:b w:val="0"/>
          <w:bCs w:val="0"/>
          <w:lang w:val="id-ID"/>
        </w:rPr>
      </w:pPr>
      <w:r w:rsidRPr="00AC35C1">
        <w:rPr>
          <w:b w:val="0"/>
          <w:bCs w:val="0"/>
        </w:rPr>
        <w:t>peran</w:t>
      </w:r>
      <w:r>
        <w:rPr>
          <w:b w:val="0"/>
          <w:bCs w:val="0"/>
          <w:lang w:val="id-ID"/>
        </w:rPr>
        <w:t xml:space="preserve"> </w:t>
      </w:r>
      <w:r w:rsidRPr="00AC35C1">
        <w:rPr>
          <w:b w:val="0"/>
          <w:bCs w:val="0"/>
        </w:rPr>
        <w:t xml:space="preserve">gender dalam kewirausahaan </w:t>
      </w:r>
      <w:r w:rsidR="00AC35C1" w:rsidRPr="00AC35C1">
        <w:rPr>
          <w:b w:val="0"/>
          <w:bCs w:val="0"/>
        </w:rPr>
        <w:t>UMKM pangan harus dibingkai sebagai strategi inti ketahanan pangan daerah. Ketika perempuan memiliki akses setara ke modal, pasar, teknologi, dan pengambilan keputusan, produktivitas meningkat dan preferensi gizi keluarga membaik. Pemerintah daerah dan perguruan tinggi dapat memformulasikan model inkubasi kuliner yang pro-gender, memadukan pendampingan bisnis, sertifikasi, dan akses pembiayaan. Bukti OECD dan World Bank menunjukkan bahwa investasi pada wirausaha perempuan berdampak pada penciptaan kerja dan pertumbuhan nilai tambah UMKM. Sejalan itu, FAO dan IFAD menegaskan manfaat ganda pada gizi dan resiliensi rumah tangga. Dengan demikian, strategi pemberdayaan perempuan di UMKM pangan adalah pilar kunci model kewirausahaan berkelanjutan untuk meningkatkan ketahanan pangan</w:t>
      </w:r>
      <w:r w:rsidR="00AC35C1">
        <w:rPr>
          <w:b w:val="0"/>
          <w:bCs w:val="0"/>
          <w:lang w:val="id-ID"/>
        </w:rPr>
        <w:t>.</w:t>
      </w:r>
    </w:p>
    <w:p w14:paraId="3A9EED90" w14:textId="7E0C9084" w:rsidR="00AC35C1" w:rsidRDefault="00AC35C1" w:rsidP="00AC35C1">
      <w:pPr>
        <w:pStyle w:val="Heading1"/>
        <w:ind w:left="0"/>
        <w:jc w:val="both"/>
        <w:rPr>
          <w:b w:val="0"/>
          <w:bCs w:val="0"/>
          <w:lang w:val="id-ID"/>
        </w:rPr>
      </w:pPr>
    </w:p>
    <w:p w14:paraId="431104AD" w14:textId="0B95F121" w:rsidR="00AC35C1" w:rsidRDefault="00A24B88" w:rsidP="00AC35C1">
      <w:pPr>
        <w:pStyle w:val="Heading1"/>
        <w:ind w:left="0"/>
        <w:jc w:val="both"/>
        <w:rPr>
          <w:lang w:val="id-ID"/>
        </w:rPr>
      </w:pPr>
      <w:r w:rsidRPr="00A24B88">
        <w:rPr>
          <w:lang w:val="id-ID"/>
        </w:rPr>
        <w:t xml:space="preserve">Pengaruh </w:t>
      </w:r>
      <w:r w:rsidR="001D1AFE" w:rsidRPr="00A24B88">
        <w:rPr>
          <w:lang w:val="id-ID"/>
        </w:rPr>
        <w:t>peran gender dalam kewirausahaan umkm pangan terhadap ketahanan pangan lokal</w:t>
      </w:r>
    </w:p>
    <w:p w14:paraId="47282A53" w14:textId="6D044405" w:rsidR="00DF071A" w:rsidRDefault="00DF071A" w:rsidP="00DF071A">
      <w:pPr>
        <w:pStyle w:val="Heading1"/>
        <w:ind w:left="0" w:firstLine="720"/>
        <w:jc w:val="both"/>
        <w:rPr>
          <w:b w:val="0"/>
          <w:bCs w:val="0"/>
          <w:lang w:val="id-ID"/>
        </w:rPr>
      </w:pPr>
      <w:r w:rsidRPr="00DF071A">
        <w:rPr>
          <w:b w:val="0"/>
          <w:bCs w:val="0"/>
          <w:lang w:val="id-ID"/>
        </w:rPr>
        <w:t xml:space="preserve">Ketahanan pangan lokal juga diperkuat oleh peran perempuan dalam melestarikan kearifan lokal. Produk UMKM pangan yang dikelola perempuan sering kali mempertahankan resep tradisional atau pola konsumsi khas </w:t>
      </w:r>
      <w:r w:rsidRPr="008F59C6">
        <w:rPr>
          <w:b w:val="0"/>
          <w:bCs w:val="0"/>
          <w:lang w:val="id-ID"/>
        </w:rPr>
        <w:t>daerah</w:t>
      </w:r>
      <w:r w:rsidR="00C3161F">
        <w:rPr>
          <w:b w:val="0"/>
          <w:bCs w:val="0"/>
          <w:lang w:val="id-ID"/>
        </w:rPr>
        <w:fldChar w:fldCharType="begin" w:fldLock="1"/>
      </w:r>
      <w:r w:rsidR="00C0612C">
        <w:rPr>
          <w:b w:val="0"/>
          <w:bCs w:val="0"/>
          <w:lang w:val="id-ID"/>
        </w:rPr>
        <w:instrText>ADDIN CSL_CITATION {"citationItems":[{"id":"ITEM-1","itemData":{"author":[{"dropping-particle":"","family":"Dellyana","given":"Anggraeni Permatasari; Wawan Dhewanto; Dina","non-dropping-particle":"","parse-names":false,"suffix":""}],"container-title":"Icfbe","id":"ITEM-1","issue":"July 2021","issued":{"date-parts":[["2022"]]},"page":"1-7","title":"CREATIVE SOCIAL ENTREPRENEURIAL ORIENTATION OF TRADITIONAL WOVEN SMES","type":"article-journal","volume":"2021"},"uris":["http://www.mendeley.com/documents/?uuid=34256cb6-a595-4168-88fb-603aa21e7bde"]}],"mendeley":{"formattedCitation":"(Dellyana, 2022)","plainTextFormattedCitation":"(Dellyana, 2022)","previouslyFormattedCitation":"(Dellyana, 2022)"},"properties":{"noteIndex":0},"schema":"https://github.com/citation-style-language/schema/raw/master/csl-citation.json"}</w:instrText>
      </w:r>
      <w:r w:rsidR="00C3161F">
        <w:rPr>
          <w:b w:val="0"/>
          <w:bCs w:val="0"/>
          <w:lang w:val="id-ID"/>
        </w:rPr>
        <w:fldChar w:fldCharType="separate"/>
      </w:r>
      <w:r w:rsidR="00C3161F" w:rsidRPr="00C3161F">
        <w:rPr>
          <w:b w:val="0"/>
          <w:bCs w:val="0"/>
          <w:noProof/>
          <w:lang w:val="id-ID"/>
        </w:rPr>
        <w:t>(Dellyana, 2022)</w:t>
      </w:r>
      <w:r w:rsidR="00C3161F">
        <w:rPr>
          <w:b w:val="0"/>
          <w:bCs w:val="0"/>
          <w:lang w:val="id-ID"/>
        </w:rPr>
        <w:fldChar w:fldCharType="end"/>
      </w:r>
      <w:r w:rsidRPr="008F59C6">
        <w:rPr>
          <w:b w:val="0"/>
          <w:bCs w:val="0"/>
          <w:lang w:val="id-ID"/>
        </w:rPr>
        <w:t>.</w:t>
      </w:r>
      <w:r w:rsidRPr="00DF071A">
        <w:rPr>
          <w:b w:val="0"/>
          <w:bCs w:val="0"/>
          <w:lang w:val="id-ID"/>
        </w:rPr>
        <w:t xml:space="preserve"> Hal ini bukan hanya melestarikan budaya, tetapi juga memperkaya pola konsumsi lokal dengan pangan berbasis tradisi. Kearifan lokal yang dipertahankan perempuan menjadi benteng terhadap homogenisasi pangan akibat produk industri modern. Dengan menjaga keragaman pangan tradisional, ketahanan pangan lokal semakin kokoh. Maka, peran gender dalam UMKM pangan juga memiliki makna kultural.</w:t>
      </w:r>
    </w:p>
    <w:p w14:paraId="410817CF" w14:textId="14316CD0" w:rsidR="00A24B88" w:rsidRDefault="00DF071A" w:rsidP="00DF071A">
      <w:pPr>
        <w:pStyle w:val="Heading1"/>
        <w:ind w:left="0" w:firstLine="720"/>
        <w:jc w:val="both"/>
        <w:rPr>
          <w:b w:val="0"/>
          <w:bCs w:val="0"/>
          <w:lang w:val="id-ID"/>
        </w:rPr>
      </w:pPr>
      <w:r w:rsidRPr="00DF071A">
        <w:rPr>
          <w:b w:val="0"/>
          <w:bCs w:val="0"/>
          <w:lang w:val="id-ID"/>
        </w:rPr>
        <w:t>Peran gender dalam kewirausahaan UMKM pangan terbukti berkontribusi besar terhadap dimensi ketahanan pangan lokal. Perempuan tidak hanya sebagai produsen, tetapi juga inovator, distributor, dan agen perubahan dalam Masyarakat.  Melalui keterlibatan mereka, aspek ketersediaan, akses, pemanfaatan, dan stabilitas pangan dapat diperkuat. Selain itu, perempuan juga memperkuat aspek sosial, ekonomi, dan budaya dari ketahanan pangan. Oleh karena itu, pemberdayaan perempuan dalam UMKM pangan harus menjadi bagian integral dari strategi pembangunan ketahanan pangan lokal. Peran gender bukan sekadar isu kesetaraan, melainkan strategi pembangunan berkelanjutan.</w:t>
      </w:r>
    </w:p>
    <w:p w14:paraId="545D24F3" w14:textId="77777777" w:rsidR="001D1AFE" w:rsidRPr="00DF071A" w:rsidRDefault="001D1AFE" w:rsidP="001D1AFE">
      <w:pPr>
        <w:pStyle w:val="Heading1"/>
        <w:ind w:left="0"/>
        <w:jc w:val="both"/>
        <w:rPr>
          <w:b w:val="0"/>
          <w:bCs w:val="0"/>
          <w:lang w:val="id-ID"/>
        </w:rPr>
      </w:pPr>
    </w:p>
    <w:p w14:paraId="7E6541D3" w14:textId="27B614BB" w:rsidR="00995496" w:rsidRDefault="009E1A20" w:rsidP="00D92003">
      <w:pPr>
        <w:pStyle w:val="Heading1"/>
        <w:ind w:left="0"/>
        <w:jc w:val="both"/>
      </w:pPr>
      <w:r w:rsidRPr="009E1A20">
        <w:t xml:space="preserve">Pengaruh </w:t>
      </w:r>
      <w:r w:rsidR="001D1AFE" w:rsidRPr="009E1A20">
        <w:t>strategi pemberdayaan perempuan terhadap ketahanan pangan lokal</w:t>
      </w:r>
    </w:p>
    <w:p w14:paraId="4D554771" w14:textId="4A25E12F" w:rsidR="005C0E58" w:rsidRDefault="005C0E58" w:rsidP="005C0E58">
      <w:pPr>
        <w:pStyle w:val="Heading1"/>
        <w:ind w:left="0" w:firstLine="720"/>
        <w:jc w:val="both"/>
        <w:rPr>
          <w:b w:val="0"/>
          <w:bCs w:val="0"/>
        </w:rPr>
      </w:pPr>
      <w:r w:rsidRPr="005C0E58">
        <w:rPr>
          <w:b w:val="0"/>
          <w:bCs w:val="0"/>
        </w:rPr>
        <w:t>Pemberdayaan perempuan dalam hak atas tanah merupakan strategi fundamental untuk ketahanan pangan jangka panjang.</w:t>
      </w:r>
      <w:r w:rsidR="00E86B88">
        <w:rPr>
          <w:b w:val="0"/>
          <w:bCs w:val="0"/>
          <w:lang w:val="id-ID"/>
        </w:rPr>
        <w:t xml:space="preserve"> </w:t>
      </w:r>
      <w:r w:rsidR="00E86B88" w:rsidRPr="005C0E58">
        <w:rPr>
          <w:b w:val="0"/>
          <w:bCs w:val="0"/>
        </w:rPr>
        <w:t>K</w:t>
      </w:r>
      <w:r w:rsidRPr="005C0E58">
        <w:rPr>
          <w:b w:val="0"/>
          <w:bCs w:val="0"/>
        </w:rPr>
        <w:t>etika</w:t>
      </w:r>
      <w:r w:rsidR="00E86B88">
        <w:rPr>
          <w:b w:val="0"/>
          <w:bCs w:val="0"/>
          <w:lang w:val="id-ID"/>
        </w:rPr>
        <w:t xml:space="preserve"> </w:t>
      </w:r>
      <w:r w:rsidRPr="005C0E58">
        <w:rPr>
          <w:b w:val="0"/>
          <w:bCs w:val="0"/>
        </w:rPr>
        <w:t>perempuan memiliki hak atas tanah, nutrisi, kesehatan, dan pendidikan keluarga meningkat secara signifikan</w:t>
      </w:r>
      <w:r w:rsidR="00C0612C">
        <w:rPr>
          <w:b w:val="0"/>
          <w:bCs w:val="0"/>
        </w:rPr>
        <w:fldChar w:fldCharType="begin" w:fldLock="1"/>
      </w:r>
      <w:r w:rsidR="00636427">
        <w:rPr>
          <w:b w:val="0"/>
          <w:bCs w:val="0"/>
        </w:rPr>
        <w:instrText>ADDIN CSL_CITATION {"citationItems":[{"id":"ITEM-1","itemData":{"DOI":"10.30597/mkmi.v12i3.1073","author":[{"dropping-particle":"","family":"Rahmariza","given":"Emillia","non-dropping-particle":"","parse-names":false,"suffix":""},{"dropping-particle":"","family":"Tanziha","given":"Ikeu","non-dropping-particle":"","parse-names":false,"suffix":""},{"dropping-particle":"","family":"Sukandar","given":"Dadang","non-dropping-particle":"","parse-names":false,"suffix":""}],"container-title":"Media Kesehatan Masyarakat Indonesia","id":"ITEM-1","issue":"3","issued":{"date-parts":[["2016"]]},"page":"153–160","title":"ANALISIS DETERMINAN KARAKTERISTIK KELUARGA DAN PEMENUHAN HAK KESEHATAN ANAK SERTA DAMPAKNYA TERHADAP STATUS GIZI","type":"article-journal","volume":"12"},"uris":["http://www.mendeley.com/documents/?uuid=b10d3b9b-f5aa-420b-9ad0-fe47af914373"]}],"mendeley":{"formattedCitation":"(Rahmariza, Tanziha, &amp; Sukandar, 2016)","plainTextFormattedCitation":"(Rahmariza, Tanziha, &amp; Sukandar, 2016)","previouslyFormattedCitation":"(Rahmariza, Tanziha, &amp; Sukandar, 2016)"},"properties":{"noteIndex":0},"schema":"https://github.com/citation-style-language/schema/raw/master/csl-citation.json"}</w:instrText>
      </w:r>
      <w:r w:rsidR="00C0612C">
        <w:rPr>
          <w:b w:val="0"/>
          <w:bCs w:val="0"/>
        </w:rPr>
        <w:fldChar w:fldCharType="separate"/>
      </w:r>
      <w:r w:rsidR="00C0612C" w:rsidRPr="00C0612C">
        <w:rPr>
          <w:b w:val="0"/>
          <w:bCs w:val="0"/>
          <w:noProof/>
        </w:rPr>
        <w:t>(Rahmariza, Tanziha, &amp; Sukandar, 2016)</w:t>
      </w:r>
      <w:r w:rsidR="00C0612C">
        <w:rPr>
          <w:b w:val="0"/>
          <w:bCs w:val="0"/>
        </w:rPr>
        <w:fldChar w:fldCharType="end"/>
      </w:r>
      <w:r w:rsidRPr="005C0E58">
        <w:rPr>
          <w:b w:val="0"/>
          <w:bCs w:val="0"/>
        </w:rPr>
        <w:t>. Dalam konteks UMKM pangan, akses lahan memungkinkan pengembangan skala usaha, diversifikasi produk, dan investasi jangka panjang. Ini menciptakan dasar ketahanan pangan yang berkelanjutan di komunitas. Strategi inklusif gender dalam kepemilikan lahan menjadi investasi langsung bagi ketahanan lokal. Dengan keamanan atas aset utama, perempuan dapat merencanakan produksi pangan dengan stabilitas dan visibilitas pasar yang lebih baik.</w:t>
      </w:r>
    </w:p>
    <w:p w14:paraId="69F8E714" w14:textId="77777777" w:rsidR="001A2807" w:rsidRDefault="005C0E58" w:rsidP="001A2807">
      <w:pPr>
        <w:pStyle w:val="Heading1"/>
        <w:ind w:left="0" w:firstLine="720"/>
        <w:jc w:val="both"/>
        <w:rPr>
          <w:b w:val="0"/>
          <w:bCs w:val="0"/>
        </w:rPr>
      </w:pPr>
      <w:r w:rsidRPr="005C0E58">
        <w:rPr>
          <w:b w:val="0"/>
          <w:bCs w:val="0"/>
        </w:rPr>
        <w:t xml:space="preserve">Selain itu, strategi pemberdayaan perempuan dalam mitigasi perubahan iklim berkontribusi pada keamanan pangan daerah. Strategi pemberdayaan perempuan terbukti menjadi pilar penguatan ketahanan pangan lokal. Beragam pendekatan mulai dari akses permodalan, aset, hak atas lahan, dan teknologi memberi efek sinergis terhadap ketersediaan, akses, pemanfaatan gizi, dan stabilitas pangan. Model UMKM </w:t>
      </w:r>
      <w:r w:rsidRPr="005C0E58">
        <w:rPr>
          <w:b w:val="0"/>
          <w:bCs w:val="0"/>
        </w:rPr>
        <w:lastRenderedPageBreak/>
        <w:t>pangan yang inklusif gender mampu memperkuat gizi keluarga sekaligus mendukung ekonomi lokal. Strategi pemberdayaan perempuan bukan hanya soal kesetaraan, tetapi merupakan tindakan praktis untuk memperkuat ketahanan pangan komunitas. Untuk mendesain kebijakan pembangunan lokal yang berkelanjutan, perempuan harus ditempatkan sebagai pelaku utama dan pengambil keputusan. Dengan demikian, pemberdayaan perempuan menjadi strategi pembangunan multi-tujuan: ekonomi, sosial, dan pangan.</w:t>
      </w:r>
    </w:p>
    <w:p w14:paraId="1DFAA3B4" w14:textId="77777777" w:rsidR="001A2807" w:rsidRDefault="001A2807" w:rsidP="001A2807">
      <w:pPr>
        <w:pStyle w:val="Heading1"/>
        <w:ind w:left="0"/>
        <w:jc w:val="both"/>
        <w:rPr>
          <w:b w:val="0"/>
          <w:bCs w:val="0"/>
        </w:rPr>
      </w:pPr>
    </w:p>
    <w:p w14:paraId="074FA0A9" w14:textId="535E0E80" w:rsidR="005C0E58" w:rsidRDefault="001A2807" w:rsidP="001A2807">
      <w:pPr>
        <w:pStyle w:val="Heading1"/>
        <w:ind w:left="0"/>
        <w:jc w:val="both"/>
      </w:pPr>
      <w:r w:rsidRPr="001A2807">
        <w:t xml:space="preserve">Pengaruh </w:t>
      </w:r>
      <w:r w:rsidR="001D1AFE" w:rsidRPr="001A2807">
        <w:t>peran gender dalam kewirausahaan UMKM pangan terhadap ketahanan pangan lokal melalui strategi pemberdayaan perempuan</w:t>
      </w:r>
    </w:p>
    <w:p w14:paraId="4C75B823" w14:textId="09BF3EB5" w:rsidR="00586BA1" w:rsidRDefault="00586BA1" w:rsidP="00586BA1">
      <w:pPr>
        <w:pStyle w:val="Heading1"/>
        <w:ind w:left="0" w:firstLine="720"/>
        <w:jc w:val="both"/>
        <w:rPr>
          <w:b w:val="0"/>
          <w:bCs w:val="0"/>
        </w:rPr>
      </w:pPr>
      <w:r w:rsidRPr="00586BA1">
        <w:rPr>
          <w:b w:val="0"/>
          <w:bCs w:val="0"/>
        </w:rPr>
        <w:t>Integrasi strategi pemberdayaan perempuan dalam kewirausahaan UMKM pangan juga berkontribusi pada pengurangan kemiskinan. Dengan meningkatnya pendapatan keluarga, perempuan dapat mengurangi kerentanan ekonomi dan meningkatkan kemampuan membeli bahan pangan berkualitas</w:t>
      </w:r>
      <w:r w:rsidR="00636427">
        <w:rPr>
          <w:b w:val="0"/>
          <w:bCs w:val="0"/>
        </w:rPr>
        <w:fldChar w:fldCharType="begin" w:fldLock="1"/>
      </w:r>
      <w:r w:rsidR="00B90870">
        <w:rPr>
          <w:b w:val="0"/>
          <w:bCs w:val="0"/>
        </w:rPr>
        <w:instrText>ADDIN CSL_CITATION {"citationItems":[{"id":"ITEM-1","itemData":{"DOI":"10.1177/097135570701700105","ISSN":"0971-3557","abstract":"In Pakistan, women entrepreneurs do not enjoy the same opportunities as men due to a number of deep-rooted discriminatory socio-cultural values and traditions. Furthermore, these restrictions can be observed within the support mechanisms that exist to assist such fledgling businesswomen. The economic potential of female entrepreneurs is not being realised as they suffer from a lack of access to capital, land, business premises, information technology, training and agency assistance. Inherent attitudes of a patriarchal society, that men are superior to women and that women are best suited to be homemakers, create formidable challenges. Women also receive little encouragement from some male family members, resulting in limited spatial mobility and a dearth of social capital. The research suggests that in order to foster development, multi-agency cooperation is required. The media, educational policy makers and government agencies could combine to provide women with improved access to business development services and facilitate local, regional and national networks. This would help integration of women entrepreneurs into the mainstream economy","author":[{"dropping-particle":"","family":"Roomi","given":"Muhammad Azam","non-dropping-particle":"","parse-names":false,"suffix":""},{"dropping-particle":"","family":"Parrott","given":"Guy","non-dropping-particle":"","parse-names":false,"suffix":""}],"container-title":"The Journal of Entrepreneurship","id":"ITEM-1","issue":"1","issued":{"date-parts":[["2008"]]},"page":"59-72","title":"Barriers to Development and Progression of Women Entrepreneurs in Pakistan","type":"article-journal","volume":"17"},"uris":["http://www.mendeley.com/documents/?uuid=a8453d7d-7f13-4a29-bc70-d33a9a0b9169"]}],"mendeley":{"formattedCitation":"(Roomi &amp; Parrott, 2008)","plainTextFormattedCitation":"(Roomi &amp; Parrott, 2008)","previouslyFormattedCitation":"(Roomi &amp; Parrott, 2008)"},"properties":{"noteIndex":0},"schema":"https://github.com/citation-style-language/schema/raw/master/csl-citation.json"}</w:instrText>
      </w:r>
      <w:r w:rsidR="00636427">
        <w:rPr>
          <w:b w:val="0"/>
          <w:bCs w:val="0"/>
        </w:rPr>
        <w:fldChar w:fldCharType="separate"/>
      </w:r>
      <w:r w:rsidR="00636427" w:rsidRPr="00636427">
        <w:rPr>
          <w:b w:val="0"/>
          <w:bCs w:val="0"/>
          <w:noProof/>
        </w:rPr>
        <w:t>(Roomi &amp; Parrott, 2008)</w:t>
      </w:r>
      <w:r w:rsidR="00636427">
        <w:rPr>
          <w:b w:val="0"/>
          <w:bCs w:val="0"/>
        </w:rPr>
        <w:fldChar w:fldCharType="end"/>
      </w:r>
      <w:r w:rsidRPr="00586BA1">
        <w:rPr>
          <w:b w:val="0"/>
          <w:bCs w:val="0"/>
        </w:rPr>
        <w:t>. Akses terhadap pangan yang lebih baik berkontribusi langsung terhadap ketahanan pangan lokal. Ketika tingkat kemiskinan berkurang, stabilitas pangan di masyarakat menjadi lebih terjamin. Hal ini menunjukkan bahwa pemberdayaan perempuan dalam UMKM pangan adalah instrumen penting pembangunan berkelanjutan. Selain itu, efek positif ini juga memperkuat kemandirian ekonomi lokal.</w:t>
      </w:r>
    </w:p>
    <w:p w14:paraId="561EE2E7" w14:textId="3AA63630" w:rsidR="00586BA1" w:rsidRDefault="00586BA1" w:rsidP="00586BA1">
      <w:pPr>
        <w:pStyle w:val="Heading1"/>
        <w:ind w:left="0" w:firstLine="720"/>
        <w:jc w:val="both"/>
        <w:rPr>
          <w:b w:val="0"/>
          <w:bCs w:val="0"/>
        </w:rPr>
      </w:pPr>
      <w:r w:rsidRPr="00586BA1">
        <w:rPr>
          <w:b w:val="0"/>
          <w:bCs w:val="0"/>
        </w:rPr>
        <w:t>Ketahanan pangan lokal tidak dapat dilepaskan dari kemampuan perempuan dalam mengelola tantangan lingkungan. Pemberdayaan perempuan sering mendorong mereka untuk mengadopsi praktik ramah lingkungan dalam produksi pangan, seperti pengurangan limbah dan penggunaan bahan alami. Praktik ini mendukung keberlanjutan ekosistem lokal yang menjadi basis produksi pangan. Dengan adanya pemberdayaan, perempuan lebih siap menghadapi perubahan iklim yang memengaruhi ketersediaan pangan. Mereka juga berperan aktif dalam menjaga keanekaragaman hayati pangan lokal. Faktor ini semakin memperkuat peran perempuan dalam ketahanan pangan berkelanjutan.</w:t>
      </w:r>
    </w:p>
    <w:p w14:paraId="0D070FE9" w14:textId="58DA11B2" w:rsidR="001A2807" w:rsidRPr="00586BA1" w:rsidRDefault="00586BA1" w:rsidP="00586BA1">
      <w:pPr>
        <w:pStyle w:val="Heading1"/>
        <w:ind w:left="0" w:firstLine="720"/>
        <w:jc w:val="both"/>
        <w:rPr>
          <w:b w:val="0"/>
          <w:bCs w:val="0"/>
        </w:rPr>
      </w:pPr>
      <w:r w:rsidRPr="00586BA1">
        <w:rPr>
          <w:b w:val="0"/>
          <w:bCs w:val="0"/>
        </w:rPr>
        <w:t>Keterlibatan perempuan tidak hanya meningkatkan pendapatan, tetapi juga memperkuat dimensi sosial, kultural, dan ekologis. Strategi pemberdayaan menjadi jembatan yang menghubungkan potensi perempuan dengan kebutuhan masyarakat akan pangan yang berkelanjutan</w:t>
      </w:r>
      <w:r w:rsidR="00B90870">
        <w:rPr>
          <w:b w:val="0"/>
          <w:bCs w:val="0"/>
        </w:rPr>
        <w:fldChar w:fldCharType="begin" w:fldLock="1"/>
      </w:r>
      <w:r w:rsidR="00B90870">
        <w:rPr>
          <w:b w:val="0"/>
          <w:bCs w:val="0"/>
        </w:rPr>
        <w:instrText>ADDIN CSL_CITATION {"citationItems":[{"id":"ITEM-1","itemData":{"author":[{"dropping-particle":"","family":"Carter","given":"Sara","non-dropping-particle":"","parse-names":false,"suffix":""},{"dropping-particle":"","family":"Anderson","given":"Susan","non-dropping-particle":"","parse-names":false,"suffix":""},{"dropping-particle":"","family":"Shaw","given":"Eleanor","non-dropping-particle":"","parse-names":false,"suffix":""}],"id":"ITEM-1","issue":"January 2006","issued":{"date-parts":[["2001"]]},"title":"Women ’ S Business Ownership : Recent Research and Policy","type":"article-journal"},"uris":["http://www.mendeley.com/documents/?uuid=aa7fa90d-b81b-49b8-972d-7b81c6c84256"]}],"mendeley":{"formattedCitation":"(Carter, Anderson, &amp; Shaw, 2001)","plainTextFormattedCitation":"(Carter, Anderson, &amp; Shaw, 2001)"},"properties":{"noteIndex":0},"schema":"https://github.com/citation-style-language/schema/raw/master/csl-citation.json"}</w:instrText>
      </w:r>
      <w:r w:rsidR="00B90870">
        <w:rPr>
          <w:b w:val="0"/>
          <w:bCs w:val="0"/>
        </w:rPr>
        <w:fldChar w:fldCharType="separate"/>
      </w:r>
      <w:r w:rsidR="00B90870" w:rsidRPr="00B90870">
        <w:rPr>
          <w:b w:val="0"/>
          <w:bCs w:val="0"/>
          <w:noProof/>
        </w:rPr>
        <w:t>(Carter, Anderson, &amp; Shaw, 2001)</w:t>
      </w:r>
      <w:r w:rsidR="00B90870">
        <w:rPr>
          <w:b w:val="0"/>
          <w:bCs w:val="0"/>
        </w:rPr>
        <w:fldChar w:fldCharType="end"/>
      </w:r>
      <w:r w:rsidRPr="00586BA1">
        <w:rPr>
          <w:b w:val="0"/>
          <w:bCs w:val="0"/>
        </w:rPr>
        <w:t>.</w:t>
      </w:r>
      <w:r w:rsidR="00B90870">
        <w:rPr>
          <w:b w:val="0"/>
          <w:bCs w:val="0"/>
          <w:lang w:val="id-ID"/>
        </w:rPr>
        <w:t xml:space="preserve"> </w:t>
      </w:r>
      <w:r w:rsidRPr="00586BA1">
        <w:rPr>
          <w:b w:val="0"/>
          <w:bCs w:val="0"/>
        </w:rPr>
        <w:t xml:space="preserve">Dengan adanya integrasi ini, ketahanan pangan lokal dapat dicapai secara inklusif dan berkelanjutan. Perempuan sebagai pelaku UMKM pangan memainkan peran ganda sebagai penggerak ekonomi dan penjaga pangan. Oleh karena itu, pemberdayaan perempuan harus menjadi fokus utama dalam kebijakan pembangunan </w:t>
      </w:r>
      <w:r w:rsidRPr="00476C71">
        <w:rPr>
          <w:b w:val="0"/>
          <w:bCs w:val="0"/>
        </w:rPr>
        <w:t>pangan.</w:t>
      </w:r>
    </w:p>
    <w:p w14:paraId="13B2F51D" w14:textId="77777777" w:rsidR="009007DF" w:rsidRDefault="009007DF" w:rsidP="00D92003">
      <w:pPr>
        <w:pStyle w:val="Heading1"/>
        <w:ind w:left="0"/>
        <w:jc w:val="both"/>
      </w:pPr>
    </w:p>
    <w:p w14:paraId="2C1AB484" w14:textId="5A5F27C7" w:rsidR="00476546" w:rsidRPr="00416325" w:rsidRDefault="00475EC1" w:rsidP="001D1AFE">
      <w:pPr>
        <w:pStyle w:val="Heading1"/>
        <w:spacing w:before="120"/>
        <w:ind w:left="0"/>
        <w:jc w:val="both"/>
      </w:pPr>
      <w:r w:rsidRPr="00416325">
        <w:t>KESIMPULAN</w:t>
      </w:r>
      <w:r w:rsidRPr="00416325">
        <w:rPr>
          <w:spacing w:val="-6"/>
        </w:rPr>
        <w:t xml:space="preserve"> </w:t>
      </w:r>
      <w:r w:rsidRPr="00416325">
        <w:t>DAN</w:t>
      </w:r>
      <w:r w:rsidRPr="00416325">
        <w:rPr>
          <w:spacing w:val="-5"/>
        </w:rPr>
        <w:t xml:space="preserve"> </w:t>
      </w:r>
      <w:r w:rsidRPr="00416325">
        <w:t>SARAN</w:t>
      </w:r>
    </w:p>
    <w:p w14:paraId="7DC6C857" w14:textId="77777777" w:rsidR="00476546" w:rsidRDefault="00475EC1" w:rsidP="001D1AFE">
      <w:pPr>
        <w:pStyle w:val="Heading1"/>
        <w:spacing w:before="120"/>
        <w:ind w:left="0"/>
        <w:jc w:val="both"/>
      </w:pPr>
      <w:r w:rsidRPr="00416325">
        <w:t>Kesimpulan</w:t>
      </w:r>
    </w:p>
    <w:p w14:paraId="76F51AE2" w14:textId="77777777" w:rsidR="00476546" w:rsidRDefault="00476546" w:rsidP="00476546">
      <w:pPr>
        <w:pStyle w:val="Heading1"/>
        <w:ind w:left="0" w:firstLine="720"/>
        <w:jc w:val="both"/>
        <w:rPr>
          <w:b w:val="0"/>
          <w:bCs w:val="0"/>
        </w:rPr>
      </w:pPr>
      <w:r w:rsidRPr="00476546">
        <w:rPr>
          <w:b w:val="0"/>
          <w:bCs w:val="0"/>
        </w:rPr>
        <w:t>Peran Gender dalam Kewirausahaan UMKM Pangan berpengaruh terhadap Strategi Pemberdayaan Perempuan. Hal ini berarti keterlibatan perempuan dalam aktivitas kewirausahaan mampu mendorong terciptanya strategi pemberdayaan yang lebih inklusif, baik melalui peningkatan kapasitas, akses modal, maupun jaringan usaha yang memperkuat posisi perempuan sebagai pelaku utama dalam rantai nilai pangan.</w:t>
      </w:r>
      <w:r>
        <w:rPr>
          <w:b w:val="0"/>
          <w:bCs w:val="0"/>
          <w:lang w:val="id-ID"/>
        </w:rPr>
        <w:t xml:space="preserve"> </w:t>
      </w:r>
      <w:r w:rsidRPr="00476546">
        <w:rPr>
          <w:b w:val="0"/>
          <w:bCs w:val="0"/>
        </w:rPr>
        <w:t>Peran Gender dalam Kewirausahaan UMKM Pangan berpengaruh positif yang signifikan terhadap Ketahanan Pangan Lokal. Temuan ini menunjukkan bahwa kontribusi perempuan dalam usaha pangan dapat meningkatkan ketersediaan, aksesibilitas, dan stabilitas pangan di tingkat lokal, sehingga mampu memperkuat fondasi ketahanan pangan masyarakat.</w:t>
      </w:r>
    </w:p>
    <w:p w14:paraId="71821185" w14:textId="5AEE7539" w:rsidR="00476546" w:rsidRPr="00476546" w:rsidRDefault="00476546" w:rsidP="00476546">
      <w:pPr>
        <w:pStyle w:val="Heading1"/>
        <w:ind w:left="0" w:firstLine="720"/>
        <w:jc w:val="both"/>
      </w:pPr>
      <w:r w:rsidRPr="00476546">
        <w:rPr>
          <w:b w:val="0"/>
          <w:bCs w:val="0"/>
        </w:rPr>
        <w:lastRenderedPageBreak/>
        <w:t>Strategi Pemberdayaan Perempuan berpengaruh positif yang signifikan terhadap Ketahanan Pangan Lokal. Hal ini menegaskan bahwa ketika perempuan memperoleh dukungan berupa pelatihan, pendampingan, serta akses terhadap teknologi dan pasar, maka kemampuan mereka dalam mengelola UMKM pangan semakin meningkat dan berdampak langsung pada ketahanan pangan di komunitasnya.</w:t>
      </w:r>
      <w:r>
        <w:rPr>
          <w:lang w:val="id-ID"/>
        </w:rPr>
        <w:t xml:space="preserve"> </w:t>
      </w:r>
      <w:r w:rsidRPr="00476546">
        <w:rPr>
          <w:b w:val="0"/>
          <w:bCs w:val="0"/>
        </w:rPr>
        <w:t>Peran Gender dalam Kewirausahaan UMKM Pangan berpengaruh terhadap Ketahanan Pangan Lokal melalui Strategi Pemberdayaan Perempuan. Hal ini menunjukkan bahwa strategi pemberdayaan perempuan berperan sebagai variabel mediasi yang memperkuat hubungan antara peran gender dan ketahanan pangan. Dengan kata lain, semakin efektif strategi pemberdayaan perempuan diterapkan, maka semakin besar pengaruh positif kewirausahaan berbasis gender terhadap ketahanan pangan lokal.</w:t>
      </w:r>
    </w:p>
    <w:p w14:paraId="2B996BC6" w14:textId="37C86572" w:rsidR="00476546" w:rsidRDefault="00476546" w:rsidP="00D92003">
      <w:pPr>
        <w:pStyle w:val="Heading1"/>
        <w:ind w:left="0"/>
        <w:jc w:val="both"/>
      </w:pPr>
    </w:p>
    <w:p w14:paraId="225B829D" w14:textId="77777777" w:rsidR="0008315B" w:rsidRDefault="00C32958" w:rsidP="0008315B">
      <w:pPr>
        <w:pStyle w:val="Heading1"/>
        <w:ind w:left="0"/>
        <w:jc w:val="both"/>
      </w:pPr>
      <w:r w:rsidRPr="00416325">
        <w:t>Saran</w:t>
      </w:r>
    </w:p>
    <w:p w14:paraId="20C91DE6" w14:textId="77777777" w:rsidR="0008315B" w:rsidRDefault="0008315B" w:rsidP="001D1AFE">
      <w:pPr>
        <w:pStyle w:val="Heading1"/>
        <w:ind w:left="0" w:firstLine="567"/>
        <w:jc w:val="both"/>
      </w:pPr>
      <w:r w:rsidRPr="0008315B">
        <w:rPr>
          <w:b w:val="0"/>
          <w:bCs w:val="0"/>
        </w:rPr>
        <w:t>Bagi Pemerintah Daerah, perlu memperluas program pemberdayaan perempuan UMKM pangan dengan memberikan akses modal, pelatihan kewirausahaan berkelanjutan, serta dukungan pemasaran berbasis digital agar mereka lebih adaptif dalam menghadapi perubahan pasar.</w:t>
      </w:r>
      <w:r>
        <w:rPr>
          <w:lang w:val="id-ID"/>
        </w:rPr>
        <w:t xml:space="preserve"> </w:t>
      </w:r>
      <w:r w:rsidRPr="0008315B">
        <w:rPr>
          <w:b w:val="0"/>
          <w:bCs w:val="0"/>
        </w:rPr>
        <w:t>Bagi Lembaga Pendidikan dan Perguruan Tinggi,</w:t>
      </w:r>
      <w:r>
        <w:rPr>
          <w:b w:val="0"/>
          <w:bCs w:val="0"/>
          <w:lang w:val="id-ID"/>
        </w:rPr>
        <w:t xml:space="preserve"> </w:t>
      </w:r>
      <w:r w:rsidRPr="0008315B">
        <w:rPr>
          <w:b w:val="0"/>
          <w:bCs w:val="0"/>
        </w:rPr>
        <w:t>disarankan untuk meningkatkan penelitian serta pengabdian masyarakat yang berfokus pada model kewirausahaan berkelanjutan berbasis gender, sehingga dapat menjadi rujukan kebijakan publik dan pengembangan UMKM pangan.</w:t>
      </w:r>
    </w:p>
    <w:p w14:paraId="733499C3" w14:textId="0C28405F" w:rsidR="005C168D" w:rsidRPr="0008315B" w:rsidRDefault="0008315B" w:rsidP="001D1AFE">
      <w:pPr>
        <w:pStyle w:val="Heading1"/>
        <w:ind w:left="0" w:firstLine="567"/>
        <w:jc w:val="both"/>
      </w:pPr>
      <w:r w:rsidRPr="0008315B">
        <w:rPr>
          <w:b w:val="0"/>
          <w:bCs w:val="0"/>
        </w:rPr>
        <w:t>Bagi Komunitas UMKM dan LSM, diharapkan memperkuat kolaborasi dengan kelompok perempuan melalui program mentoring, inkubasi bisnis, dan penguatan jaringan usaha agar pemberdayaan lebih terstruktur dan berkesinambungan.</w:t>
      </w:r>
      <w:r>
        <w:rPr>
          <w:lang w:val="id-ID"/>
        </w:rPr>
        <w:t xml:space="preserve"> </w:t>
      </w:r>
      <w:r w:rsidRPr="0008315B">
        <w:rPr>
          <w:b w:val="0"/>
          <w:bCs w:val="0"/>
        </w:rPr>
        <w:t>Bagi Pelaku UMKM Perempuan, perlu meningkatkan kapasitas diri melalui literasi digital, inovasi produk pangan lokal, serta keterlibatan aktif dalam asosiasi atau komunitas UMKM agar memiliki daya tawar lebih tinggi di pasar.</w:t>
      </w:r>
    </w:p>
    <w:p w14:paraId="2A7057F6" w14:textId="32EB3044" w:rsidR="005C168D" w:rsidRDefault="005C168D" w:rsidP="00D92003">
      <w:pPr>
        <w:pStyle w:val="Heading1"/>
        <w:ind w:left="0"/>
        <w:jc w:val="both"/>
      </w:pPr>
    </w:p>
    <w:p w14:paraId="635A0400" w14:textId="7997E615" w:rsidR="00D91BC8" w:rsidRPr="00416325" w:rsidRDefault="00475EC1" w:rsidP="00D92003">
      <w:pPr>
        <w:pStyle w:val="Heading1"/>
        <w:ind w:left="0"/>
        <w:jc w:val="both"/>
        <w:rPr>
          <w:color w:val="000000" w:themeColor="text1"/>
        </w:rPr>
      </w:pPr>
      <w:r w:rsidRPr="00416325">
        <w:rPr>
          <w:color w:val="000000" w:themeColor="text1"/>
        </w:rPr>
        <w:t>DAFTAR</w:t>
      </w:r>
      <w:r w:rsidRPr="00416325">
        <w:rPr>
          <w:color w:val="000000" w:themeColor="text1"/>
          <w:spacing w:val="-6"/>
        </w:rPr>
        <w:t xml:space="preserve"> </w:t>
      </w:r>
      <w:r w:rsidRPr="00416325">
        <w:rPr>
          <w:color w:val="000000" w:themeColor="text1"/>
        </w:rPr>
        <w:t>PUSTAKA</w:t>
      </w:r>
    </w:p>
    <w:p w14:paraId="7D110A33" w14:textId="49D93FA2" w:rsidR="00B90870" w:rsidRPr="00B90870" w:rsidRDefault="00B043D9" w:rsidP="001D1AFE">
      <w:pPr>
        <w:adjustRightInd w:val="0"/>
        <w:ind w:left="480" w:hanging="480"/>
        <w:jc w:val="both"/>
        <w:rPr>
          <w:noProof/>
          <w:sz w:val="24"/>
          <w:szCs w:val="24"/>
        </w:rPr>
      </w:pPr>
      <w:r>
        <w:fldChar w:fldCharType="begin" w:fldLock="1"/>
      </w:r>
      <w:r>
        <w:instrText xml:space="preserve">ADDIN Mendeley Bibliography CSL_BIBLIOGRAPHY </w:instrText>
      </w:r>
      <w:r>
        <w:fldChar w:fldCharType="separate"/>
      </w:r>
      <w:r w:rsidR="00B90870" w:rsidRPr="00B90870">
        <w:rPr>
          <w:noProof/>
          <w:sz w:val="24"/>
          <w:szCs w:val="24"/>
        </w:rPr>
        <w:t xml:space="preserve">Abukari, K., Musah, A., &amp; Assaidi, A. (2023). The Role of Corporate Sustainability and Its Consistency on Firm Financial Performance: Canadian Evidence*. </w:t>
      </w:r>
      <w:r w:rsidR="00B90870" w:rsidRPr="00B90870">
        <w:rPr>
          <w:i/>
          <w:iCs/>
          <w:noProof/>
          <w:sz w:val="24"/>
          <w:szCs w:val="24"/>
        </w:rPr>
        <w:t>Accounting Perspectives</w:t>
      </w:r>
      <w:r w:rsidR="00B90870" w:rsidRPr="00B90870">
        <w:rPr>
          <w:noProof/>
          <w:sz w:val="24"/>
          <w:szCs w:val="24"/>
        </w:rPr>
        <w:t xml:space="preserve">, </w:t>
      </w:r>
      <w:r w:rsidR="00B90870" w:rsidRPr="00B90870">
        <w:rPr>
          <w:i/>
          <w:iCs/>
          <w:noProof/>
          <w:sz w:val="24"/>
          <w:szCs w:val="24"/>
        </w:rPr>
        <w:t>22</w:t>
      </w:r>
      <w:r w:rsidR="00B90870" w:rsidRPr="00B90870">
        <w:rPr>
          <w:noProof/>
          <w:sz w:val="24"/>
          <w:szCs w:val="24"/>
        </w:rPr>
        <w:t>(1), 55–86. https://doi.org/10.1111/1911-3838.12309</w:t>
      </w:r>
    </w:p>
    <w:p w14:paraId="11C14DA0" w14:textId="77777777" w:rsidR="00B90870" w:rsidRPr="00B90870" w:rsidRDefault="00B90870" w:rsidP="001D1AFE">
      <w:pPr>
        <w:adjustRightInd w:val="0"/>
        <w:ind w:left="480" w:hanging="480"/>
        <w:jc w:val="both"/>
        <w:rPr>
          <w:noProof/>
          <w:sz w:val="24"/>
          <w:szCs w:val="24"/>
        </w:rPr>
      </w:pPr>
      <w:r w:rsidRPr="00B90870">
        <w:rPr>
          <w:noProof/>
          <w:sz w:val="24"/>
          <w:szCs w:val="24"/>
        </w:rPr>
        <w:t>Agata, A. (2025). Kontribusi Perempuan terhadap Pengembangan Ekonomi Lokal Melalui Usaha Kuliner Rumah Makan Indah, (April). https://doi.org/10.13140/RG.2.2.21328.21764</w:t>
      </w:r>
    </w:p>
    <w:p w14:paraId="3FCBB9C8"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Andriyati, R., Wardani, D. K., &amp; Setyowibowo, F. (2024). Kewirausahaan Berkelanjutan: Evolusi Penelitian dan Implementasinya. </w:t>
      </w:r>
      <w:r w:rsidRPr="00B90870">
        <w:rPr>
          <w:i/>
          <w:iCs/>
          <w:noProof/>
          <w:sz w:val="24"/>
          <w:szCs w:val="24"/>
        </w:rPr>
        <w:t>JEKPEND: Jurnal Ekonomi Dan Pendidikan</w:t>
      </w:r>
      <w:r w:rsidRPr="00B90870">
        <w:rPr>
          <w:noProof/>
          <w:sz w:val="24"/>
          <w:szCs w:val="24"/>
        </w:rPr>
        <w:t xml:space="preserve">, </w:t>
      </w:r>
      <w:r w:rsidRPr="00B90870">
        <w:rPr>
          <w:i/>
          <w:iCs/>
          <w:noProof/>
          <w:sz w:val="24"/>
          <w:szCs w:val="24"/>
        </w:rPr>
        <w:t>7</w:t>
      </w:r>
      <w:r w:rsidRPr="00B90870">
        <w:rPr>
          <w:noProof/>
          <w:sz w:val="24"/>
          <w:szCs w:val="24"/>
        </w:rPr>
        <w:t>(1), 60. https://doi.org/10.26858/jekpend.v7i1.59430</w:t>
      </w:r>
    </w:p>
    <w:p w14:paraId="05A31283"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Anurag Singh, U. D. and S. K. (2022). Gender, technology and innovation: the role of women in Indian micro, small and medium enterprises. </w:t>
      </w:r>
      <w:r w:rsidRPr="00B90870">
        <w:rPr>
          <w:i/>
          <w:iCs/>
          <w:noProof/>
          <w:sz w:val="24"/>
          <w:szCs w:val="24"/>
        </w:rPr>
        <w:t>Inderscience</w:t>
      </w:r>
      <w:r w:rsidRPr="00B90870">
        <w:rPr>
          <w:noProof/>
          <w:sz w:val="24"/>
          <w:szCs w:val="24"/>
        </w:rPr>
        <w:t>.</w:t>
      </w:r>
    </w:p>
    <w:p w14:paraId="5C09F1CC" w14:textId="77777777" w:rsidR="00B90870" w:rsidRPr="00B90870" w:rsidRDefault="00B90870" w:rsidP="001D1AFE">
      <w:pPr>
        <w:adjustRightInd w:val="0"/>
        <w:ind w:left="480" w:hanging="480"/>
        <w:jc w:val="both"/>
        <w:rPr>
          <w:noProof/>
          <w:sz w:val="24"/>
          <w:szCs w:val="24"/>
        </w:rPr>
      </w:pPr>
      <w:r w:rsidRPr="00B90870">
        <w:rPr>
          <w:noProof/>
          <w:sz w:val="24"/>
          <w:szCs w:val="24"/>
        </w:rPr>
        <w:t>Asia, G. (2022). Memobilisasi modal bagi UKM agribisnis milik wanita di Indonesia.</w:t>
      </w:r>
    </w:p>
    <w:p w14:paraId="048E0085"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Azman, A. B., Majid, M. A. A., &amp; Zulkifly, M. I. (2024). Food supply and crisis management towards food security: A review through the lens of Malaysian micro-food businesses. </w:t>
      </w:r>
      <w:r w:rsidRPr="00B90870">
        <w:rPr>
          <w:i/>
          <w:iCs/>
          <w:noProof/>
          <w:sz w:val="24"/>
          <w:szCs w:val="24"/>
        </w:rPr>
        <w:t>IOP Conference Series: Earth and Environmental Science</w:t>
      </w:r>
      <w:r w:rsidRPr="00B90870">
        <w:rPr>
          <w:noProof/>
          <w:sz w:val="24"/>
          <w:szCs w:val="24"/>
        </w:rPr>
        <w:t xml:space="preserve">, </w:t>
      </w:r>
      <w:r w:rsidRPr="00B90870">
        <w:rPr>
          <w:i/>
          <w:iCs/>
          <w:noProof/>
          <w:sz w:val="24"/>
          <w:szCs w:val="24"/>
        </w:rPr>
        <w:t>1397</w:t>
      </w:r>
      <w:r w:rsidRPr="00B90870">
        <w:rPr>
          <w:noProof/>
          <w:sz w:val="24"/>
          <w:szCs w:val="24"/>
        </w:rPr>
        <w:t>(1). https://doi.org/10.1088/1755-1315/1397/1/012029</w:t>
      </w:r>
    </w:p>
    <w:p w14:paraId="56B6A6E3" w14:textId="77777777" w:rsidR="00B90870" w:rsidRPr="00B90870" w:rsidRDefault="00B90870" w:rsidP="001D1AFE">
      <w:pPr>
        <w:adjustRightInd w:val="0"/>
        <w:ind w:left="480" w:hanging="480"/>
        <w:jc w:val="both"/>
        <w:rPr>
          <w:noProof/>
          <w:sz w:val="24"/>
          <w:szCs w:val="24"/>
        </w:rPr>
      </w:pPr>
      <w:r w:rsidRPr="00B90870">
        <w:rPr>
          <w:noProof/>
          <w:sz w:val="24"/>
          <w:szCs w:val="24"/>
        </w:rPr>
        <w:t>Baktiono, R. A. (2018). Optimalisasi Dan Pengembangan Sentra Umkm Dalam Rangka, (December). https://doi.org/10.13140/RG.2.2.20383.00163</w:t>
      </w:r>
    </w:p>
    <w:p w14:paraId="382D31A0" w14:textId="1CD39666" w:rsidR="00B90870" w:rsidRPr="00B90870" w:rsidRDefault="00B90870" w:rsidP="001D1AFE">
      <w:pPr>
        <w:adjustRightInd w:val="0"/>
        <w:ind w:left="480" w:hanging="480"/>
        <w:jc w:val="both"/>
        <w:rPr>
          <w:noProof/>
          <w:sz w:val="24"/>
          <w:szCs w:val="24"/>
        </w:rPr>
      </w:pPr>
      <w:r w:rsidRPr="00B90870">
        <w:rPr>
          <w:noProof/>
          <w:sz w:val="24"/>
          <w:szCs w:val="24"/>
        </w:rPr>
        <w:t>Carter, S., Anderson, S., &amp; Shaw, E. (2001). Women ’ S Business Ownership : Recent Research and Policy, (January 2006). Retrieved from https://www.researchgate.net/publication/253378610_</w:t>
      </w:r>
      <w:r w:rsidR="008E5A44" w:rsidRPr="00B90870">
        <w:rPr>
          <w:noProof/>
          <w:sz w:val="24"/>
          <w:szCs w:val="24"/>
        </w:rPr>
        <w:t>Women’s_Business_Ownership_Recent_Research_And_Policy_Developments</w:t>
      </w:r>
    </w:p>
    <w:p w14:paraId="38D594D4" w14:textId="77777777" w:rsidR="00B90870" w:rsidRPr="00B90870" w:rsidRDefault="00B90870" w:rsidP="001D1AFE">
      <w:pPr>
        <w:adjustRightInd w:val="0"/>
        <w:ind w:left="480" w:hanging="480"/>
        <w:jc w:val="both"/>
        <w:rPr>
          <w:noProof/>
          <w:sz w:val="24"/>
          <w:szCs w:val="24"/>
        </w:rPr>
      </w:pPr>
      <w:r w:rsidRPr="00B90870">
        <w:rPr>
          <w:noProof/>
          <w:sz w:val="24"/>
          <w:szCs w:val="24"/>
        </w:rPr>
        <w:lastRenderedPageBreak/>
        <w:t xml:space="preserve">Chen, X. X. X. X., Tsai, M. Y., Wolynes, P. G., da Rosa, G., Grille, L., Calzada, V., … Crothers, D. M. (2018). Exploring the importance of financial literacy within the Capability Approach framework. </w:t>
      </w:r>
      <w:r w:rsidRPr="00B90870">
        <w:rPr>
          <w:i/>
          <w:iCs/>
          <w:noProof/>
          <w:sz w:val="24"/>
          <w:szCs w:val="24"/>
        </w:rPr>
        <w:t>Nucleic Acids Research</w:t>
      </w:r>
      <w:r w:rsidRPr="00B90870">
        <w:rPr>
          <w:noProof/>
          <w:sz w:val="24"/>
          <w:szCs w:val="24"/>
        </w:rPr>
        <w:t xml:space="preserve">, </w:t>
      </w:r>
      <w:r w:rsidRPr="00B90870">
        <w:rPr>
          <w:i/>
          <w:iCs/>
          <w:noProof/>
          <w:sz w:val="24"/>
          <w:szCs w:val="24"/>
        </w:rPr>
        <w:t>6</w:t>
      </w:r>
      <w:r w:rsidRPr="00B90870">
        <w:rPr>
          <w:noProof/>
          <w:sz w:val="24"/>
          <w:szCs w:val="24"/>
        </w:rPr>
        <w:t>(1), 1–7. Retrieved from http://dx.doi.org/10.1016/j.gde.2016.09.008%0Ahttp://dx.doi.org/10.1007/s00412-015-0543-8%0Ahttp://dx.doi.org/10.1038/nature08473%0Ahttp://dx.doi.org/10.1016/j.jmb.2009.01.007%0Ahttp://dx.doi.org/10.1016/j.jmb.2012.10.008%0Ahttp://dx.doi.org/10.1038/s4159</w:t>
      </w:r>
    </w:p>
    <w:p w14:paraId="74BB4A5A"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Dash, G., &amp; Paul, J. (2021). CB-SEM vs PLS-SEM methods for research in social sciences and technology forecasting. </w:t>
      </w:r>
      <w:r w:rsidRPr="00B90870">
        <w:rPr>
          <w:i/>
          <w:iCs/>
          <w:noProof/>
          <w:sz w:val="24"/>
          <w:szCs w:val="24"/>
        </w:rPr>
        <w:t>Technological Forecasting and Social Change</w:t>
      </w:r>
      <w:r w:rsidRPr="00B90870">
        <w:rPr>
          <w:noProof/>
          <w:sz w:val="24"/>
          <w:szCs w:val="24"/>
        </w:rPr>
        <w:t xml:space="preserve">, </w:t>
      </w:r>
      <w:r w:rsidRPr="00B90870">
        <w:rPr>
          <w:i/>
          <w:iCs/>
          <w:noProof/>
          <w:sz w:val="24"/>
          <w:szCs w:val="24"/>
        </w:rPr>
        <w:t>173</w:t>
      </w:r>
      <w:r w:rsidRPr="00B90870">
        <w:rPr>
          <w:noProof/>
          <w:sz w:val="24"/>
          <w:szCs w:val="24"/>
        </w:rPr>
        <w:t>. https://doi.org/10.1016/j.techfore.2021.121092</w:t>
      </w:r>
    </w:p>
    <w:p w14:paraId="50204785" w14:textId="381AA714" w:rsidR="00B90870" w:rsidRPr="00B90870" w:rsidRDefault="00B90870" w:rsidP="001D1AFE">
      <w:pPr>
        <w:adjustRightInd w:val="0"/>
        <w:ind w:left="480" w:hanging="480"/>
        <w:jc w:val="both"/>
        <w:rPr>
          <w:noProof/>
          <w:sz w:val="24"/>
          <w:szCs w:val="24"/>
        </w:rPr>
      </w:pPr>
      <w:r w:rsidRPr="00B90870">
        <w:rPr>
          <w:noProof/>
          <w:sz w:val="24"/>
          <w:szCs w:val="24"/>
        </w:rPr>
        <w:t xml:space="preserve">Dellyana, A. P. W. D. D. (2022). </w:t>
      </w:r>
      <w:r w:rsidR="008E5A44" w:rsidRPr="00B90870">
        <w:rPr>
          <w:noProof/>
          <w:sz w:val="24"/>
          <w:szCs w:val="24"/>
        </w:rPr>
        <w:t xml:space="preserve">Creative Social Entrepreneurial Orientation Of Traditional Woven </w:t>
      </w:r>
      <w:r w:rsidRPr="00B90870">
        <w:rPr>
          <w:noProof/>
          <w:sz w:val="24"/>
          <w:szCs w:val="24"/>
        </w:rPr>
        <w:t xml:space="preserve">SMES. </w:t>
      </w:r>
      <w:r w:rsidRPr="00B90870">
        <w:rPr>
          <w:i/>
          <w:iCs/>
          <w:noProof/>
          <w:sz w:val="24"/>
          <w:szCs w:val="24"/>
        </w:rPr>
        <w:t>Icfbe</w:t>
      </w:r>
      <w:r w:rsidRPr="00B90870">
        <w:rPr>
          <w:noProof/>
          <w:sz w:val="24"/>
          <w:szCs w:val="24"/>
        </w:rPr>
        <w:t xml:space="preserve">, </w:t>
      </w:r>
      <w:r w:rsidRPr="00B90870">
        <w:rPr>
          <w:i/>
          <w:iCs/>
          <w:noProof/>
          <w:sz w:val="24"/>
          <w:szCs w:val="24"/>
        </w:rPr>
        <w:t>2021</w:t>
      </w:r>
      <w:r w:rsidRPr="00B90870">
        <w:rPr>
          <w:noProof/>
          <w:sz w:val="24"/>
          <w:szCs w:val="24"/>
        </w:rPr>
        <w:t>(July 2021), 1–7.</w:t>
      </w:r>
    </w:p>
    <w:p w14:paraId="016497A8"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Dwiyana, A., &amp; Mahadewi, L. (2025). Model Strategi Jejaring Kewirausahaan Berkelanjutan: Konseptualisasi Teori Kapasitas Penyerapan Dan Teori Jejaring Sosial. </w:t>
      </w:r>
      <w:r w:rsidRPr="00B90870">
        <w:rPr>
          <w:i/>
          <w:iCs/>
          <w:noProof/>
          <w:sz w:val="24"/>
          <w:szCs w:val="24"/>
        </w:rPr>
        <w:t>AkMen JURNAL ILMIAH</w:t>
      </w:r>
      <w:r w:rsidRPr="00B90870">
        <w:rPr>
          <w:noProof/>
          <w:sz w:val="24"/>
          <w:szCs w:val="24"/>
        </w:rPr>
        <w:t xml:space="preserve">, </w:t>
      </w:r>
      <w:r w:rsidRPr="00B90870">
        <w:rPr>
          <w:i/>
          <w:iCs/>
          <w:noProof/>
          <w:sz w:val="24"/>
          <w:szCs w:val="24"/>
        </w:rPr>
        <w:t>22</w:t>
      </w:r>
      <w:r w:rsidRPr="00B90870">
        <w:rPr>
          <w:noProof/>
          <w:sz w:val="24"/>
          <w:szCs w:val="24"/>
        </w:rPr>
        <w:t>(1), 36–49. https://doi.org/10.37476/akmen.v22i1.5192</w:t>
      </w:r>
    </w:p>
    <w:p w14:paraId="0B1AAF72" w14:textId="4E11F99D" w:rsidR="00B90870" w:rsidRPr="00B90870" w:rsidRDefault="00B90870" w:rsidP="001D1AFE">
      <w:pPr>
        <w:adjustRightInd w:val="0"/>
        <w:ind w:left="480" w:hanging="480"/>
        <w:jc w:val="both"/>
        <w:rPr>
          <w:noProof/>
          <w:sz w:val="24"/>
          <w:szCs w:val="24"/>
        </w:rPr>
      </w:pPr>
      <w:r w:rsidRPr="00B90870">
        <w:rPr>
          <w:noProof/>
          <w:sz w:val="24"/>
          <w:szCs w:val="24"/>
        </w:rPr>
        <w:t xml:space="preserve">Economics, I. (2024). Favoured </w:t>
      </w:r>
      <w:r w:rsidR="008E5A44" w:rsidRPr="00B90870">
        <w:rPr>
          <w:noProof/>
          <w:sz w:val="24"/>
          <w:szCs w:val="24"/>
        </w:rPr>
        <w:t>Mogbolu Msme Financing , Agricultural Output , Employment And Food Security In Nigeria</w:t>
      </w:r>
      <w:r w:rsidRPr="00B90870">
        <w:rPr>
          <w:noProof/>
          <w:sz w:val="24"/>
          <w:szCs w:val="24"/>
        </w:rPr>
        <w:t xml:space="preserve">, </w:t>
      </w:r>
      <w:r w:rsidRPr="00B90870">
        <w:rPr>
          <w:i/>
          <w:iCs/>
          <w:noProof/>
          <w:sz w:val="24"/>
          <w:szCs w:val="24"/>
        </w:rPr>
        <w:t>23</w:t>
      </w:r>
      <w:r w:rsidRPr="00B90870">
        <w:rPr>
          <w:noProof/>
          <w:sz w:val="24"/>
          <w:szCs w:val="24"/>
        </w:rPr>
        <w:t>(June), 0–1.</w:t>
      </w:r>
    </w:p>
    <w:p w14:paraId="19C970B9"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Edeh, E., Lo, W.-J., &amp; Khojasteh, J. (2023). Review of Partial Least Squares Structural Equation Modeling (PLS-SEM) Using R: A Workbook. </w:t>
      </w:r>
      <w:r w:rsidRPr="00B90870">
        <w:rPr>
          <w:i/>
          <w:iCs/>
          <w:noProof/>
          <w:sz w:val="24"/>
          <w:szCs w:val="24"/>
        </w:rPr>
        <w:t>Structural Equation Modeling: A Multidisciplinary Journal</w:t>
      </w:r>
      <w:r w:rsidRPr="00B90870">
        <w:rPr>
          <w:noProof/>
          <w:sz w:val="24"/>
          <w:szCs w:val="24"/>
        </w:rPr>
        <w:t xml:space="preserve">, </w:t>
      </w:r>
      <w:r w:rsidRPr="00B90870">
        <w:rPr>
          <w:i/>
          <w:iCs/>
          <w:noProof/>
          <w:sz w:val="24"/>
          <w:szCs w:val="24"/>
        </w:rPr>
        <w:t>30</w:t>
      </w:r>
      <w:r w:rsidRPr="00B90870">
        <w:rPr>
          <w:noProof/>
          <w:sz w:val="24"/>
          <w:szCs w:val="24"/>
        </w:rPr>
        <w:t>(1). https://doi.org/10.1080/10705511.2022.2108813</w:t>
      </w:r>
    </w:p>
    <w:p w14:paraId="5FF6330C"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Elindawati, R. (2021). Perspektif Feminis dalam Kasus Perempuan sebagai Korban Kekerasan Seksual di  Perguruan Tinggi. </w:t>
      </w:r>
      <w:r w:rsidRPr="00B90870">
        <w:rPr>
          <w:i/>
          <w:iCs/>
          <w:noProof/>
          <w:sz w:val="24"/>
          <w:szCs w:val="24"/>
        </w:rPr>
        <w:t>AL-WARDAH: Jurnal Kajian Perempuan, Gender Dan Agama</w:t>
      </w:r>
      <w:r w:rsidRPr="00B90870">
        <w:rPr>
          <w:noProof/>
          <w:sz w:val="24"/>
          <w:szCs w:val="24"/>
        </w:rPr>
        <w:t xml:space="preserve">, </w:t>
      </w:r>
      <w:r w:rsidRPr="00B90870">
        <w:rPr>
          <w:i/>
          <w:iCs/>
          <w:noProof/>
          <w:sz w:val="24"/>
          <w:szCs w:val="24"/>
        </w:rPr>
        <w:t>15</w:t>
      </w:r>
      <w:r w:rsidRPr="00B90870">
        <w:rPr>
          <w:noProof/>
          <w:sz w:val="24"/>
          <w:szCs w:val="24"/>
        </w:rPr>
        <w:t>(2), 181–193. https://doi.org/10.46339/al-wardah.xx.xxx</w:t>
      </w:r>
    </w:p>
    <w:p w14:paraId="031140A5"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Ervina Indiworo, H. (2016). Peran Perempuan Dalam Meningkatkan Peran UMKM. </w:t>
      </w:r>
      <w:r w:rsidRPr="00B90870">
        <w:rPr>
          <w:i/>
          <w:iCs/>
          <w:noProof/>
          <w:sz w:val="24"/>
          <w:szCs w:val="24"/>
        </w:rPr>
        <w:t>Jurnal Equilibria Pendidikan</w:t>
      </w:r>
      <w:r w:rsidRPr="00B90870">
        <w:rPr>
          <w:noProof/>
          <w:sz w:val="24"/>
          <w:szCs w:val="24"/>
        </w:rPr>
        <w:t xml:space="preserve">, </w:t>
      </w:r>
      <w:r w:rsidRPr="00B90870">
        <w:rPr>
          <w:i/>
          <w:iCs/>
          <w:noProof/>
          <w:sz w:val="24"/>
          <w:szCs w:val="24"/>
        </w:rPr>
        <w:t>1</w:t>
      </w:r>
      <w:r w:rsidRPr="00B90870">
        <w:rPr>
          <w:noProof/>
          <w:sz w:val="24"/>
          <w:szCs w:val="24"/>
        </w:rPr>
        <w:t>(1), 258–263.</w:t>
      </w:r>
    </w:p>
    <w:p w14:paraId="47E9BDAD"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Hastuti, P. I., Ayu, R., Novitawati, D., &amp; Lestari, E. (2023). Implementation of It Strategy on E-Commerce in Business Competition As an Increase in Company Business Revenue (in Msmes). </w:t>
      </w:r>
      <w:r w:rsidRPr="00B90870">
        <w:rPr>
          <w:i/>
          <w:iCs/>
          <w:noProof/>
          <w:sz w:val="24"/>
          <w:szCs w:val="24"/>
        </w:rPr>
        <w:t>Return: Study of Management, Economic And Business</w:t>
      </w:r>
      <w:r w:rsidRPr="00B90870">
        <w:rPr>
          <w:noProof/>
          <w:sz w:val="24"/>
          <w:szCs w:val="24"/>
        </w:rPr>
        <w:t xml:space="preserve">, </w:t>
      </w:r>
      <w:r w:rsidRPr="00B90870">
        <w:rPr>
          <w:i/>
          <w:iCs/>
          <w:noProof/>
          <w:sz w:val="24"/>
          <w:szCs w:val="24"/>
        </w:rPr>
        <w:t>2</w:t>
      </w:r>
      <w:r w:rsidRPr="00B90870">
        <w:rPr>
          <w:noProof/>
          <w:sz w:val="24"/>
          <w:szCs w:val="24"/>
        </w:rPr>
        <w:t>(10), 1078–1096. Retrieved from https://return.publikasikupublisher.com</w:t>
      </w:r>
    </w:p>
    <w:p w14:paraId="6D1E777B" w14:textId="1BEE657D" w:rsidR="00B90870" w:rsidRPr="00B90870" w:rsidRDefault="00B90870" w:rsidP="001D1AFE">
      <w:pPr>
        <w:adjustRightInd w:val="0"/>
        <w:ind w:left="480" w:hanging="480"/>
        <w:jc w:val="both"/>
        <w:rPr>
          <w:noProof/>
          <w:sz w:val="24"/>
          <w:szCs w:val="24"/>
        </w:rPr>
      </w:pPr>
      <w:r w:rsidRPr="00B90870">
        <w:rPr>
          <w:noProof/>
          <w:sz w:val="24"/>
          <w:szCs w:val="24"/>
        </w:rPr>
        <w:t xml:space="preserve">Ibrahim, A. I., Prabawati, E., Septiani, S., Tadulako, U., Listrik, S., &amp; Pemasaran, S. (2025). Jurnal Keuangan dan Manajemen Terapan </w:t>
      </w:r>
      <w:r w:rsidR="008E5A44" w:rsidRPr="00B90870">
        <w:rPr>
          <w:noProof/>
          <w:sz w:val="24"/>
          <w:szCs w:val="24"/>
        </w:rPr>
        <w:t>Inovasi Model Bisnis Berkelanjutan : Studi Kasus Kewirausahaan Kopi Keliling Berbasis Sepeda Listrik Di Lingkungan Kampus Universitas Tadulako</w:t>
      </w:r>
      <w:r w:rsidRPr="00B90870">
        <w:rPr>
          <w:noProof/>
          <w:sz w:val="24"/>
          <w:szCs w:val="24"/>
        </w:rPr>
        <w:t xml:space="preserve"> Jurnal Keuangan dan Manajemen Terapan, </w:t>
      </w:r>
      <w:r w:rsidRPr="00B90870">
        <w:rPr>
          <w:i/>
          <w:iCs/>
          <w:noProof/>
          <w:sz w:val="24"/>
          <w:szCs w:val="24"/>
        </w:rPr>
        <w:t>6</w:t>
      </w:r>
      <w:r w:rsidRPr="00B90870">
        <w:rPr>
          <w:noProof/>
          <w:sz w:val="24"/>
          <w:szCs w:val="24"/>
        </w:rPr>
        <w:t>(3), 582–593.</w:t>
      </w:r>
    </w:p>
    <w:p w14:paraId="44DA8E2A"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Indah, S., Sulistiyowati, Y., Mukoffi, A., &amp; Himawan W, S. (2023). The influence of independence, corporate governance, and audit quality on the integrity of financial statements. </w:t>
      </w:r>
      <w:r w:rsidRPr="00B90870">
        <w:rPr>
          <w:i/>
          <w:iCs/>
          <w:noProof/>
          <w:sz w:val="24"/>
          <w:szCs w:val="24"/>
        </w:rPr>
        <w:t>Priviet Social Sciences Journal</w:t>
      </w:r>
      <w:r w:rsidRPr="00B90870">
        <w:rPr>
          <w:noProof/>
          <w:sz w:val="24"/>
          <w:szCs w:val="24"/>
        </w:rPr>
        <w:t xml:space="preserve">, </w:t>
      </w:r>
      <w:r w:rsidRPr="00B90870">
        <w:rPr>
          <w:i/>
          <w:iCs/>
          <w:noProof/>
          <w:sz w:val="24"/>
          <w:szCs w:val="24"/>
        </w:rPr>
        <w:t>3</w:t>
      </w:r>
      <w:r w:rsidRPr="00B90870">
        <w:rPr>
          <w:noProof/>
          <w:sz w:val="24"/>
          <w:szCs w:val="24"/>
        </w:rPr>
        <w:t>(11), 10–16. https://doi.org/10.55942/pssj.v3i11.253</w:t>
      </w:r>
    </w:p>
    <w:p w14:paraId="0F8CAB11"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Indah, S., Sulistyowati, Y., &amp; Enge Ate, A. Y. (2023). Persepsi Pelaku Usaha Dalam Mengembangkan Usaha Dengan Menggunakan Penerapan Akuntansi Pada Umkm. </w:t>
      </w:r>
      <w:r w:rsidRPr="00B90870">
        <w:rPr>
          <w:i/>
          <w:iCs/>
          <w:noProof/>
          <w:sz w:val="24"/>
          <w:szCs w:val="24"/>
        </w:rPr>
        <w:t>Referensi : Jurnal Ilmu Manajemen Dan Akuntansi</w:t>
      </w:r>
      <w:r w:rsidRPr="00B90870">
        <w:rPr>
          <w:noProof/>
          <w:sz w:val="24"/>
          <w:szCs w:val="24"/>
        </w:rPr>
        <w:t xml:space="preserve">, </w:t>
      </w:r>
      <w:r w:rsidRPr="00B90870">
        <w:rPr>
          <w:i/>
          <w:iCs/>
          <w:noProof/>
          <w:sz w:val="24"/>
          <w:szCs w:val="24"/>
        </w:rPr>
        <w:t>11</w:t>
      </w:r>
      <w:r w:rsidRPr="00B90870">
        <w:rPr>
          <w:noProof/>
          <w:sz w:val="24"/>
          <w:szCs w:val="24"/>
        </w:rPr>
        <w:t>(1), 77–82. https://doi.org/10.33366/ref.v11i1.4462</w:t>
      </w:r>
    </w:p>
    <w:p w14:paraId="228B5B6F"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Indah, S., &amp; Wibisono, S. H. (2024). Pengaruh pola pikir spiritual dan keseimbangan gender terhadap transformasi wirausaha di Kota Batu, </w:t>
      </w:r>
      <w:r w:rsidRPr="00B90870">
        <w:rPr>
          <w:i/>
          <w:iCs/>
          <w:noProof/>
          <w:sz w:val="24"/>
          <w:szCs w:val="24"/>
        </w:rPr>
        <w:t>19</w:t>
      </w:r>
      <w:r w:rsidRPr="00B90870">
        <w:rPr>
          <w:noProof/>
          <w:sz w:val="24"/>
          <w:szCs w:val="24"/>
        </w:rPr>
        <w:t>(4), 900–910.</w:t>
      </w:r>
    </w:p>
    <w:p w14:paraId="573F63E6" w14:textId="77777777" w:rsidR="00B90870" w:rsidRPr="00B90870" w:rsidRDefault="00B90870" w:rsidP="001D1AFE">
      <w:pPr>
        <w:adjustRightInd w:val="0"/>
        <w:ind w:left="480" w:hanging="480"/>
        <w:jc w:val="both"/>
        <w:rPr>
          <w:noProof/>
          <w:sz w:val="24"/>
          <w:szCs w:val="24"/>
        </w:rPr>
      </w:pPr>
      <w:r w:rsidRPr="00B90870">
        <w:rPr>
          <w:noProof/>
          <w:sz w:val="24"/>
          <w:szCs w:val="24"/>
        </w:rPr>
        <w:lastRenderedPageBreak/>
        <w:t xml:space="preserve">Indrihastuti, Poppy; Sri Indah, G. B. (2022). Penerapan Sistem Akuntansi Keuangan Daerah, Penyajian Laporan Keuangan, Aksesibilitasdan Sistem Pengendalian Internal Pengaruhnya TerhadapAkuntabilitas Pengelolaan Keuangan Daerah. </w:t>
      </w:r>
      <w:r w:rsidRPr="00B90870">
        <w:rPr>
          <w:i/>
          <w:iCs/>
          <w:noProof/>
          <w:sz w:val="24"/>
          <w:szCs w:val="24"/>
        </w:rPr>
        <w:t>Bisman</w:t>
      </w:r>
      <w:r w:rsidRPr="00B90870">
        <w:rPr>
          <w:noProof/>
          <w:sz w:val="24"/>
          <w:szCs w:val="24"/>
        </w:rPr>
        <w:t xml:space="preserve">, </w:t>
      </w:r>
      <w:r w:rsidRPr="00B90870">
        <w:rPr>
          <w:i/>
          <w:iCs/>
          <w:noProof/>
          <w:sz w:val="24"/>
          <w:szCs w:val="24"/>
        </w:rPr>
        <w:t>5</w:t>
      </w:r>
      <w:r w:rsidRPr="00B90870">
        <w:rPr>
          <w:noProof/>
          <w:sz w:val="24"/>
          <w:szCs w:val="24"/>
        </w:rPr>
        <w:t>(2), 196. Retrieved from https://ejurnal.unim.ac.id/index.php/bisman/article/view/1983/882</w:t>
      </w:r>
    </w:p>
    <w:p w14:paraId="35E85FB3"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Investing in Women along Agribusiness Value Chains. (2016). </w:t>
      </w:r>
      <w:r w:rsidRPr="00B90870">
        <w:rPr>
          <w:i/>
          <w:iCs/>
          <w:noProof/>
          <w:sz w:val="24"/>
          <w:szCs w:val="24"/>
        </w:rPr>
        <w:t>Investing in Women along Agribusiness Value Chains</w:t>
      </w:r>
      <w:r w:rsidRPr="00B90870">
        <w:rPr>
          <w:noProof/>
          <w:sz w:val="24"/>
          <w:szCs w:val="24"/>
        </w:rPr>
        <w:t>. https://doi.org/10.1596/28980</w:t>
      </w:r>
    </w:p>
    <w:p w14:paraId="2EAC1425"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K. M., M., Aithal, P. S., &amp; K. R. S., S. (2022). Role of MUDRA in Promoting SMEs/MSE, MSMEs, and allied Agriculture Sector in the rural and urban area - To Achieve 5 Trillion Economy. </w:t>
      </w:r>
      <w:r w:rsidRPr="00B90870">
        <w:rPr>
          <w:i/>
          <w:iCs/>
          <w:noProof/>
          <w:sz w:val="24"/>
          <w:szCs w:val="24"/>
        </w:rPr>
        <w:t>International Journal of Management, Technology, and Social Sciences</w:t>
      </w:r>
      <w:r w:rsidRPr="00B90870">
        <w:rPr>
          <w:noProof/>
          <w:sz w:val="24"/>
          <w:szCs w:val="24"/>
        </w:rPr>
        <w:t xml:space="preserve">, </w:t>
      </w:r>
      <w:r w:rsidRPr="00B90870">
        <w:rPr>
          <w:i/>
          <w:iCs/>
          <w:noProof/>
          <w:sz w:val="24"/>
          <w:szCs w:val="24"/>
        </w:rPr>
        <w:t>7</w:t>
      </w:r>
      <w:r w:rsidRPr="00B90870">
        <w:rPr>
          <w:noProof/>
          <w:sz w:val="24"/>
          <w:szCs w:val="24"/>
        </w:rPr>
        <w:t>(1), 373–389. https://doi.org/10.47992/ijmts.2581.6012.0196</w:t>
      </w:r>
    </w:p>
    <w:p w14:paraId="1A8D992C"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Khatri, P. (2021). A Study of the Challenges of the Indian MSME Sector A Study of the Challenges of the Indian MSME Sector Pooja Khatri. </w:t>
      </w:r>
      <w:r w:rsidRPr="00B90870">
        <w:rPr>
          <w:i/>
          <w:iCs/>
          <w:noProof/>
          <w:sz w:val="24"/>
          <w:szCs w:val="24"/>
        </w:rPr>
        <w:t>IOSR Journal of Bussiness and Management</w:t>
      </w:r>
      <w:r w:rsidRPr="00B90870">
        <w:rPr>
          <w:noProof/>
          <w:sz w:val="24"/>
          <w:szCs w:val="24"/>
        </w:rPr>
        <w:t xml:space="preserve">, </w:t>
      </w:r>
      <w:r w:rsidRPr="00B90870">
        <w:rPr>
          <w:i/>
          <w:iCs/>
          <w:noProof/>
          <w:sz w:val="24"/>
          <w:szCs w:val="24"/>
        </w:rPr>
        <w:t>21</w:t>
      </w:r>
      <w:r w:rsidRPr="00B90870">
        <w:rPr>
          <w:noProof/>
          <w:sz w:val="24"/>
          <w:szCs w:val="24"/>
        </w:rPr>
        <w:t>(February 2019), 05–13. https://doi.org/10.9790/487X-2102050513</w:t>
      </w:r>
    </w:p>
    <w:p w14:paraId="4539FCA2" w14:textId="2C12CC8A" w:rsidR="00B90870" w:rsidRPr="00B90870" w:rsidRDefault="00B90870" w:rsidP="001D1AFE">
      <w:pPr>
        <w:adjustRightInd w:val="0"/>
        <w:ind w:left="480" w:hanging="480"/>
        <w:jc w:val="both"/>
        <w:rPr>
          <w:noProof/>
          <w:sz w:val="24"/>
          <w:szCs w:val="24"/>
        </w:rPr>
      </w:pPr>
      <w:r w:rsidRPr="00B90870">
        <w:rPr>
          <w:noProof/>
          <w:sz w:val="24"/>
          <w:szCs w:val="24"/>
        </w:rPr>
        <w:t xml:space="preserve">Malang, B. (2024). </w:t>
      </w:r>
      <w:r w:rsidR="008E5A44" w:rsidRPr="00B90870">
        <w:rPr>
          <w:noProof/>
          <w:sz w:val="24"/>
          <w:szCs w:val="24"/>
        </w:rPr>
        <w:t>Peraturan Daerah Kabupaten Malang Nomor 7 Tahun 2024 Tentang Rencana Pembangunan Jangka Panjang Daerah Kabupaten Malang Tahun</w:t>
      </w:r>
      <w:r w:rsidRPr="00B90870">
        <w:rPr>
          <w:noProof/>
          <w:sz w:val="24"/>
          <w:szCs w:val="24"/>
        </w:rPr>
        <w:t xml:space="preserve"> 2025-2045, </w:t>
      </w:r>
      <w:r w:rsidRPr="00B90870">
        <w:rPr>
          <w:i/>
          <w:iCs/>
          <w:noProof/>
          <w:sz w:val="24"/>
          <w:szCs w:val="24"/>
        </w:rPr>
        <w:t>1</w:t>
      </w:r>
      <w:r w:rsidRPr="00B90870">
        <w:rPr>
          <w:noProof/>
          <w:sz w:val="24"/>
          <w:szCs w:val="24"/>
        </w:rPr>
        <w:t>(1).</w:t>
      </w:r>
    </w:p>
    <w:p w14:paraId="5C9DAFE9"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Mukoffi, A., Suhendri, H., Hastuti, D., Meliyana, M., &amp; Indah, S. (2022). An empirical assessment of corporate governance components and their impact on profitability: evidence of listed banks in Indonesia. </w:t>
      </w:r>
      <w:r w:rsidRPr="00B90870">
        <w:rPr>
          <w:i/>
          <w:iCs/>
          <w:noProof/>
          <w:sz w:val="24"/>
          <w:szCs w:val="24"/>
        </w:rPr>
        <w:t>Jurnal Perspektif Pembiayaan Dan Pembangunan Daerah</w:t>
      </w:r>
      <w:r w:rsidRPr="00B90870">
        <w:rPr>
          <w:noProof/>
          <w:sz w:val="24"/>
          <w:szCs w:val="24"/>
        </w:rPr>
        <w:t xml:space="preserve">, </w:t>
      </w:r>
      <w:r w:rsidRPr="00B90870">
        <w:rPr>
          <w:i/>
          <w:iCs/>
          <w:noProof/>
          <w:sz w:val="24"/>
          <w:szCs w:val="24"/>
        </w:rPr>
        <w:t>10</w:t>
      </w:r>
      <w:r w:rsidRPr="00B90870">
        <w:rPr>
          <w:noProof/>
          <w:sz w:val="24"/>
          <w:szCs w:val="24"/>
        </w:rPr>
        <w:t>(4). https://doi.org/10.22437/ppd.v10i4.20394</w:t>
      </w:r>
    </w:p>
    <w:p w14:paraId="28726E6A"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Munizu, M. (2015). Strategi Peningkatan Kinerja Dan Peran Usaha Kecil Dan Menengah (Ukm) Pengolah Produk Berbasis Pangan. </w:t>
      </w:r>
      <w:r w:rsidRPr="00B90870">
        <w:rPr>
          <w:i/>
          <w:iCs/>
          <w:noProof/>
          <w:sz w:val="24"/>
          <w:szCs w:val="24"/>
        </w:rPr>
        <w:t>Journal of Management and Business</w:t>
      </w:r>
      <w:r w:rsidRPr="00B90870">
        <w:rPr>
          <w:noProof/>
          <w:sz w:val="24"/>
          <w:szCs w:val="24"/>
        </w:rPr>
        <w:t xml:space="preserve">, </w:t>
      </w:r>
      <w:r w:rsidRPr="00B90870">
        <w:rPr>
          <w:i/>
          <w:iCs/>
          <w:noProof/>
          <w:sz w:val="24"/>
          <w:szCs w:val="24"/>
        </w:rPr>
        <w:t>12</w:t>
      </w:r>
      <w:r w:rsidRPr="00B90870">
        <w:rPr>
          <w:noProof/>
          <w:sz w:val="24"/>
          <w:szCs w:val="24"/>
        </w:rPr>
        <w:t>(1), 101–110. https://doi.org/10.24123/jmb.v12i1.12</w:t>
      </w:r>
    </w:p>
    <w:p w14:paraId="49029A25"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Ogbari, M. E., Folorunso, F., Simon-Ilogho, B., Adebayo, O., Olanrewaju, K., Efegbudu, J., &amp; Omoregbe, M. (2024). Social Empowerment and Its Effect on Poverty Alleviation for Sustainable Development among Women Entrepreneurs in the Nigerian Agricultural Sector. </w:t>
      </w:r>
      <w:r w:rsidRPr="00B90870">
        <w:rPr>
          <w:i/>
          <w:iCs/>
          <w:noProof/>
          <w:sz w:val="24"/>
          <w:szCs w:val="24"/>
        </w:rPr>
        <w:t xml:space="preserve">Sustainability (Switzerland) </w:t>
      </w:r>
      <w:r w:rsidRPr="00B90870">
        <w:rPr>
          <w:noProof/>
          <w:sz w:val="24"/>
          <w:szCs w:val="24"/>
        </w:rPr>
        <w:t xml:space="preserve">, </w:t>
      </w:r>
      <w:r w:rsidRPr="00B90870">
        <w:rPr>
          <w:i/>
          <w:iCs/>
          <w:noProof/>
          <w:sz w:val="24"/>
          <w:szCs w:val="24"/>
        </w:rPr>
        <w:t>16</w:t>
      </w:r>
      <w:r w:rsidRPr="00B90870">
        <w:rPr>
          <w:noProof/>
          <w:sz w:val="24"/>
          <w:szCs w:val="24"/>
        </w:rPr>
        <w:t>(6). https://doi.org/10.3390/su16062225</w:t>
      </w:r>
    </w:p>
    <w:p w14:paraId="03E05BC8"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Panwar, D., Sati, M. C., Mamgain, P., &amp; Negi, S. (2024). Problems And Issues Of Micro Small &amp;Medium Enterprises (Msmes) In Garhwal District Of Uttarakhand, India. </w:t>
      </w:r>
      <w:r w:rsidRPr="00B90870">
        <w:rPr>
          <w:i/>
          <w:iCs/>
          <w:noProof/>
          <w:sz w:val="24"/>
          <w:szCs w:val="24"/>
        </w:rPr>
        <w:t>… Administration: Theory And …</w:t>
      </w:r>
      <w:r w:rsidRPr="00B90870">
        <w:rPr>
          <w:noProof/>
          <w:sz w:val="24"/>
          <w:szCs w:val="24"/>
        </w:rPr>
        <w:t>, (May). https://doi.org/10.53555/kuey.v30i5.4004</w:t>
      </w:r>
    </w:p>
    <w:p w14:paraId="512DAF11"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Prasanna, R. P. I. R., Jayasundara, J. M. S. B., Gamage, S. K. N., Ekanayake, E. M. S., Rajapakshe, P. S. K., &amp; Abeyrathne, G. A. K. N. J. (2019). Sustainability of SMEs in the competition: A systemic review on technological challenges and SME performance. </w:t>
      </w:r>
      <w:r w:rsidRPr="00B90870">
        <w:rPr>
          <w:i/>
          <w:iCs/>
          <w:noProof/>
          <w:sz w:val="24"/>
          <w:szCs w:val="24"/>
        </w:rPr>
        <w:t>Journal of Open Innovation: Technology, Market, and Complexity</w:t>
      </w:r>
      <w:r w:rsidRPr="00B90870">
        <w:rPr>
          <w:noProof/>
          <w:sz w:val="24"/>
          <w:szCs w:val="24"/>
        </w:rPr>
        <w:t xml:space="preserve">, </w:t>
      </w:r>
      <w:r w:rsidRPr="00B90870">
        <w:rPr>
          <w:i/>
          <w:iCs/>
          <w:noProof/>
          <w:sz w:val="24"/>
          <w:szCs w:val="24"/>
        </w:rPr>
        <w:t>5</w:t>
      </w:r>
      <w:r w:rsidRPr="00B90870">
        <w:rPr>
          <w:noProof/>
          <w:sz w:val="24"/>
          <w:szCs w:val="24"/>
        </w:rPr>
        <w:t>(4), 1–18. https://doi.org/10.3390/joitmc5040100</w:t>
      </w:r>
    </w:p>
    <w:p w14:paraId="60A20DD8"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Purwandani, J. A., &amp; Michaud, G. (2021). What are the drivers and barriers for green business practice adoption for SMEs? </w:t>
      </w:r>
      <w:r w:rsidRPr="00B90870">
        <w:rPr>
          <w:i/>
          <w:iCs/>
          <w:noProof/>
          <w:sz w:val="24"/>
          <w:szCs w:val="24"/>
        </w:rPr>
        <w:t>Environment Systems and Decisions</w:t>
      </w:r>
      <w:r w:rsidRPr="00B90870">
        <w:rPr>
          <w:noProof/>
          <w:sz w:val="24"/>
          <w:szCs w:val="24"/>
        </w:rPr>
        <w:t xml:space="preserve">, </w:t>
      </w:r>
      <w:r w:rsidRPr="00B90870">
        <w:rPr>
          <w:i/>
          <w:iCs/>
          <w:noProof/>
          <w:sz w:val="24"/>
          <w:szCs w:val="24"/>
        </w:rPr>
        <w:t>41</w:t>
      </w:r>
      <w:r w:rsidRPr="00B90870">
        <w:rPr>
          <w:noProof/>
          <w:sz w:val="24"/>
          <w:szCs w:val="24"/>
        </w:rPr>
        <w:t>(4), 577–593. https://doi.org/10.1007/s10669-021-09821-3</w:t>
      </w:r>
    </w:p>
    <w:p w14:paraId="43F9FC2C" w14:textId="04822C91" w:rsidR="00B90870" w:rsidRPr="00B90870" w:rsidRDefault="00B90870" w:rsidP="001D1AFE">
      <w:pPr>
        <w:adjustRightInd w:val="0"/>
        <w:ind w:left="480" w:hanging="480"/>
        <w:jc w:val="both"/>
        <w:rPr>
          <w:noProof/>
          <w:sz w:val="24"/>
          <w:szCs w:val="24"/>
        </w:rPr>
      </w:pPr>
      <w:r w:rsidRPr="00B90870">
        <w:rPr>
          <w:noProof/>
          <w:sz w:val="24"/>
          <w:szCs w:val="24"/>
        </w:rPr>
        <w:t xml:space="preserve">Rahmariza, E., Tanziha, I., &amp; Sukandar, D. (2016). </w:t>
      </w:r>
      <w:r w:rsidR="001D1AFE" w:rsidRPr="00B90870">
        <w:rPr>
          <w:noProof/>
          <w:sz w:val="24"/>
          <w:szCs w:val="24"/>
        </w:rPr>
        <w:t xml:space="preserve">Analisis Determinan Karakteristik Keluarga Dan Pemenuhan Hak Kesehatan Anak Serta Dampaknya Terhadap Status Gizi. </w:t>
      </w:r>
      <w:r w:rsidRPr="00B90870">
        <w:rPr>
          <w:i/>
          <w:iCs/>
          <w:noProof/>
          <w:sz w:val="24"/>
          <w:szCs w:val="24"/>
        </w:rPr>
        <w:t>Media Kesehatan Masyarakat Indonesia</w:t>
      </w:r>
      <w:r w:rsidRPr="00B90870">
        <w:rPr>
          <w:noProof/>
          <w:sz w:val="24"/>
          <w:szCs w:val="24"/>
        </w:rPr>
        <w:t xml:space="preserve">, </w:t>
      </w:r>
      <w:r w:rsidRPr="00B90870">
        <w:rPr>
          <w:i/>
          <w:iCs/>
          <w:noProof/>
          <w:sz w:val="24"/>
          <w:szCs w:val="24"/>
        </w:rPr>
        <w:t>12</w:t>
      </w:r>
      <w:r w:rsidRPr="00B90870">
        <w:rPr>
          <w:noProof/>
          <w:sz w:val="24"/>
          <w:szCs w:val="24"/>
        </w:rPr>
        <w:t>(3), 153–160. https://doi.org/10.30597/mkmi.v12i3.1073</w:t>
      </w:r>
    </w:p>
    <w:p w14:paraId="684C029E"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Ratnawati, K. (2020). The Influence of Financial Inclusion on MSMEs’ Performance Through Financial Intermediation and Access to Capital. </w:t>
      </w:r>
      <w:r w:rsidRPr="00B90870">
        <w:rPr>
          <w:i/>
          <w:iCs/>
          <w:noProof/>
          <w:sz w:val="24"/>
          <w:szCs w:val="24"/>
        </w:rPr>
        <w:t>Journal of Asian Finance, Economics and Business</w:t>
      </w:r>
      <w:r w:rsidRPr="00B90870">
        <w:rPr>
          <w:noProof/>
          <w:sz w:val="24"/>
          <w:szCs w:val="24"/>
        </w:rPr>
        <w:t xml:space="preserve">, </w:t>
      </w:r>
      <w:r w:rsidRPr="00B90870">
        <w:rPr>
          <w:i/>
          <w:iCs/>
          <w:noProof/>
          <w:sz w:val="24"/>
          <w:szCs w:val="24"/>
        </w:rPr>
        <w:t>7</w:t>
      </w:r>
      <w:r w:rsidRPr="00B90870">
        <w:rPr>
          <w:noProof/>
          <w:sz w:val="24"/>
          <w:szCs w:val="24"/>
        </w:rPr>
        <w:t>(11), 205–218. https://doi.org/10.13106/jafeb.2020.vol7.no11.205</w:t>
      </w:r>
    </w:p>
    <w:p w14:paraId="470D510C" w14:textId="77777777" w:rsidR="00B90870" w:rsidRPr="00B90870" w:rsidRDefault="00B90870" w:rsidP="001D1AFE">
      <w:pPr>
        <w:adjustRightInd w:val="0"/>
        <w:ind w:left="480" w:hanging="480"/>
        <w:jc w:val="both"/>
        <w:rPr>
          <w:noProof/>
          <w:sz w:val="24"/>
          <w:szCs w:val="24"/>
        </w:rPr>
      </w:pPr>
      <w:r w:rsidRPr="00B90870">
        <w:rPr>
          <w:noProof/>
          <w:sz w:val="24"/>
          <w:szCs w:val="24"/>
        </w:rPr>
        <w:lastRenderedPageBreak/>
        <w:t xml:space="preserve">Roomi, M. A., &amp; Parrott, G. (2008). Barriers to Development and Progression of Women Entrepreneurs in Pakistan. </w:t>
      </w:r>
      <w:r w:rsidRPr="00B90870">
        <w:rPr>
          <w:i/>
          <w:iCs/>
          <w:noProof/>
          <w:sz w:val="24"/>
          <w:szCs w:val="24"/>
        </w:rPr>
        <w:t>The Journal of Entrepreneurship</w:t>
      </w:r>
      <w:r w:rsidRPr="00B90870">
        <w:rPr>
          <w:noProof/>
          <w:sz w:val="24"/>
          <w:szCs w:val="24"/>
        </w:rPr>
        <w:t xml:space="preserve">, </w:t>
      </w:r>
      <w:r w:rsidRPr="00B90870">
        <w:rPr>
          <w:i/>
          <w:iCs/>
          <w:noProof/>
          <w:sz w:val="24"/>
          <w:szCs w:val="24"/>
        </w:rPr>
        <w:t>17</w:t>
      </w:r>
      <w:r w:rsidRPr="00B90870">
        <w:rPr>
          <w:noProof/>
          <w:sz w:val="24"/>
          <w:szCs w:val="24"/>
        </w:rPr>
        <w:t>(1), 59–72. https://doi.org/10.1177/097135570701700105</w:t>
      </w:r>
    </w:p>
    <w:p w14:paraId="64EB178B"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Saptatiningsih, R. I., Nugrahani, T. S., &amp; Rejeki, S. (2015). Pemberdayaan Perempuan Desa untuk Mengurangi Kemiskinan. </w:t>
      </w:r>
      <w:r w:rsidRPr="00B90870">
        <w:rPr>
          <w:i/>
          <w:iCs/>
          <w:noProof/>
          <w:sz w:val="24"/>
          <w:szCs w:val="24"/>
        </w:rPr>
        <w:t>Seminar Nasional Universitas PGRI Yogyakarta</w:t>
      </w:r>
      <w:r w:rsidRPr="00B90870">
        <w:rPr>
          <w:noProof/>
          <w:sz w:val="24"/>
          <w:szCs w:val="24"/>
        </w:rPr>
        <w:t>.</w:t>
      </w:r>
    </w:p>
    <w:p w14:paraId="29F315B3"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Sari, D. W., Pratikto, H., &amp; Sopiah, S. (2022). Pengaruh Gender Pada Kinerja UMKM: Sebuah Literatur Review. </w:t>
      </w:r>
      <w:r w:rsidRPr="00B90870">
        <w:rPr>
          <w:i/>
          <w:iCs/>
          <w:noProof/>
          <w:sz w:val="24"/>
          <w:szCs w:val="24"/>
        </w:rPr>
        <w:t>Jurnal Nusantara Aplikasi Manajemen Bisnis</w:t>
      </w:r>
      <w:r w:rsidRPr="00B90870">
        <w:rPr>
          <w:noProof/>
          <w:sz w:val="24"/>
          <w:szCs w:val="24"/>
        </w:rPr>
        <w:t xml:space="preserve">, </w:t>
      </w:r>
      <w:r w:rsidRPr="00B90870">
        <w:rPr>
          <w:i/>
          <w:iCs/>
          <w:noProof/>
          <w:sz w:val="24"/>
          <w:szCs w:val="24"/>
        </w:rPr>
        <w:t>7</w:t>
      </w:r>
      <w:r w:rsidRPr="00B90870">
        <w:rPr>
          <w:noProof/>
          <w:sz w:val="24"/>
          <w:szCs w:val="24"/>
        </w:rPr>
        <w:t>(2), 194–205. https://doi.org/10.29407/nusamba.v7i2.16837</w:t>
      </w:r>
    </w:p>
    <w:p w14:paraId="6D944493" w14:textId="77777777" w:rsidR="00B90870" w:rsidRPr="00B90870" w:rsidRDefault="00B90870" w:rsidP="001D1AFE">
      <w:pPr>
        <w:adjustRightInd w:val="0"/>
        <w:ind w:left="480" w:hanging="480"/>
        <w:jc w:val="both"/>
        <w:rPr>
          <w:noProof/>
          <w:sz w:val="24"/>
          <w:szCs w:val="24"/>
        </w:rPr>
      </w:pPr>
      <w:r w:rsidRPr="00B90870">
        <w:rPr>
          <w:noProof/>
          <w:sz w:val="24"/>
          <w:szCs w:val="24"/>
        </w:rPr>
        <w:t>Statistik, B. P. (2024). Produk Domestik Bruto Indonesia Triwulanan 2020-2024. Retrieved from https://www.bps.go.id/id/publication/2024/10/09/7290b829d2eaa972e4968d19/produk-domestik-bruto-indonesia-triwulanan-2020-2024.html</w:t>
      </w:r>
    </w:p>
    <w:p w14:paraId="6C179F5B"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Sugiyono. (2018). </w:t>
      </w:r>
      <w:r w:rsidRPr="00B90870">
        <w:rPr>
          <w:i/>
          <w:iCs/>
          <w:noProof/>
          <w:sz w:val="24"/>
          <w:szCs w:val="24"/>
        </w:rPr>
        <w:t>Metode Penelitian Kombinasi (mixed Methods)</w:t>
      </w:r>
      <w:r w:rsidRPr="00B90870">
        <w:rPr>
          <w:noProof/>
          <w:sz w:val="24"/>
          <w:szCs w:val="24"/>
        </w:rPr>
        <w:t xml:space="preserve">. </w:t>
      </w:r>
      <w:r w:rsidRPr="00B90870">
        <w:rPr>
          <w:i/>
          <w:iCs/>
          <w:noProof/>
          <w:sz w:val="24"/>
          <w:szCs w:val="24"/>
        </w:rPr>
        <w:t>Alfabet</w:t>
      </w:r>
      <w:r w:rsidRPr="00B90870">
        <w:rPr>
          <w:noProof/>
          <w:sz w:val="24"/>
          <w:szCs w:val="24"/>
        </w:rPr>
        <w:t>.</w:t>
      </w:r>
    </w:p>
    <w:p w14:paraId="61494BE2"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Suhendri, H., Indah, S., &amp; ... (2022). Analisis Perubahan Harga Saham Bank Syariah BUMN sebelum Merger dan Pasca Merger. </w:t>
      </w:r>
      <w:r w:rsidRPr="00B90870">
        <w:rPr>
          <w:i/>
          <w:iCs/>
          <w:noProof/>
          <w:sz w:val="24"/>
          <w:szCs w:val="24"/>
        </w:rPr>
        <w:t>… : Jurnal Ilmu Manajemen …</w:t>
      </w:r>
      <w:r w:rsidRPr="00B90870">
        <w:rPr>
          <w:noProof/>
          <w:sz w:val="24"/>
          <w:szCs w:val="24"/>
        </w:rPr>
        <w:t xml:space="preserve">, </w:t>
      </w:r>
      <w:r w:rsidRPr="00B90870">
        <w:rPr>
          <w:i/>
          <w:iCs/>
          <w:noProof/>
          <w:sz w:val="24"/>
          <w:szCs w:val="24"/>
        </w:rPr>
        <w:t>10</w:t>
      </w:r>
      <w:r w:rsidRPr="00B90870">
        <w:rPr>
          <w:noProof/>
          <w:sz w:val="24"/>
          <w:szCs w:val="24"/>
        </w:rPr>
        <w:t>(2). Retrieved from https://jurnal.unitri.ac.id/index.php/refrensi/article/view/4093</w:t>
      </w:r>
    </w:p>
    <w:p w14:paraId="53F1179C"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Sularsih, H., Ekasari, L. D., &amp; Indah, S. (2023). Pelatihan Pengembangan Branding dan Pemasaran Produk Bubur Pedas Melalui Media Sosial dan Strategi Digital Marketing. </w:t>
      </w:r>
      <w:r w:rsidRPr="00B90870">
        <w:rPr>
          <w:i/>
          <w:iCs/>
          <w:noProof/>
          <w:sz w:val="24"/>
          <w:szCs w:val="24"/>
        </w:rPr>
        <w:t>Studium: Jurnal Pengabdian Kepada Masyarakat</w:t>
      </w:r>
      <w:r w:rsidRPr="00B90870">
        <w:rPr>
          <w:noProof/>
          <w:sz w:val="24"/>
          <w:szCs w:val="24"/>
        </w:rPr>
        <w:t xml:space="preserve">, </w:t>
      </w:r>
      <w:r w:rsidRPr="00B90870">
        <w:rPr>
          <w:i/>
          <w:iCs/>
          <w:noProof/>
          <w:sz w:val="24"/>
          <w:szCs w:val="24"/>
        </w:rPr>
        <w:t>3</w:t>
      </w:r>
      <w:r w:rsidRPr="00B90870">
        <w:rPr>
          <w:noProof/>
          <w:sz w:val="24"/>
          <w:szCs w:val="24"/>
        </w:rPr>
        <w:t>(1). https://doi.org/10.53867/jpm.v3i1.86</w:t>
      </w:r>
    </w:p>
    <w:p w14:paraId="632394D6"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Tambunan, T. T. H. (2019). The impact of the economic crisis on micro, small, and medium enterprises and their crisis mitigation measures in Southeast Asia with reference to Indonesia. </w:t>
      </w:r>
      <w:r w:rsidRPr="00B90870">
        <w:rPr>
          <w:i/>
          <w:iCs/>
          <w:noProof/>
          <w:sz w:val="24"/>
          <w:szCs w:val="24"/>
        </w:rPr>
        <w:t>Asia and the Pacific Policy Studies</w:t>
      </w:r>
      <w:r w:rsidRPr="00B90870">
        <w:rPr>
          <w:noProof/>
          <w:sz w:val="24"/>
          <w:szCs w:val="24"/>
        </w:rPr>
        <w:t xml:space="preserve">, </w:t>
      </w:r>
      <w:r w:rsidRPr="00B90870">
        <w:rPr>
          <w:i/>
          <w:iCs/>
          <w:noProof/>
          <w:sz w:val="24"/>
          <w:szCs w:val="24"/>
        </w:rPr>
        <w:t>6</w:t>
      </w:r>
      <w:r w:rsidRPr="00B90870">
        <w:rPr>
          <w:noProof/>
          <w:sz w:val="24"/>
          <w:szCs w:val="24"/>
        </w:rPr>
        <w:t>(1), 19–39. https://doi.org/10.1002/app5.264</w:t>
      </w:r>
    </w:p>
    <w:p w14:paraId="6711B56C"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Tian, H., Lu, C., Yang, J., Banger, K., Huntzinger, D. N., Schwalm, C. R., … Zeng, N. (2015). Global patterns and controls of soil organic carbon dynamics as simulated by multiple terrestrial biosphere models: Current status and future directions. </w:t>
      </w:r>
      <w:r w:rsidRPr="00B90870">
        <w:rPr>
          <w:i/>
          <w:iCs/>
          <w:noProof/>
          <w:sz w:val="24"/>
          <w:szCs w:val="24"/>
        </w:rPr>
        <w:t>Global Biogeochemical Cycles</w:t>
      </w:r>
      <w:r w:rsidRPr="00B90870">
        <w:rPr>
          <w:noProof/>
          <w:sz w:val="24"/>
          <w:szCs w:val="24"/>
        </w:rPr>
        <w:t xml:space="preserve">, </w:t>
      </w:r>
      <w:r w:rsidRPr="00B90870">
        <w:rPr>
          <w:i/>
          <w:iCs/>
          <w:noProof/>
          <w:sz w:val="24"/>
          <w:szCs w:val="24"/>
        </w:rPr>
        <w:t>29</w:t>
      </w:r>
      <w:r w:rsidRPr="00B90870">
        <w:rPr>
          <w:noProof/>
          <w:sz w:val="24"/>
          <w:szCs w:val="24"/>
        </w:rPr>
        <w:t>(6), 775–792. https://doi.org/10.1002/2014GB005021</w:t>
      </w:r>
    </w:p>
    <w:p w14:paraId="2D69EEB7" w14:textId="72FF91CB" w:rsidR="00B90870" w:rsidRPr="00B90870" w:rsidRDefault="00B90870" w:rsidP="001D1AFE">
      <w:pPr>
        <w:adjustRightInd w:val="0"/>
        <w:ind w:left="480" w:hanging="480"/>
        <w:jc w:val="both"/>
        <w:rPr>
          <w:noProof/>
          <w:sz w:val="24"/>
          <w:szCs w:val="24"/>
        </w:rPr>
      </w:pPr>
      <w:r w:rsidRPr="00B90870">
        <w:rPr>
          <w:noProof/>
          <w:sz w:val="24"/>
          <w:szCs w:val="24"/>
        </w:rPr>
        <w:t xml:space="preserve">Wahjudi, Y. F. S. E. (2025). </w:t>
      </w:r>
      <w:r w:rsidR="00EB3056" w:rsidRPr="00B90870">
        <w:rPr>
          <w:noProof/>
          <w:sz w:val="24"/>
          <w:szCs w:val="24"/>
        </w:rPr>
        <w:t>Inovasi Model Bisnis Sebagai Mediasi Pengaruh,</w:t>
      </w:r>
      <w:r w:rsidRPr="00B90870">
        <w:rPr>
          <w:noProof/>
          <w:sz w:val="24"/>
          <w:szCs w:val="24"/>
        </w:rPr>
        <w:t xml:space="preserve"> </w:t>
      </w:r>
      <w:r w:rsidRPr="00B90870">
        <w:rPr>
          <w:i/>
          <w:iCs/>
          <w:noProof/>
          <w:sz w:val="24"/>
          <w:szCs w:val="24"/>
        </w:rPr>
        <w:t>8</w:t>
      </w:r>
      <w:r w:rsidRPr="00B90870">
        <w:rPr>
          <w:noProof/>
          <w:sz w:val="24"/>
          <w:szCs w:val="24"/>
        </w:rPr>
        <w:t>(1), 58–70.</w:t>
      </w:r>
    </w:p>
    <w:p w14:paraId="53F7AD55"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Wahyuni, N. (2018). Peran Perempuan dalam Ketahanan Pangan. </w:t>
      </w:r>
      <w:r w:rsidRPr="00B90870">
        <w:rPr>
          <w:i/>
          <w:iCs/>
          <w:noProof/>
          <w:sz w:val="24"/>
          <w:szCs w:val="24"/>
        </w:rPr>
        <w:t>Jurnal Socia Akademika</w:t>
      </w:r>
      <w:r w:rsidRPr="00B90870">
        <w:rPr>
          <w:noProof/>
          <w:sz w:val="24"/>
          <w:szCs w:val="24"/>
        </w:rPr>
        <w:t xml:space="preserve">, </w:t>
      </w:r>
      <w:r w:rsidRPr="00B90870">
        <w:rPr>
          <w:i/>
          <w:iCs/>
          <w:noProof/>
          <w:sz w:val="24"/>
          <w:szCs w:val="24"/>
        </w:rPr>
        <w:t>5</w:t>
      </w:r>
      <w:r w:rsidRPr="00B90870">
        <w:rPr>
          <w:noProof/>
          <w:sz w:val="24"/>
          <w:szCs w:val="24"/>
        </w:rPr>
        <w:t>(1), 71–81.</w:t>
      </w:r>
    </w:p>
    <w:p w14:paraId="5FC18153" w14:textId="77777777" w:rsidR="00B90870" w:rsidRPr="00B90870" w:rsidRDefault="00B90870" w:rsidP="001D1AFE">
      <w:pPr>
        <w:adjustRightInd w:val="0"/>
        <w:ind w:left="480" w:hanging="480"/>
        <w:jc w:val="both"/>
        <w:rPr>
          <w:noProof/>
          <w:sz w:val="24"/>
          <w:szCs w:val="24"/>
        </w:rPr>
      </w:pPr>
      <w:r w:rsidRPr="00B90870">
        <w:rPr>
          <w:noProof/>
          <w:sz w:val="24"/>
          <w:szCs w:val="24"/>
        </w:rPr>
        <w:t xml:space="preserve">Widiati, S., &amp; Azkia, L. I. (2023). Strategi Pengembangan Usaha Dan Peran Sertifikasi Halal Produk Pangan Lokal Umkm Dalam Menunjang Ketahanan Pangan Tingkat Rumah Tangga. </w:t>
      </w:r>
      <w:r w:rsidRPr="00B90870">
        <w:rPr>
          <w:i/>
          <w:iCs/>
          <w:noProof/>
          <w:sz w:val="24"/>
          <w:szCs w:val="24"/>
        </w:rPr>
        <w:t>Sebatik</w:t>
      </w:r>
      <w:r w:rsidRPr="00B90870">
        <w:rPr>
          <w:noProof/>
          <w:sz w:val="24"/>
          <w:szCs w:val="24"/>
        </w:rPr>
        <w:t xml:space="preserve">, </w:t>
      </w:r>
      <w:r w:rsidRPr="00B90870">
        <w:rPr>
          <w:i/>
          <w:iCs/>
          <w:noProof/>
          <w:sz w:val="24"/>
          <w:szCs w:val="24"/>
        </w:rPr>
        <w:t>27</w:t>
      </w:r>
      <w:r w:rsidRPr="00B90870">
        <w:rPr>
          <w:noProof/>
          <w:sz w:val="24"/>
          <w:szCs w:val="24"/>
        </w:rPr>
        <w:t>(1), 398–406. https://doi.org/10.46984/sebatik.v27i1.2275</w:t>
      </w:r>
    </w:p>
    <w:p w14:paraId="1D8B3920" w14:textId="77777777" w:rsidR="00B90870" w:rsidRPr="00B90870" w:rsidRDefault="00B90870" w:rsidP="001D1AFE">
      <w:pPr>
        <w:adjustRightInd w:val="0"/>
        <w:ind w:left="480" w:hanging="480"/>
        <w:jc w:val="both"/>
        <w:rPr>
          <w:noProof/>
          <w:sz w:val="24"/>
        </w:rPr>
      </w:pPr>
      <w:r w:rsidRPr="00B90870">
        <w:rPr>
          <w:noProof/>
          <w:sz w:val="24"/>
          <w:szCs w:val="24"/>
        </w:rPr>
        <w:t xml:space="preserve">Yanti, VA, Amanah, S., &amp; Muldjono, P. (2018). Faktor-Faktor yang Mempengaruhi Keberlanjutan Usaha Mikro, Kecil dan Menengah di bandung dan bogor. </w:t>
      </w:r>
      <w:r w:rsidRPr="00B90870">
        <w:rPr>
          <w:i/>
          <w:iCs/>
          <w:noProof/>
          <w:sz w:val="24"/>
          <w:szCs w:val="24"/>
        </w:rPr>
        <w:t>Jurnal Pengkajian Dan Pengembangan Teknologi Pertanian</w:t>
      </w:r>
      <w:r w:rsidRPr="00B90870">
        <w:rPr>
          <w:noProof/>
          <w:sz w:val="24"/>
          <w:szCs w:val="24"/>
        </w:rPr>
        <w:t xml:space="preserve">, </w:t>
      </w:r>
      <w:r w:rsidRPr="00B90870">
        <w:rPr>
          <w:i/>
          <w:iCs/>
          <w:noProof/>
          <w:sz w:val="24"/>
          <w:szCs w:val="24"/>
        </w:rPr>
        <w:t>20(2)</w:t>
      </w:r>
      <w:r w:rsidRPr="00B90870">
        <w:rPr>
          <w:noProof/>
          <w:sz w:val="24"/>
          <w:szCs w:val="24"/>
        </w:rPr>
        <w:t>(18), 137-148.</w:t>
      </w:r>
    </w:p>
    <w:p w14:paraId="08E0F161" w14:textId="2EA264BB" w:rsidR="00711864" w:rsidRPr="00416325" w:rsidRDefault="00B043D9" w:rsidP="001D1AFE">
      <w:pPr>
        <w:pStyle w:val="Heading1"/>
        <w:ind w:left="0"/>
        <w:jc w:val="both"/>
      </w:pPr>
      <w:r>
        <w:fldChar w:fldCharType="end"/>
      </w:r>
    </w:p>
    <w:sectPr w:rsidR="00711864" w:rsidRPr="00416325" w:rsidSect="008E5A44">
      <w:headerReference w:type="default" r:id="rId10"/>
      <w:footerReference w:type="default" r:id="rId11"/>
      <w:pgSz w:w="11910" w:h="16840"/>
      <w:pgMar w:top="1701" w:right="1418" w:bottom="1134" w:left="1985" w:header="590" w:footer="567" w:gutter="0"/>
      <w:pgNumType w:start="13"/>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5490B4" w14:textId="77777777" w:rsidR="009F7714" w:rsidRDefault="009F7714">
      <w:r>
        <w:separator/>
      </w:r>
    </w:p>
  </w:endnote>
  <w:endnote w:type="continuationSeparator" w:id="0">
    <w:p w14:paraId="65D85804" w14:textId="77777777" w:rsidR="009F7714" w:rsidRDefault="009F77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5163559"/>
      <w:docPartObj>
        <w:docPartGallery w:val="Page Numbers (Bottom of Page)"/>
        <w:docPartUnique/>
      </w:docPartObj>
    </w:sdtPr>
    <w:sdtEndPr>
      <w:rPr>
        <w:noProof/>
      </w:rPr>
    </w:sdtEndPr>
    <w:sdtContent>
      <w:p w14:paraId="4211331E" w14:textId="79D7218D" w:rsidR="008E5A44" w:rsidRDefault="008E5A44" w:rsidP="008E5A4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E6EDD75" w14:textId="432ED249" w:rsidR="00BC6DC8" w:rsidRDefault="00BC6DC8" w:rsidP="008E5A44">
    <w:pPr>
      <w:pStyle w:val="BodyText"/>
      <w:spacing w:line="14" w:lineRule="auto"/>
      <w:ind w:left="0"/>
      <w:jc w:val="left"/>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EA4384" w14:textId="77777777" w:rsidR="009F7714" w:rsidRDefault="009F7714">
      <w:r>
        <w:separator/>
      </w:r>
    </w:p>
  </w:footnote>
  <w:footnote w:type="continuationSeparator" w:id="0">
    <w:p w14:paraId="03D63D83" w14:textId="77777777" w:rsidR="009F7714" w:rsidRDefault="009F77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F99FCC" w14:textId="77777777" w:rsidR="001D1AFE" w:rsidRDefault="001D1AFE" w:rsidP="001D1AFE">
    <w:pPr>
      <w:pStyle w:val="Header"/>
    </w:pPr>
    <w:r>
      <w:rPr>
        <w:noProof/>
      </w:rPr>
      <mc:AlternateContent>
        <mc:Choice Requires="wps">
          <w:drawing>
            <wp:anchor distT="0" distB="0" distL="114300" distR="114300" simplePos="0" relativeHeight="251660800" behindDoc="0" locked="0" layoutInCell="1" allowOverlap="1" wp14:anchorId="54740E81" wp14:editId="035D49F4">
              <wp:simplePos x="0" y="0"/>
              <wp:positionH relativeFrom="margin">
                <wp:posOffset>-1336675</wp:posOffset>
              </wp:positionH>
              <wp:positionV relativeFrom="paragraph">
                <wp:posOffset>-126365</wp:posOffset>
              </wp:positionV>
              <wp:extent cx="8070850" cy="480695"/>
              <wp:effectExtent l="0" t="0" r="6350" b="0"/>
              <wp:wrapNone/>
              <wp:docPr id="581340260" name="Text Box 5813402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70850" cy="480695"/>
                      </a:xfrm>
                      <a:prstGeom prst="rect">
                        <a:avLst/>
                      </a:prstGeom>
                      <a:solidFill>
                        <a:srgbClr val="FFFFFF"/>
                      </a:solidFill>
                      <a:ln>
                        <a:noFill/>
                      </a:ln>
                    </wps:spPr>
                    <wps:txbx>
                      <w:txbxContent>
                        <w:p w14:paraId="25BE0604" w14:textId="77777777" w:rsidR="001D1AFE" w:rsidRPr="001D1AFE" w:rsidRDefault="001D1AFE" w:rsidP="001D1AFE">
                          <w:pPr>
                            <w:pStyle w:val="NormalWeb"/>
                            <w:pBdr>
                              <w:top w:val="single" w:sz="4" w:space="1" w:color="auto"/>
                              <w:bottom w:val="single" w:sz="4" w:space="1" w:color="auto"/>
                            </w:pBdr>
                            <w:shd w:val="clear" w:color="auto" w:fill="FFFFFF"/>
                            <w:tabs>
                              <w:tab w:val="left" w:pos="4820"/>
                            </w:tabs>
                            <w:spacing w:before="120" w:beforeAutospacing="0" w:after="120" w:afterAutospacing="0" w:line="375" w:lineRule="atLeast"/>
                            <w:ind w:right="523"/>
                            <w:jc w:val="center"/>
                            <w:rPr>
                              <w:b/>
                              <w:bCs/>
                              <w:color w:val="0D0D0D"/>
                              <w:sz w:val="23"/>
                              <w:szCs w:val="23"/>
                            </w:rPr>
                          </w:pPr>
                          <w:r w:rsidRPr="00A80EDF">
                            <w:rPr>
                              <w:color w:val="0D0D0D"/>
                              <w:sz w:val="23"/>
                              <w:szCs w:val="23"/>
                            </w:rPr>
                            <w:t>Jurnal Paradigma Ekonomika Vol.</w:t>
                          </w:r>
                          <w:r>
                            <w:rPr>
                              <w:color w:val="0D0D0D"/>
                              <w:sz w:val="23"/>
                              <w:szCs w:val="23"/>
                            </w:rPr>
                            <w:t>20</w:t>
                          </w:r>
                          <w:r w:rsidRPr="00A80EDF">
                            <w:rPr>
                              <w:color w:val="0D0D0D"/>
                              <w:sz w:val="23"/>
                              <w:szCs w:val="23"/>
                            </w:rPr>
                            <w:t xml:space="preserve">. No.4, </w:t>
                          </w:r>
                          <w:r>
                            <w:rPr>
                              <w:color w:val="0D0D0D"/>
                              <w:sz w:val="23"/>
                              <w:szCs w:val="23"/>
                              <w:lang w:val="en-ID"/>
                            </w:rPr>
                            <w:t>Oktober-Desember</w:t>
                          </w:r>
                          <w:r w:rsidRPr="00A80EDF">
                            <w:rPr>
                              <w:color w:val="0D0D0D"/>
                              <w:sz w:val="23"/>
                              <w:szCs w:val="23"/>
                            </w:rPr>
                            <w:t xml:space="preserve"> 202</w:t>
                          </w:r>
                          <w:r>
                            <w:rPr>
                              <w:color w:val="0D0D0D"/>
                              <w:sz w:val="23"/>
                              <w:szCs w:val="23"/>
                            </w:rPr>
                            <w:t>5</w:t>
                          </w:r>
                          <w:r w:rsidRPr="00A80EDF">
                            <w:rPr>
                              <w:b/>
                              <w:bCs/>
                              <w:color w:val="0D0D0D"/>
                              <w:sz w:val="23"/>
                              <w:szCs w:val="23"/>
                            </w:rPr>
                            <w:t xml:space="preserve">  </w:t>
                          </w:r>
                          <w:r w:rsidRPr="001D1AFE">
                            <w:rPr>
                              <w:rStyle w:val="Strong"/>
                              <w:rFonts w:eastAsia="Arial MT"/>
                              <w:b w:val="0"/>
                              <w:bCs w:val="0"/>
                              <w:color w:val="0D0D0D"/>
                              <w:sz w:val="23"/>
                              <w:szCs w:val="23"/>
                            </w:rPr>
                            <w:t>ISSN: 2085-1960 (print); 2684 -7868 (on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4740E81" id="_x0000_t202" coordsize="21600,21600" o:spt="202" path="m,l,21600r21600,l21600,xe">
              <v:stroke joinstyle="miter"/>
              <v:path gradientshapeok="t" o:connecttype="rect"/>
            </v:shapetype>
            <v:shape id="Text Box 581340260" o:spid="_x0000_s1026" type="#_x0000_t202" style="position:absolute;margin-left:-105.25pt;margin-top:-9.95pt;width:635.5pt;height:37.8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" stroked="f">
              <v:textbox>
                <w:txbxContent>
                  <w:p w14:paraId="25BE0604" w14:textId="77777777" w:rsidR="001D1AFE" w:rsidRPr="001D1AFE" w:rsidRDefault="001D1AFE" w:rsidP="001D1AFE">
                    <w:pPr>
                      <w:pStyle w:val="NormalWeb"/>
                      <w:pBdr>
                        <w:top w:val="single" w:sz="4" w:space="1" w:color="auto"/>
                        <w:bottom w:val="single" w:sz="4" w:space="1" w:color="auto"/>
                      </w:pBdr>
                      <w:shd w:val="clear" w:color="auto" w:fill="FFFFFF"/>
                      <w:tabs>
                        <w:tab w:val="left" w:pos="4820"/>
                      </w:tabs>
                      <w:spacing w:before="120" w:beforeAutospacing="0" w:after="120" w:afterAutospacing="0" w:line="375" w:lineRule="atLeast"/>
                      <w:ind w:right="523"/>
                      <w:jc w:val="center"/>
                      <w:rPr>
                        <w:b/>
                        <w:bCs/>
                        <w:color w:val="0D0D0D"/>
                        <w:sz w:val="23"/>
                        <w:szCs w:val="23"/>
                      </w:rPr>
                    </w:pPr>
                    <w:r w:rsidRPr="00A80EDF">
                      <w:rPr>
                        <w:color w:val="0D0D0D"/>
                        <w:sz w:val="23"/>
                        <w:szCs w:val="23"/>
                      </w:rPr>
                      <w:t>Jurnal Paradigma Ekonomika Vol.</w:t>
                    </w:r>
                    <w:r>
                      <w:rPr>
                        <w:color w:val="0D0D0D"/>
                        <w:sz w:val="23"/>
                        <w:szCs w:val="23"/>
                      </w:rPr>
                      <w:t>20</w:t>
                    </w:r>
                    <w:r w:rsidRPr="00A80EDF">
                      <w:rPr>
                        <w:color w:val="0D0D0D"/>
                        <w:sz w:val="23"/>
                        <w:szCs w:val="23"/>
                      </w:rPr>
                      <w:t xml:space="preserve">. No.4, </w:t>
                    </w:r>
                    <w:r>
                      <w:rPr>
                        <w:color w:val="0D0D0D"/>
                        <w:sz w:val="23"/>
                        <w:szCs w:val="23"/>
                        <w:lang w:val="en-ID"/>
                      </w:rPr>
                      <w:t>Oktober-Desember</w:t>
                    </w:r>
                    <w:r w:rsidRPr="00A80EDF">
                      <w:rPr>
                        <w:color w:val="0D0D0D"/>
                        <w:sz w:val="23"/>
                        <w:szCs w:val="23"/>
                      </w:rPr>
                      <w:t xml:space="preserve"> 202</w:t>
                    </w:r>
                    <w:r>
                      <w:rPr>
                        <w:color w:val="0D0D0D"/>
                        <w:sz w:val="23"/>
                        <w:szCs w:val="23"/>
                      </w:rPr>
                      <w:t>5</w:t>
                    </w:r>
                    <w:r w:rsidRPr="00A80EDF">
                      <w:rPr>
                        <w:b/>
                        <w:bCs/>
                        <w:color w:val="0D0D0D"/>
                        <w:sz w:val="23"/>
                        <w:szCs w:val="23"/>
                      </w:rPr>
                      <w:t xml:space="preserve">  </w:t>
                    </w:r>
                    <w:r w:rsidRPr="001D1AFE">
                      <w:rPr>
                        <w:rStyle w:val="Strong"/>
                        <w:rFonts w:eastAsia="Arial MT"/>
                        <w:b w:val="0"/>
                        <w:bCs w:val="0"/>
                        <w:color w:val="0D0D0D"/>
                        <w:sz w:val="23"/>
                        <w:szCs w:val="23"/>
                      </w:rPr>
                      <w:t>ISSN: 2085-1960 (print); 2684 -7868 (online)</w:t>
                    </w:r>
                  </w:p>
                </w:txbxContent>
              </v:textbox>
              <w10:wrap anchorx="margin"/>
            </v:shape>
          </w:pict>
        </mc:Fallback>
      </mc:AlternateContent>
    </w:r>
  </w:p>
  <w:p w14:paraId="7C8664C4" w14:textId="788A5FC0" w:rsidR="00BC6DC8" w:rsidRPr="001D1AFE" w:rsidRDefault="00BC6DC8" w:rsidP="001D1A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E5B699F"/>
    <w:multiLevelType w:val="hybridMultilevel"/>
    <w:tmpl w:val="EE1E8168"/>
    <w:lvl w:ilvl="0" w:tplc="AF9CA6E4">
      <w:start w:val="1"/>
      <w:numFmt w:val="decimal"/>
      <w:lvlText w:val="%1"/>
      <w:lvlJc w:val="left"/>
      <w:pPr>
        <w:ind w:left="829" w:hanging="360"/>
      </w:pPr>
      <w:rPr>
        <w:rFonts w:hint="default"/>
        <w:w w:val="105"/>
      </w:rPr>
    </w:lvl>
    <w:lvl w:ilvl="1" w:tplc="04090019" w:tentative="1">
      <w:start w:val="1"/>
      <w:numFmt w:val="lowerLetter"/>
      <w:lvlText w:val="%2."/>
      <w:lvlJc w:val="left"/>
      <w:pPr>
        <w:ind w:left="1549" w:hanging="360"/>
      </w:pPr>
    </w:lvl>
    <w:lvl w:ilvl="2" w:tplc="0409001B" w:tentative="1">
      <w:start w:val="1"/>
      <w:numFmt w:val="lowerRoman"/>
      <w:lvlText w:val="%3."/>
      <w:lvlJc w:val="right"/>
      <w:pPr>
        <w:ind w:left="2269" w:hanging="180"/>
      </w:pPr>
    </w:lvl>
    <w:lvl w:ilvl="3" w:tplc="0409000F" w:tentative="1">
      <w:start w:val="1"/>
      <w:numFmt w:val="decimal"/>
      <w:lvlText w:val="%4."/>
      <w:lvlJc w:val="left"/>
      <w:pPr>
        <w:ind w:left="2989" w:hanging="360"/>
      </w:pPr>
    </w:lvl>
    <w:lvl w:ilvl="4" w:tplc="04090019" w:tentative="1">
      <w:start w:val="1"/>
      <w:numFmt w:val="lowerLetter"/>
      <w:lvlText w:val="%5."/>
      <w:lvlJc w:val="left"/>
      <w:pPr>
        <w:ind w:left="3709" w:hanging="360"/>
      </w:pPr>
    </w:lvl>
    <w:lvl w:ilvl="5" w:tplc="0409001B" w:tentative="1">
      <w:start w:val="1"/>
      <w:numFmt w:val="lowerRoman"/>
      <w:lvlText w:val="%6."/>
      <w:lvlJc w:val="right"/>
      <w:pPr>
        <w:ind w:left="4429" w:hanging="180"/>
      </w:pPr>
    </w:lvl>
    <w:lvl w:ilvl="6" w:tplc="0409000F" w:tentative="1">
      <w:start w:val="1"/>
      <w:numFmt w:val="decimal"/>
      <w:lvlText w:val="%7."/>
      <w:lvlJc w:val="left"/>
      <w:pPr>
        <w:ind w:left="5149" w:hanging="360"/>
      </w:pPr>
    </w:lvl>
    <w:lvl w:ilvl="7" w:tplc="04090019" w:tentative="1">
      <w:start w:val="1"/>
      <w:numFmt w:val="lowerLetter"/>
      <w:lvlText w:val="%8."/>
      <w:lvlJc w:val="left"/>
      <w:pPr>
        <w:ind w:left="5869" w:hanging="360"/>
      </w:pPr>
    </w:lvl>
    <w:lvl w:ilvl="8" w:tplc="0409001B" w:tentative="1">
      <w:start w:val="1"/>
      <w:numFmt w:val="lowerRoman"/>
      <w:lvlText w:val="%9."/>
      <w:lvlJc w:val="right"/>
      <w:pPr>
        <w:ind w:left="6589" w:hanging="180"/>
      </w:pPr>
    </w:lvl>
  </w:abstractNum>
  <w:abstractNum w:abstractNumId="1" w15:restartNumberingAfterBreak="0">
    <w:nsid w:val="49DE123A"/>
    <w:multiLevelType w:val="hybridMultilevel"/>
    <w:tmpl w:val="70027D9A"/>
    <w:lvl w:ilvl="0" w:tplc="0421000F">
      <w:start w:val="1"/>
      <w:numFmt w:val="decimal"/>
      <w:lvlText w:val="%1."/>
      <w:lvlJc w:val="left"/>
      <w:pPr>
        <w:ind w:left="1512" w:hanging="360"/>
      </w:pPr>
    </w:lvl>
    <w:lvl w:ilvl="1" w:tplc="04210019" w:tentative="1">
      <w:start w:val="1"/>
      <w:numFmt w:val="lowerLetter"/>
      <w:lvlText w:val="%2."/>
      <w:lvlJc w:val="left"/>
      <w:pPr>
        <w:ind w:left="2232" w:hanging="360"/>
      </w:pPr>
    </w:lvl>
    <w:lvl w:ilvl="2" w:tplc="0421001B" w:tentative="1">
      <w:start w:val="1"/>
      <w:numFmt w:val="lowerRoman"/>
      <w:lvlText w:val="%3."/>
      <w:lvlJc w:val="right"/>
      <w:pPr>
        <w:ind w:left="2952" w:hanging="180"/>
      </w:pPr>
    </w:lvl>
    <w:lvl w:ilvl="3" w:tplc="0421000F" w:tentative="1">
      <w:start w:val="1"/>
      <w:numFmt w:val="decimal"/>
      <w:lvlText w:val="%4."/>
      <w:lvlJc w:val="left"/>
      <w:pPr>
        <w:ind w:left="3672" w:hanging="360"/>
      </w:pPr>
    </w:lvl>
    <w:lvl w:ilvl="4" w:tplc="04210019" w:tentative="1">
      <w:start w:val="1"/>
      <w:numFmt w:val="lowerLetter"/>
      <w:lvlText w:val="%5."/>
      <w:lvlJc w:val="left"/>
      <w:pPr>
        <w:ind w:left="4392" w:hanging="360"/>
      </w:pPr>
    </w:lvl>
    <w:lvl w:ilvl="5" w:tplc="0421001B" w:tentative="1">
      <w:start w:val="1"/>
      <w:numFmt w:val="lowerRoman"/>
      <w:lvlText w:val="%6."/>
      <w:lvlJc w:val="right"/>
      <w:pPr>
        <w:ind w:left="5112" w:hanging="180"/>
      </w:pPr>
    </w:lvl>
    <w:lvl w:ilvl="6" w:tplc="0421000F" w:tentative="1">
      <w:start w:val="1"/>
      <w:numFmt w:val="decimal"/>
      <w:lvlText w:val="%7."/>
      <w:lvlJc w:val="left"/>
      <w:pPr>
        <w:ind w:left="5832" w:hanging="360"/>
      </w:pPr>
    </w:lvl>
    <w:lvl w:ilvl="7" w:tplc="04210019" w:tentative="1">
      <w:start w:val="1"/>
      <w:numFmt w:val="lowerLetter"/>
      <w:lvlText w:val="%8."/>
      <w:lvlJc w:val="left"/>
      <w:pPr>
        <w:ind w:left="6552" w:hanging="360"/>
      </w:pPr>
    </w:lvl>
    <w:lvl w:ilvl="8" w:tplc="0421001B" w:tentative="1">
      <w:start w:val="1"/>
      <w:numFmt w:val="lowerRoman"/>
      <w:lvlText w:val="%9."/>
      <w:lvlJc w:val="right"/>
      <w:pPr>
        <w:ind w:left="7272" w:hanging="180"/>
      </w:pPr>
    </w:lvl>
  </w:abstractNum>
  <w:abstractNum w:abstractNumId="2" w15:restartNumberingAfterBreak="0">
    <w:nsid w:val="65A10B86"/>
    <w:multiLevelType w:val="hybridMultilevel"/>
    <w:tmpl w:val="A31CDEA6"/>
    <w:lvl w:ilvl="0" w:tplc="0421000F">
      <w:start w:val="1"/>
      <w:numFmt w:val="decimal"/>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num w:numId="1" w16cid:durableId="1571574003">
    <w:abstractNumId w:val="0"/>
  </w:num>
  <w:num w:numId="2" w16cid:durableId="328216873">
    <w:abstractNumId w:val="2"/>
  </w:num>
  <w:num w:numId="3" w16cid:durableId="4292066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GyNDUzNjQyNLQ0NrdQ0lEKTi0uzszPAykwqgUAqItLHywAAAA="/>
  </w:docVars>
  <w:rsids>
    <w:rsidRoot w:val="00BC6DC8"/>
    <w:rsid w:val="00000A32"/>
    <w:rsid w:val="0000775F"/>
    <w:rsid w:val="000108D6"/>
    <w:rsid w:val="00013510"/>
    <w:rsid w:val="00015793"/>
    <w:rsid w:val="00021FFC"/>
    <w:rsid w:val="00023554"/>
    <w:rsid w:val="0002499F"/>
    <w:rsid w:val="00025316"/>
    <w:rsid w:val="0004221A"/>
    <w:rsid w:val="00042F01"/>
    <w:rsid w:val="00043F1D"/>
    <w:rsid w:val="00045EEC"/>
    <w:rsid w:val="00047020"/>
    <w:rsid w:val="000504C7"/>
    <w:rsid w:val="00055AF7"/>
    <w:rsid w:val="0006235A"/>
    <w:rsid w:val="00067A56"/>
    <w:rsid w:val="000737AC"/>
    <w:rsid w:val="000737D4"/>
    <w:rsid w:val="00074368"/>
    <w:rsid w:val="0007585D"/>
    <w:rsid w:val="0008315B"/>
    <w:rsid w:val="0008604E"/>
    <w:rsid w:val="000878B3"/>
    <w:rsid w:val="00097735"/>
    <w:rsid w:val="000A2403"/>
    <w:rsid w:val="000C3089"/>
    <w:rsid w:val="000C3B08"/>
    <w:rsid w:val="000C441F"/>
    <w:rsid w:val="000C471E"/>
    <w:rsid w:val="000C740B"/>
    <w:rsid w:val="000D6E66"/>
    <w:rsid w:val="000E19DE"/>
    <w:rsid w:val="000E3705"/>
    <w:rsid w:val="000E44E8"/>
    <w:rsid w:val="000E78EA"/>
    <w:rsid w:val="0010130E"/>
    <w:rsid w:val="00103510"/>
    <w:rsid w:val="001101EF"/>
    <w:rsid w:val="00113B90"/>
    <w:rsid w:val="00115BED"/>
    <w:rsid w:val="00117E1F"/>
    <w:rsid w:val="00120CCF"/>
    <w:rsid w:val="00124759"/>
    <w:rsid w:val="001275D1"/>
    <w:rsid w:val="00130F84"/>
    <w:rsid w:val="00131219"/>
    <w:rsid w:val="0013170C"/>
    <w:rsid w:val="00134C8A"/>
    <w:rsid w:val="00137C02"/>
    <w:rsid w:val="00140758"/>
    <w:rsid w:val="00144042"/>
    <w:rsid w:val="00144DBE"/>
    <w:rsid w:val="00146B51"/>
    <w:rsid w:val="00161913"/>
    <w:rsid w:val="001A1D2E"/>
    <w:rsid w:val="001A2807"/>
    <w:rsid w:val="001A43F2"/>
    <w:rsid w:val="001A53FB"/>
    <w:rsid w:val="001A55F9"/>
    <w:rsid w:val="001A7B4A"/>
    <w:rsid w:val="001B2D41"/>
    <w:rsid w:val="001B3C19"/>
    <w:rsid w:val="001B613A"/>
    <w:rsid w:val="001C5472"/>
    <w:rsid w:val="001D0A4A"/>
    <w:rsid w:val="001D1AFE"/>
    <w:rsid w:val="001D4E3B"/>
    <w:rsid w:val="001F1EC8"/>
    <w:rsid w:val="001F62DF"/>
    <w:rsid w:val="002042A0"/>
    <w:rsid w:val="002101FC"/>
    <w:rsid w:val="002147D7"/>
    <w:rsid w:val="00214E6A"/>
    <w:rsid w:val="00224DB9"/>
    <w:rsid w:val="00227599"/>
    <w:rsid w:val="00231CA5"/>
    <w:rsid w:val="002427F9"/>
    <w:rsid w:val="002475B8"/>
    <w:rsid w:val="0025571A"/>
    <w:rsid w:val="002615AC"/>
    <w:rsid w:val="00263532"/>
    <w:rsid w:val="00263BAC"/>
    <w:rsid w:val="002653AD"/>
    <w:rsid w:val="00273157"/>
    <w:rsid w:val="00287089"/>
    <w:rsid w:val="002877EE"/>
    <w:rsid w:val="00291A7A"/>
    <w:rsid w:val="00294506"/>
    <w:rsid w:val="002971EF"/>
    <w:rsid w:val="002A0A11"/>
    <w:rsid w:val="002B4CF8"/>
    <w:rsid w:val="002B5068"/>
    <w:rsid w:val="002C0FF9"/>
    <w:rsid w:val="002C793B"/>
    <w:rsid w:val="002D0742"/>
    <w:rsid w:val="002D51FA"/>
    <w:rsid w:val="002D7CF6"/>
    <w:rsid w:val="002E1732"/>
    <w:rsid w:val="002E3034"/>
    <w:rsid w:val="002E4214"/>
    <w:rsid w:val="002E5D05"/>
    <w:rsid w:val="002F5542"/>
    <w:rsid w:val="002F6473"/>
    <w:rsid w:val="00307FF7"/>
    <w:rsid w:val="00314D38"/>
    <w:rsid w:val="0032465A"/>
    <w:rsid w:val="00326BC2"/>
    <w:rsid w:val="003326C5"/>
    <w:rsid w:val="00336945"/>
    <w:rsid w:val="003424A7"/>
    <w:rsid w:val="00344C6B"/>
    <w:rsid w:val="00345AAE"/>
    <w:rsid w:val="00346BA3"/>
    <w:rsid w:val="00352DA3"/>
    <w:rsid w:val="00353982"/>
    <w:rsid w:val="0035658C"/>
    <w:rsid w:val="00357E72"/>
    <w:rsid w:val="0036096D"/>
    <w:rsid w:val="00361703"/>
    <w:rsid w:val="0036397C"/>
    <w:rsid w:val="003657F2"/>
    <w:rsid w:val="003662EE"/>
    <w:rsid w:val="003674F3"/>
    <w:rsid w:val="003764E4"/>
    <w:rsid w:val="0037661B"/>
    <w:rsid w:val="0037791D"/>
    <w:rsid w:val="00377D4B"/>
    <w:rsid w:val="00377DB1"/>
    <w:rsid w:val="00381D41"/>
    <w:rsid w:val="003916C4"/>
    <w:rsid w:val="00396859"/>
    <w:rsid w:val="003973D5"/>
    <w:rsid w:val="003A19E0"/>
    <w:rsid w:val="003A1D2E"/>
    <w:rsid w:val="003A5D83"/>
    <w:rsid w:val="003B0347"/>
    <w:rsid w:val="003B1005"/>
    <w:rsid w:val="003B20AD"/>
    <w:rsid w:val="003C2180"/>
    <w:rsid w:val="003C4ADB"/>
    <w:rsid w:val="003C4E9E"/>
    <w:rsid w:val="003D1F8F"/>
    <w:rsid w:val="003D2B47"/>
    <w:rsid w:val="003D4225"/>
    <w:rsid w:val="003D5F21"/>
    <w:rsid w:val="003D736B"/>
    <w:rsid w:val="003E1B12"/>
    <w:rsid w:val="003E2500"/>
    <w:rsid w:val="003E53C5"/>
    <w:rsid w:val="003E78B8"/>
    <w:rsid w:val="003F216F"/>
    <w:rsid w:val="00403B41"/>
    <w:rsid w:val="00406207"/>
    <w:rsid w:val="00412104"/>
    <w:rsid w:val="00415B54"/>
    <w:rsid w:val="00416325"/>
    <w:rsid w:val="004254F4"/>
    <w:rsid w:val="004278CF"/>
    <w:rsid w:val="004307AE"/>
    <w:rsid w:val="004327DF"/>
    <w:rsid w:val="00433465"/>
    <w:rsid w:val="00433513"/>
    <w:rsid w:val="00454C83"/>
    <w:rsid w:val="00471979"/>
    <w:rsid w:val="004720F1"/>
    <w:rsid w:val="00475EC1"/>
    <w:rsid w:val="00476546"/>
    <w:rsid w:val="00476C71"/>
    <w:rsid w:val="004809C8"/>
    <w:rsid w:val="00480A31"/>
    <w:rsid w:val="00480D41"/>
    <w:rsid w:val="004818EC"/>
    <w:rsid w:val="00482DBE"/>
    <w:rsid w:val="004853AB"/>
    <w:rsid w:val="00486763"/>
    <w:rsid w:val="00487A61"/>
    <w:rsid w:val="00491819"/>
    <w:rsid w:val="0049492A"/>
    <w:rsid w:val="004A0FCE"/>
    <w:rsid w:val="004A57B2"/>
    <w:rsid w:val="004B2E4B"/>
    <w:rsid w:val="004B5248"/>
    <w:rsid w:val="004C01EA"/>
    <w:rsid w:val="004C2EE9"/>
    <w:rsid w:val="004C582F"/>
    <w:rsid w:val="004C67E6"/>
    <w:rsid w:val="004D0784"/>
    <w:rsid w:val="004D4E77"/>
    <w:rsid w:val="004E0F34"/>
    <w:rsid w:val="004E29E4"/>
    <w:rsid w:val="004E2DF3"/>
    <w:rsid w:val="004E76E9"/>
    <w:rsid w:val="004F15BF"/>
    <w:rsid w:val="004F63B7"/>
    <w:rsid w:val="00501B64"/>
    <w:rsid w:val="00502D91"/>
    <w:rsid w:val="00507493"/>
    <w:rsid w:val="00520B9F"/>
    <w:rsid w:val="00523DDC"/>
    <w:rsid w:val="0052705C"/>
    <w:rsid w:val="00530723"/>
    <w:rsid w:val="005317D1"/>
    <w:rsid w:val="00532FCE"/>
    <w:rsid w:val="0053655F"/>
    <w:rsid w:val="0054171C"/>
    <w:rsid w:val="00544F51"/>
    <w:rsid w:val="005545AC"/>
    <w:rsid w:val="00561099"/>
    <w:rsid w:val="00565762"/>
    <w:rsid w:val="00572043"/>
    <w:rsid w:val="00573B08"/>
    <w:rsid w:val="005765E2"/>
    <w:rsid w:val="00584B4D"/>
    <w:rsid w:val="00586BA1"/>
    <w:rsid w:val="00592037"/>
    <w:rsid w:val="00595F9D"/>
    <w:rsid w:val="005A26BC"/>
    <w:rsid w:val="005A2B8E"/>
    <w:rsid w:val="005B0C4A"/>
    <w:rsid w:val="005B1104"/>
    <w:rsid w:val="005B3950"/>
    <w:rsid w:val="005B41C8"/>
    <w:rsid w:val="005C0E58"/>
    <w:rsid w:val="005C168D"/>
    <w:rsid w:val="005C4969"/>
    <w:rsid w:val="005C5E59"/>
    <w:rsid w:val="005C7566"/>
    <w:rsid w:val="005D1B64"/>
    <w:rsid w:val="005D7DB8"/>
    <w:rsid w:val="005E0F15"/>
    <w:rsid w:val="005E2AAE"/>
    <w:rsid w:val="005E5281"/>
    <w:rsid w:val="005E59BC"/>
    <w:rsid w:val="005F4334"/>
    <w:rsid w:val="005F50CE"/>
    <w:rsid w:val="00604452"/>
    <w:rsid w:val="0060549F"/>
    <w:rsid w:val="00607FF3"/>
    <w:rsid w:val="00610611"/>
    <w:rsid w:val="0061350E"/>
    <w:rsid w:val="00616464"/>
    <w:rsid w:val="00621DD1"/>
    <w:rsid w:val="0062652A"/>
    <w:rsid w:val="0063176B"/>
    <w:rsid w:val="00636427"/>
    <w:rsid w:val="00637E1D"/>
    <w:rsid w:val="00640661"/>
    <w:rsid w:val="00644C2D"/>
    <w:rsid w:val="00645FEF"/>
    <w:rsid w:val="00653C4A"/>
    <w:rsid w:val="006559E9"/>
    <w:rsid w:val="00657164"/>
    <w:rsid w:val="006601D7"/>
    <w:rsid w:val="00661803"/>
    <w:rsid w:val="00662F10"/>
    <w:rsid w:val="00667223"/>
    <w:rsid w:val="00673941"/>
    <w:rsid w:val="00675D80"/>
    <w:rsid w:val="006766B6"/>
    <w:rsid w:val="0068606F"/>
    <w:rsid w:val="006916C2"/>
    <w:rsid w:val="00692FF2"/>
    <w:rsid w:val="00694CEB"/>
    <w:rsid w:val="00697863"/>
    <w:rsid w:val="006A16C7"/>
    <w:rsid w:val="006A4CF4"/>
    <w:rsid w:val="006B5541"/>
    <w:rsid w:val="006B72A6"/>
    <w:rsid w:val="006C00A4"/>
    <w:rsid w:val="006C0236"/>
    <w:rsid w:val="006C5306"/>
    <w:rsid w:val="006C5318"/>
    <w:rsid w:val="006D0549"/>
    <w:rsid w:val="006D0E7F"/>
    <w:rsid w:val="006E00B5"/>
    <w:rsid w:val="006E071B"/>
    <w:rsid w:val="006E70EE"/>
    <w:rsid w:val="006F1858"/>
    <w:rsid w:val="006F3F4E"/>
    <w:rsid w:val="006F5F0E"/>
    <w:rsid w:val="006F78C6"/>
    <w:rsid w:val="00700C35"/>
    <w:rsid w:val="00701CAF"/>
    <w:rsid w:val="0070268A"/>
    <w:rsid w:val="007073F8"/>
    <w:rsid w:val="00711864"/>
    <w:rsid w:val="00712B13"/>
    <w:rsid w:val="00715AC2"/>
    <w:rsid w:val="0072346B"/>
    <w:rsid w:val="007241ED"/>
    <w:rsid w:val="007264D4"/>
    <w:rsid w:val="00730D7F"/>
    <w:rsid w:val="00731B70"/>
    <w:rsid w:val="00731E69"/>
    <w:rsid w:val="00731E8E"/>
    <w:rsid w:val="007328FB"/>
    <w:rsid w:val="00734B73"/>
    <w:rsid w:val="00735C4D"/>
    <w:rsid w:val="0074148E"/>
    <w:rsid w:val="00741566"/>
    <w:rsid w:val="00741D83"/>
    <w:rsid w:val="00742523"/>
    <w:rsid w:val="00751D10"/>
    <w:rsid w:val="007555B9"/>
    <w:rsid w:val="0075797D"/>
    <w:rsid w:val="007624D6"/>
    <w:rsid w:val="00772870"/>
    <w:rsid w:val="00781321"/>
    <w:rsid w:val="0078558F"/>
    <w:rsid w:val="007919CB"/>
    <w:rsid w:val="00794AF9"/>
    <w:rsid w:val="007965C1"/>
    <w:rsid w:val="007973C7"/>
    <w:rsid w:val="007A4459"/>
    <w:rsid w:val="007C05E3"/>
    <w:rsid w:val="007C1EC0"/>
    <w:rsid w:val="007C71CA"/>
    <w:rsid w:val="007D1ADA"/>
    <w:rsid w:val="007D1FF5"/>
    <w:rsid w:val="007D3651"/>
    <w:rsid w:val="007D7491"/>
    <w:rsid w:val="007E1385"/>
    <w:rsid w:val="007E723C"/>
    <w:rsid w:val="007F29E7"/>
    <w:rsid w:val="007F3F71"/>
    <w:rsid w:val="007F5D29"/>
    <w:rsid w:val="007F63FE"/>
    <w:rsid w:val="00804351"/>
    <w:rsid w:val="00804E5F"/>
    <w:rsid w:val="008075E9"/>
    <w:rsid w:val="00810F3B"/>
    <w:rsid w:val="008134E7"/>
    <w:rsid w:val="0082751D"/>
    <w:rsid w:val="008371CE"/>
    <w:rsid w:val="00837D61"/>
    <w:rsid w:val="00840052"/>
    <w:rsid w:val="008456C8"/>
    <w:rsid w:val="008461E7"/>
    <w:rsid w:val="0084718B"/>
    <w:rsid w:val="008479D1"/>
    <w:rsid w:val="0085016A"/>
    <w:rsid w:val="00851D5B"/>
    <w:rsid w:val="00854DBF"/>
    <w:rsid w:val="008601D9"/>
    <w:rsid w:val="00873617"/>
    <w:rsid w:val="00877978"/>
    <w:rsid w:val="0088404E"/>
    <w:rsid w:val="0088524A"/>
    <w:rsid w:val="00890AEA"/>
    <w:rsid w:val="00891AEC"/>
    <w:rsid w:val="00892494"/>
    <w:rsid w:val="00892EEA"/>
    <w:rsid w:val="0089332A"/>
    <w:rsid w:val="00894364"/>
    <w:rsid w:val="008A31A1"/>
    <w:rsid w:val="008A3672"/>
    <w:rsid w:val="008B414A"/>
    <w:rsid w:val="008B5603"/>
    <w:rsid w:val="008C1F2D"/>
    <w:rsid w:val="008C33E3"/>
    <w:rsid w:val="008D1BF2"/>
    <w:rsid w:val="008D2E2A"/>
    <w:rsid w:val="008D6E29"/>
    <w:rsid w:val="008E2345"/>
    <w:rsid w:val="008E2B23"/>
    <w:rsid w:val="008E5A44"/>
    <w:rsid w:val="008E5C3E"/>
    <w:rsid w:val="008E6198"/>
    <w:rsid w:val="008F59C6"/>
    <w:rsid w:val="008F6D79"/>
    <w:rsid w:val="009007DF"/>
    <w:rsid w:val="009016AE"/>
    <w:rsid w:val="00901B86"/>
    <w:rsid w:val="00903202"/>
    <w:rsid w:val="00912F91"/>
    <w:rsid w:val="0091796D"/>
    <w:rsid w:val="0092076C"/>
    <w:rsid w:val="00920F82"/>
    <w:rsid w:val="00921126"/>
    <w:rsid w:val="00921841"/>
    <w:rsid w:val="009273DE"/>
    <w:rsid w:val="00927B3D"/>
    <w:rsid w:val="00927F38"/>
    <w:rsid w:val="00934F71"/>
    <w:rsid w:val="0094008A"/>
    <w:rsid w:val="00943471"/>
    <w:rsid w:val="00943E91"/>
    <w:rsid w:val="00947CCE"/>
    <w:rsid w:val="00950A64"/>
    <w:rsid w:val="0095417B"/>
    <w:rsid w:val="009543F1"/>
    <w:rsid w:val="00957507"/>
    <w:rsid w:val="00961C35"/>
    <w:rsid w:val="009644B5"/>
    <w:rsid w:val="00970B82"/>
    <w:rsid w:val="00972A80"/>
    <w:rsid w:val="009742C6"/>
    <w:rsid w:val="00974E9D"/>
    <w:rsid w:val="00977C8E"/>
    <w:rsid w:val="0098214D"/>
    <w:rsid w:val="00992494"/>
    <w:rsid w:val="009929F6"/>
    <w:rsid w:val="00992DCA"/>
    <w:rsid w:val="0099435B"/>
    <w:rsid w:val="00994C87"/>
    <w:rsid w:val="00995496"/>
    <w:rsid w:val="00997AA8"/>
    <w:rsid w:val="009A025C"/>
    <w:rsid w:val="009A1EEF"/>
    <w:rsid w:val="009A25FE"/>
    <w:rsid w:val="009A5A31"/>
    <w:rsid w:val="009B0AFB"/>
    <w:rsid w:val="009C2043"/>
    <w:rsid w:val="009C2601"/>
    <w:rsid w:val="009C658D"/>
    <w:rsid w:val="009D13A6"/>
    <w:rsid w:val="009D3712"/>
    <w:rsid w:val="009D6E3D"/>
    <w:rsid w:val="009D6FC4"/>
    <w:rsid w:val="009E1A20"/>
    <w:rsid w:val="009E58C9"/>
    <w:rsid w:val="009F3ED2"/>
    <w:rsid w:val="009F7156"/>
    <w:rsid w:val="009F7714"/>
    <w:rsid w:val="00A11439"/>
    <w:rsid w:val="00A24B88"/>
    <w:rsid w:val="00A24DE3"/>
    <w:rsid w:val="00A252C1"/>
    <w:rsid w:val="00A25627"/>
    <w:rsid w:val="00A25AEF"/>
    <w:rsid w:val="00A26119"/>
    <w:rsid w:val="00A2710D"/>
    <w:rsid w:val="00A33C72"/>
    <w:rsid w:val="00A3474A"/>
    <w:rsid w:val="00A44341"/>
    <w:rsid w:val="00A508E1"/>
    <w:rsid w:val="00A549FA"/>
    <w:rsid w:val="00A54FFD"/>
    <w:rsid w:val="00A62AB0"/>
    <w:rsid w:val="00A66CA2"/>
    <w:rsid w:val="00A67DC3"/>
    <w:rsid w:val="00A764BD"/>
    <w:rsid w:val="00A8276D"/>
    <w:rsid w:val="00A874F8"/>
    <w:rsid w:val="00A876B7"/>
    <w:rsid w:val="00A909D7"/>
    <w:rsid w:val="00A936B4"/>
    <w:rsid w:val="00A96AF7"/>
    <w:rsid w:val="00A96FBE"/>
    <w:rsid w:val="00A97C7B"/>
    <w:rsid w:val="00AB0BD1"/>
    <w:rsid w:val="00AC26DF"/>
    <w:rsid w:val="00AC35C1"/>
    <w:rsid w:val="00AC3953"/>
    <w:rsid w:val="00AC577C"/>
    <w:rsid w:val="00AC5EB6"/>
    <w:rsid w:val="00AD0F72"/>
    <w:rsid w:val="00AD41D6"/>
    <w:rsid w:val="00AD556F"/>
    <w:rsid w:val="00AD5B91"/>
    <w:rsid w:val="00AD70E1"/>
    <w:rsid w:val="00AE014E"/>
    <w:rsid w:val="00AE460D"/>
    <w:rsid w:val="00AE7C97"/>
    <w:rsid w:val="00AF167F"/>
    <w:rsid w:val="00AF228B"/>
    <w:rsid w:val="00AF2C2B"/>
    <w:rsid w:val="00AF43AF"/>
    <w:rsid w:val="00AF4B8B"/>
    <w:rsid w:val="00AF5A30"/>
    <w:rsid w:val="00B01DD5"/>
    <w:rsid w:val="00B043D9"/>
    <w:rsid w:val="00B10FFF"/>
    <w:rsid w:val="00B144EC"/>
    <w:rsid w:val="00B15636"/>
    <w:rsid w:val="00B15769"/>
    <w:rsid w:val="00B20517"/>
    <w:rsid w:val="00B21EFC"/>
    <w:rsid w:val="00B22BC2"/>
    <w:rsid w:val="00B22C2C"/>
    <w:rsid w:val="00B3093E"/>
    <w:rsid w:val="00B3220A"/>
    <w:rsid w:val="00B36CA6"/>
    <w:rsid w:val="00B37754"/>
    <w:rsid w:val="00B4445E"/>
    <w:rsid w:val="00B46178"/>
    <w:rsid w:val="00B46239"/>
    <w:rsid w:val="00B508B9"/>
    <w:rsid w:val="00B605E4"/>
    <w:rsid w:val="00B61157"/>
    <w:rsid w:val="00B62077"/>
    <w:rsid w:val="00B626DE"/>
    <w:rsid w:val="00B62845"/>
    <w:rsid w:val="00B63636"/>
    <w:rsid w:val="00B64879"/>
    <w:rsid w:val="00B70741"/>
    <w:rsid w:val="00B7204E"/>
    <w:rsid w:val="00B73C3C"/>
    <w:rsid w:val="00B763B1"/>
    <w:rsid w:val="00B77B9E"/>
    <w:rsid w:val="00B80207"/>
    <w:rsid w:val="00B81168"/>
    <w:rsid w:val="00B82F2B"/>
    <w:rsid w:val="00B858B3"/>
    <w:rsid w:val="00B90870"/>
    <w:rsid w:val="00B964E5"/>
    <w:rsid w:val="00BA07A5"/>
    <w:rsid w:val="00BA1FDA"/>
    <w:rsid w:val="00BB0F65"/>
    <w:rsid w:val="00BB1110"/>
    <w:rsid w:val="00BB18D6"/>
    <w:rsid w:val="00BB4C83"/>
    <w:rsid w:val="00BB7E23"/>
    <w:rsid w:val="00BC3B79"/>
    <w:rsid w:val="00BC441F"/>
    <w:rsid w:val="00BC6214"/>
    <w:rsid w:val="00BC6DC8"/>
    <w:rsid w:val="00BD3C28"/>
    <w:rsid w:val="00BE1001"/>
    <w:rsid w:val="00BE3938"/>
    <w:rsid w:val="00BE5DB3"/>
    <w:rsid w:val="00BE670D"/>
    <w:rsid w:val="00BE73EB"/>
    <w:rsid w:val="00BF11A4"/>
    <w:rsid w:val="00BF1C41"/>
    <w:rsid w:val="00BF56CA"/>
    <w:rsid w:val="00C04B26"/>
    <w:rsid w:val="00C0612C"/>
    <w:rsid w:val="00C06406"/>
    <w:rsid w:val="00C10490"/>
    <w:rsid w:val="00C1383E"/>
    <w:rsid w:val="00C16A39"/>
    <w:rsid w:val="00C20BBA"/>
    <w:rsid w:val="00C232BB"/>
    <w:rsid w:val="00C24E19"/>
    <w:rsid w:val="00C25E92"/>
    <w:rsid w:val="00C26663"/>
    <w:rsid w:val="00C3161F"/>
    <w:rsid w:val="00C32958"/>
    <w:rsid w:val="00C331AD"/>
    <w:rsid w:val="00C33E27"/>
    <w:rsid w:val="00C35B46"/>
    <w:rsid w:val="00C5073B"/>
    <w:rsid w:val="00C51370"/>
    <w:rsid w:val="00C66AF6"/>
    <w:rsid w:val="00C6750E"/>
    <w:rsid w:val="00C74866"/>
    <w:rsid w:val="00C81DFE"/>
    <w:rsid w:val="00C821C1"/>
    <w:rsid w:val="00C8234C"/>
    <w:rsid w:val="00C93227"/>
    <w:rsid w:val="00C96CEB"/>
    <w:rsid w:val="00C96FCA"/>
    <w:rsid w:val="00CA0EF9"/>
    <w:rsid w:val="00CA48C1"/>
    <w:rsid w:val="00CB2E7E"/>
    <w:rsid w:val="00CB7A6F"/>
    <w:rsid w:val="00CB7EF7"/>
    <w:rsid w:val="00CC4BC7"/>
    <w:rsid w:val="00CC6023"/>
    <w:rsid w:val="00CC7675"/>
    <w:rsid w:val="00CD4717"/>
    <w:rsid w:val="00CE1C76"/>
    <w:rsid w:val="00CE5424"/>
    <w:rsid w:val="00CF0A54"/>
    <w:rsid w:val="00CF4E83"/>
    <w:rsid w:val="00CF5971"/>
    <w:rsid w:val="00CF7158"/>
    <w:rsid w:val="00D01D93"/>
    <w:rsid w:val="00D02C6B"/>
    <w:rsid w:val="00D04910"/>
    <w:rsid w:val="00D11BCD"/>
    <w:rsid w:val="00D150D3"/>
    <w:rsid w:val="00D167BD"/>
    <w:rsid w:val="00D23910"/>
    <w:rsid w:val="00D23F25"/>
    <w:rsid w:val="00D30E1E"/>
    <w:rsid w:val="00D31CC3"/>
    <w:rsid w:val="00D43980"/>
    <w:rsid w:val="00D46406"/>
    <w:rsid w:val="00D4699F"/>
    <w:rsid w:val="00D50E0D"/>
    <w:rsid w:val="00D55A84"/>
    <w:rsid w:val="00D63EAC"/>
    <w:rsid w:val="00D66098"/>
    <w:rsid w:val="00D660B5"/>
    <w:rsid w:val="00D66EA0"/>
    <w:rsid w:val="00D670CF"/>
    <w:rsid w:val="00D709B1"/>
    <w:rsid w:val="00D72269"/>
    <w:rsid w:val="00D80FEB"/>
    <w:rsid w:val="00D81205"/>
    <w:rsid w:val="00D848FB"/>
    <w:rsid w:val="00D852AA"/>
    <w:rsid w:val="00D91BC8"/>
    <w:rsid w:val="00D92003"/>
    <w:rsid w:val="00DA0D35"/>
    <w:rsid w:val="00DA216C"/>
    <w:rsid w:val="00DA419C"/>
    <w:rsid w:val="00DA7BBE"/>
    <w:rsid w:val="00DB3610"/>
    <w:rsid w:val="00DB5218"/>
    <w:rsid w:val="00DB5C27"/>
    <w:rsid w:val="00DB66B9"/>
    <w:rsid w:val="00DC0BC3"/>
    <w:rsid w:val="00DC295E"/>
    <w:rsid w:val="00DC684D"/>
    <w:rsid w:val="00DE396C"/>
    <w:rsid w:val="00DF071A"/>
    <w:rsid w:val="00DF1970"/>
    <w:rsid w:val="00E0402D"/>
    <w:rsid w:val="00E069CE"/>
    <w:rsid w:val="00E15416"/>
    <w:rsid w:val="00E20777"/>
    <w:rsid w:val="00E2332F"/>
    <w:rsid w:val="00E23ECC"/>
    <w:rsid w:val="00E25227"/>
    <w:rsid w:val="00E32484"/>
    <w:rsid w:val="00E35DC2"/>
    <w:rsid w:val="00E4408F"/>
    <w:rsid w:val="00E455E2"/>
    <w:rsid w:val="00E46C81"/>
    <w:rsid w:val="00E529B8"/>
    <w:rsid w:val="00E52A6A"/>
    <w:rsid w:val="00E56663"/>
    <w:rsid w:val="00E579CB"/>
    <w:rsid w:val="00E60C37"/>
    <w:rsid w:val="00E629AD"/>
    <w:rsid w:val="00E6312E"/>
    <w:rsid w:val="00E63585"/>
    <w:rsid w:val="00E649B5"/>
    <w:rsid w:val="00E70BA3"/>
    <w:rsid w:val="00E71EA5"/>
    <w:rsid w:val="00E72B15"/>
    <w:rsid w:val="00E73D1A"/>
    <w:rsid w:val="00E775BA"/>
    <w:rsid w:val="00E828F2"/>
    <w:rsid w:val="00E86B88"/>
    <w:rsid w:val="00E9013F"/>
    <w:rsid w:val="00EA199D"/>
    <w:rsid w:val="00EA35AD"/>
    <w:rsid w:val="00EA7161"/>
    <w:rsid w:val="00EB3056"/>
    <w:rsid w:val="00EB5F61"/>
    <w:rsid w:val="00EC7BC6"/>
    <w:rsid w:val="00ED16A2"/>
    <w:rsid w:val="00ED2CD0"/>
    <w:rsid w:val="00ED4A9B"/>
    <w:rsid w:val="00ED7701"/>
    <w:rsid w:val="00EE40D1"/>
    <w:rsid w:val="00EF1519"/>
    <w:rsid w:val="00EF16B3"/>
    <w:rsid w:val="00EF3B3A"/>
    <w:rsid w:val="00EF4952"/>
    <w:rsid w:val="00EF587B"/>
    <w:rsid w:val="00EF59F5"/>
    <w:rsid w:val="00F007E6"/>
    <w:rsid w:val="00F00E03"/>
    <w:rsid w:val="00F0497D"/>
    <w:rsid w:val="00F05E07"/>
    <w:rsid w:val="00F06486"/>
    <w:rsid w:val="00F1165A"/>
    <w:rsid w:val="00F14765"/>
    <w:rsid w:val="00F15C8D"/>
    <w:rsid w:val="00F21222"/>
    <w:rsid w:val="00F31CBA"/>
    <w:rsid w:val="00F32EFD"/>
    <w:rsid w:val="00F36DF9"/>
    <w:rsid w:val="00F37BED"/>
    <w:rsid w:val="00F44B7B"/>
    <w:rsid w:val="00F5158C"/>
    <w:rsid w:val="00F52A15"/>
    <w:rsid w:val="00F539DD"/>
    <w:rsid w:val="00F55015"/>
    <w:rsid w:val="00F55B35"/>
    <w:rsid w:val="00F662B8"/>
    <w:rsid w:val="00F746C8"/>
    <w:rsid w:val="00F80393"/>
    <w:rsid w:val="00F803A3"/>
    <w:rsid w:val="00F906E9"/>
    <w:rsid w:val="00F91A75"/>
    <w:rsid w:val="00FA7624"/>
    <w:rsid w:val="00FA78DC"/>
    <w:rsid w:val="00FB0917"/>
    <w:rsid w:val="00FB0947"/>
    <w:rsid w:val="00FB319C"/>
    <w:rsid w:val="00FB323F"/>
    <w:rsid w:val="00FB451B"/>
    <w:rsid w:val="00FC6539"/>
    <w:rsid w:val="00FD1A89"/>
    <w:rsid w:val="00FD1B48"/>
    <w:rsid w:val="00FD48F7"/>
    <w:rsid w:val="00FD4DDE"/>
    <w:rsid w:val="00FD54D9"/>
    <w:rsid w:val="00FD7480"/>
    <w:rsid w:val="00FE2B45"/>
    <w:rsid w:val="00FE484C"/>
    <w:rsid w:val="00FE6E9E"/>
    <w:rsid w:val="00FF0E76"/>
    <w:rsid w:val="00FF2D8E"/>
    <w:rsid w:val="00FF3E94"/>
    <w:rsid w:val="00FF46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D5FD08"/>
  <w15:docId w15:val="{686F4C8A-5734-47A5-8095-B6049C776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304"/>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304"/>
      <w:jc w:val="both"/>
    </w:pPr>
    <w:rPr>
      <w:sz w:val="24"/>
      <w:szCs w:val="24"/>
    </w:rPr>
  </w:style>
  <w:style w:type="paragraph" w:styleId="Title">
    <w:name w:val="Title"/>
    <w:basedOn w:val="Normal"/>
    <w:uiPriority w:val="1"/>
    <w:qFormat/>
    <w:pPr>
      <w:spacing w:before="91"/>
      <w:ind w:left="384" w:right="568" w:firstLine="6"/>
      <w:jc w:val="center"/>
    </w:pPr>
    <w:rPr>
      <w:b/>
      <w:bCs/>
      <w:sz w:val="30"/>
      <w:szCs w:val="30"/>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52705C"/>
    <w:rPr>
      <w:color w:val="0000FF" w:themeColor="hyperlink"/>
      <w:u w:val="single"/>
    </w:rPr>
  </w:style>
  <w:style w:type="paragraph" w:styleId="Header">
    <w:name w:val="header"/>
    <w:basedOn w:val="Normal"/>
    <w:link w:val="HeaderChar"/>
    <w:uiPriority w:val="99"/>
    <w:unhideWhenUsed/>
    <w:rsid w:val="00067A56"/>
    <w:pPr>
      <w:tabs>
        <w:tab w:val="center" w:pos="4680"/>
        <w:tab w:val="right" w:pos="9360"/>
      </w:tabs>
    </w:pPr>
  </w:style>
  <w:style w:type="character" w:customStyle="1" w:styleId="HeaderChar">
    <w:name w:val="Header Char"/>
    <w:basedOn w:val="DefaultParagraphFont"/>
    <w:link w:val="Header"/>
    <w:uiPriority w:val="99"/>
    <w:rsid w:val="00067A56"/>
    <w:rPr>
      <w:rFonts w:ascii="Times New Roman" w:eastAsia="Times New Roman" w:hAnsi="Times New Roman" w:cs="Times New Roman"/>
      <w:lang w:val="id"/>
    </w:rPr>
  </w:style>
  <w:style w:type="paragraph" w:styleId="Footer">
    <w:name w:val="footer"/>
    <w:basedOn w:val="Normal"/>
    <w:link w:val="FooterChar"/>
    <w:uiPriority w:val="99"/>
    <w:unhideWhenUsed/>
    <w:rsid w:val="00067A56"/>
    <w:pPr>
      <w:tabs>
        <w:tab w:val="center" w:pos="4680"/>
        <w:tab w:val="right" w:pos="9360"/>
      </w:tabs>
    </w:pPr>
  </w:style>
  <w:style w:type="character" w:customStyle="1" w:styleId="FooterChar">
    <w:name w:val="Footer Char"/>
    <w:basedOn w:val="DefaultParagraphFont"/>
    <w:link w:val="Footer"/>
    <w:uiPriority w:val="99"/>
    <w:rsid w:val="00067A56"/>
    <w:rPr>
      <w:rFonts w:ascii="Times New Roman" w:eastAsia="Times New Roman" w:hAnsi="Times New Roman" w:cs="Times New Roman"/>
      <w:lang w:val="id"/>
    </w:rPr>
  </w:style>
  <w:style w:type="character" w:styleId="UnresolvedMention">
    <w:name w:val="Unresolved Mention"/>
    <w:basedOn w:val="DefaultParagraphFont"/>
    <w:uiPriority w:val="99"/>
    <w:semiHidden/>
    <w:unhideWhenUsed/>
    <w:rsid w:val="00E828F2"/>
    <w:rPr>
      <w:color w:val="605E5C"/>
      <w:shd w:val="clear" w:color="auto" w:fill="E1DFDD"/>
    </w:rPr>
  </w:style>
  <w:style w:type="paragraph" w:styleId="NormalWeb">
    <w:name w:val="Normal (Web)"/>
    <w:basedOn w:val="Normal"/>
    <w:link w:val="NormalWebChar"/>
    <w:uiPriority w:val="99"/>
    <w:unhideWhenUsed/>
    <w:rsid w:val="001D1AFE"/>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1D1AFE"/>
    <w:rPr>
      <w:b/>
      <w:bCs/>
    </w:rPr>
  </w:style>
  <w:style w:type="character" w:customStyle="1" w:styleId="NormalWebChar">
    <w:name w:val="Normal (Web) Char"/>
    <w:basedOn w:val="DefaultParagraphFont"/>
    <w:link w:val="NormalWeb"/>
    <w:uiPriority w:val="99"/>
    <w:rsid w:val="001D1AFE"/>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2452612">
      <w:bodyDiv w:val="1"/>
      <w:marLeft w:val="0"/>
      <w:marRight w:val="0"/>
      <w:marTop w:val="0"/>
      <w:marBottom w:val="0"/>
      <w:divBdr>
        <w:top w:val="none" w:sz="0" w:space="0" w:color="auto"/>
        <w:left w:val="none" w:sz="0" w:space="0" w:color="auto"/>
        <w:bottom w:val="none" w:sz="0" w:space="0" w:color="auto"/>
        <w:right w:val="none" w:sz="0" w:space="0" w:color="auto"/>
      </w:divBdr>
    </w:div>
    <w:div w:id="797794185">
      <w:bodyDiv w:val="1"/>
      <w:marLeft w:val="0"/>
      <w:marRight w:val="0"/>
      <w:marTop w:val="0"/>
      <w:marBottom w:val="0"/>
      <w:divBdr>
        <w:top w:val="none" w:sz="0" w:space="0" w:color="auto"/>
        <w:left w:val="none" w:sz="0" w:space="0" w:color="auto"/>
        <w:bottom w:val="none" w:sz="0" w:space="0" w:color="auto"/>
        <w:right w:val="none" w:sz="0" w:space="0" w:color="auto"/>
      </w:divBdr>
    </w:div>
    <w:div w:id="841317018">
      <w:bodyDiv w:val="1"/>
      <w:marLeft w:val="0"/>
      <w:marRight w:val="0"/>
      <w:marTop w:val="0"/>
      <w:marBottom w:val="0"/>
      <w:divBdr>
        <w:top w:val="none" w:sz="0" w:space="0" w:color="auto"/>
        <w:left w:val="none" w:sz="0" w:space="0" w:color="auto"/>
        <w:bottom w:val="none" w:sz="0" w:space="0" w:color="auto"/>
        <w:right w:val="none" w:sz="0" w:space="0" w:color="auto"/>
      </w:divBdr>
    </w:div>
    <w:div w:id="853417527">
      <w:bodyDiv w:val="1"/>
      <w:marLeft w:val="0"/>
      <w:marRight w:val="0"/>
      <w:marTop w:val="0"/>
      <w:marBottom w:val="0"/>
      <w:divBdr>
        <w:top w:val="none" w:sz="0" w:space="0" w:color="auto"/>
        <w:left w:val="none" w:sz="0" w:space="0" w:color="auto"/>
        <w:bottom w:val="none" w:sz="0" w:space="0" w:color="auto"/>
        <w:right w:val="none" w:sz="0" w:space="0" w:color="auto"/>
      </w:divBdr>
    </w:div>
    <w:div w:id="1024402463">
      <w:bodyDiv w:val="1"/>
      <w:marLeft w:val="0"/>
      <w:marRight w:val="0"/>
      <w:marTop w:val="0"/>
      <w:marBottom w:val="0"/>
      <w:divBdr>
        <w:top w:val="none" w:sz="0" w:space="0" w:color="auto"/>
        <w:left w:val="none" w:sz="0" w:space="0" w:color="auto"/>
        <w:bottom w:val="none" w:sz="0" w:space="0" w:color="auto"/>
        <w:right w:val="none" w:sz="0" w:space="0" w:color="auto"/>
      </w:divBdr>
    </w:div>
    <w:div w:id="16793888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indahsri729@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9491EE-2BAE-419C-B942-C6D493ED7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50954</Words>
  <Characters>290444</Characters>
  <Application>Microsoft Office Word</Application>
  <DocSecurity>0</DocSecurity>
  <Lines>2420</Lines>
  <Paragraphs>6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Dwi Hastuti</cp:lastModifiedBy>
  <cp:revision>2</cp:revision>
  <dcterms:created xsi:type="dcterms:W3CDTF">2026-01-10T04:08:00Z</dcterms:created>
  <dcterms:modified xsi:type="dcterms:W3CDTF">2026-01-10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3-16T00:00:00Z</vt:filetime>
  </property>
  <property fmtid="{D5CDD505-2E9C-101B-9397-08002B2CF9AE}" pid="3" name="Creator">
    <vt:lpwstr>Microsoft® Word LTSC</vt:lpwstr>
  </property>
  <property fmtid="{D5CDD505-2E9C-101B-9397-08002B2CF9AE}" pid="4" name="LastSaved">
    <vt:filetime>2022-04-13T00:00:00Z</vt:filetime>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egell-house-apa</vt:lpwstr>
  </property>
  <property fmtid="{D5CDD505-2E9C-101B-9397-08002B2CF9AE}" pid="12" name="Mendeley Recent Style Name 3_1">
    <vt:lpwstr>Begell House - APA</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a141115a-9d57-3dc0-af5f-195f1ccadc95</vt:lpwstr>
  </property>
  <property fmtid="{D5CDD505-2E9C-101B-9397-08002B2CF9AE}" pid="27" name="Mendeley Citation Style_1">
    <vt:lpwstr>http://www.zotero.org/styles/apa</vt:lpwstr>
  </property>
</Properties>
</file>